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BBCF4D" w14:textId="77777777" w:rsidR="008157C4" w:rsidRDefault="00EE008C" w:rsidP="00AD2550">
      <w:pPr>
        <w:pStyle w:val="Stylepapertitle14pt"/>
        <w:rPr>
          <w:b/>
          <w:sz w:val="22"/>
          <w:szCs w:val="22"/>
        </w:rPr>
      </w:pPr>
      <w:r w:rsidRPr="00AD2550">
        <w:rPr>
          <w:b/>
          <w:sz w:val="22"/>
          <w:szCs w:val="22"/>
          <w:lang w:val="id-ID" w:eastAsia="id-ID"/>
        </w:rPr>
        <w:drawing>
          <wp:inline distT="0" distB="0" distL="0" distR="0" wp14:anchorId="2BBBD01F" wp14:editId="2BBBD020">
            <wp:extent cx="5709920" cy="1903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9920" cy="1903095"/>
                    </a:xfrm>
                    <a:prstGeom prst="rect">
                      <a:avLst/>
                    </a:prstGeom>
                    <a:noFill/>
                    <a:ln>
                      <a:noFill/>
                    </a:ln>
                  </pic:spPr>
                </pic:pic>
              </a:graphicData>
            </a:graphic>
          </wp:inline>
        </w:drawing>
      </w:r>
    </w:p>
    <w:p w14:paraId="2BBBCF4E" w14:textId="1E79C07D" w:rsidR="002A7699" w:rsidRPr="00320825" w:rsidRDefault="002A7699" w:rsidP="002A7699">
      <w:pPr>
        <w:pStyle w:val="StyleAuthorBold"/>
        <w:rPr>
          <w:rFonts w:eastAsia="MS Mincho"/>
          <w:lang w:val="id-ID"/>
        </w:rPr>
      </w:pPr>
      <w:bookmarkStart w:id="0" w:name="_Hlk85794321"/>
      <w:r w:rsidRPr="002A7699">
        <w:rPr>
          <w:rFonts w:eastAsia="MS Mincho"/>
        </w:rPr>
        <w:t xml:space="preserve">ANALISIS YURIDIS PUTUSAN </w:t>
      </w:r>
      <w:r w:rsidR="00320825">
        <w:rPr>
          <w:rFonts w:eastAsia="MS Mincho"/>
        </w:rPr>
        <w:t>PENGADILAN TU</w:t>
      </w:r>
      <w:r w:rsidR="00094008">
        <w:rPr>
          <w:rFonts w:eastAsia="MS Mincho"/>
        </w:rPr>
        <w:t>N</w:t>
      </w:r>
      <w:r w:rsidR="00D0538C">
        <w:rPr>
          <w:rFonts w:eastAsia="MS Mincho"/>
        </w:rPr>
        <w:t xml:space="preserve"> NO.</w:t>
      </w:r>
      <w:r w:rsidR="00E54A50">
        <w:rPr>
          <w:rFonts w:eastAsia="MS Mincho"/>
        </w:rPr>
        <w:t>230/G/TF/TF/2019/PTUN-JKT</w:t>
      </w:r>
      <w:r w:rsidR="008251F2">
        <w:rPr>
          <w:rFonts w:eastAsia="MS Mincho"/>
        </w:rPr>
        <w:t xml:space="preserve"> TERKAIT PELAMBATAN DAN PEMUTUSAN </w:t>
      </w:r>
      <w:r w:rsidR="00320825">
        <w:rPr>
          <w:rFonts w:eastAsia="MS Mincho"/>
        </w:rPr>
        <w:t xml:space="preserve">AKSES INTERNET </w:t>
      </w:r>
      <w:r w:rsidR="00D0538C">
        <w:rPr>
          <w:rFonts w:eastAsia="MS Mincho"/>
        </w:rPr>
        <w:t>DI PROVINSI PAPUA</w:t>
      </w:r>
    </w:p>
    <w:bookmarkEnd w:id="0"/>
    <w:p w14:paraId="2BBBCF4F" w14:textId="77777777" w:rsidR="005B410A" w:rsidRPr="007E52FF" w:rsidRDefault="00320825" w:rsidP="00C6538F">
      <w:pPr>
        <w:pStyle w:val="StyleAuthorBold"/>
      </w:pPr>
      <w:r>
        <w:t>Juyyinatul Isnafi’iyah</w:t>
      </w:r>
    </w:p>
    <w:p w14:paraId="2BBBCF50" w14:textId="77777777" w:rsidR="002A2DFD" w:rsidRDefault="00773E99" w:rsidP="00053983">
      <w:pPr>
        <w:pStyle w:val="Afiliasi"/>
        <w:rPr>
          <w:lang w:val="en-US"/>
        </w:rPr>
      </w:pPr>
      <w:r>
        <w:rPr>
          <w:lang w:val="en-US"/>
        </w:rPr>
        <w:t>S1</w:t>
      </w:r>
      <w:r w:rsidR="007E52FF">
        <w:rPr>
          <w:lang w:val="en-US"/>
        </w:rPr>
        <w:t>Ilmu Hukum, Fakultas Ilmu Sosial dan Hukum, Universitas Negeri Surabaya</w:t>
      </w:r>
    </w:p>
    <w:p w14:paraId="2BBBCF51" w14:textId="77777777" w:rsidR="00773E99" w:rsidRDefault="00DC0993" w:rsidP="00053983">
      <w:pPr>
        <w:pStyle w:val="Afiliasi"/>
      </w:pPr>
      <w:r>
        <w:rPr>
          <w:lang w:val="en-US"/>
        </w:rPr>
        <w:t>juyyinatul</w:t>
      </w:r>
      <w:r w:rsidR="003D1090">
        <w:rPr>
          <w:lang w:val="en-US"/>
        </w:rPr>
        <w:t>.180</w:t>
      </w:r>
      <w:r>
        <w:rPr>
          <w:lang w:val="en-US"/>
        </w:rPr>
        <w:t>17</w:t>
      </w:r>
      <w:r w:rsidR="007B34ED">
        <w:rPr>
          <w:lang w:val="en-US"/>
        </w:rPr>
        <w:t>@mhs.unesa.ac.id</w:t>
      </w:r>
    </w:p>
    <w:p w14:paraId="2BBBCF52" w14:textId="77777777" w:rsidR="00053983" w:rsidRPr="00773E99" w:rsidRDefault="00B8379A" w:rsidP="00053983">
      <w:pPr>
        <w:pStyle w:val="StyleAuthorBold"/>
      </w:pPr>
      <w:r>
        <w:t>Hananto Widodo</w:t>
      </w:r>
    </w:p>
    <w:p w14:paraId="2BBBCF53" w14:textId="77777777" w:rsidR="00773E99" w:rsidRDefault="00773E99" w:rsidP="00773E99">
      <w:pPr>
        <w:pStyle w:val="Afiliasi"/>
        <w:rPr>
          <w:lang w:val="en-US"/>
        </w:rPr>
      </w:pPr>
      <w:r>
        <w:rPr>
          <w:lang w:val="en-US"/>
        </w:rPr>
        <w:t>S1Ilmu Hukum, Fakultas Ilmu Sosial dan Hukum, Universitas Negeri Surabaya</w:t>
      </w:r>
    </w:p>
    <w:p w14:paraId="2BBBCF54" w14:textId="77777777" w:rsidR="00773E99" w:rsidRDefault="00B8379A" w:rsidP="00773E99">
      <w:pPr>
        <w:pStyle w:val="Afiliasi"/>
        <w:rPr>
          <w:lang w:val="en-US"/>
        </w:rPr>
      </w:pPr>
      <w:r>
        <w:rPr>
          <w:lang w:val="en-US"/>
        </w:rPr>
        <w:t>hanantowidodo</w:t>
      </w:r>
      <w:r w:rsidR="00DD4B02">
        <w:rPr>
          <w:lang w:val="en-US"/>
        </w:rPr>
        <w:t>@unesa.ac.id</w:t>
      </w:r>
    </w:p>
    <w:p w14:paraId="2BBBCF55" w14:textId="77777777" w:rsidR="005B410A" w:rsidRDefault="00053983" w:rsidP="00C6538F">
      <w:pPr>
        <w:pStyle w:val="StyleAuthorBold"/>
        <w:rPr>
          <w:lang w:val="id-ID"/>
        </w:rPr>
      </w:pPr>
      <w:r>
        <w:rPr>
          <w:lang w:val="id-ID"/>
        </w:rPr>
        <w:t>Abstrak</w:t>
      </w:r>
    </w:p>
    <w:p w14:paraId="2BBBCF56" w14:textId="64033425" w:rsidR="007A4A02" w:rsidRDefault="00C53AE1" w:rsidP="00C6538F">
      <w:pPr>
        <w:pStyle w:val="abstrak"/>
      </w:pPr>
      <w:r>
        <w:t xml:space="preserve">Tindakan pemerintah dalam </w:t>
      </w:r>
      <w:r w:rsidR="00E83970">
        <w:t xml:space="preserve">mengatasi transmisi hoaks </w:t>
      </w:r>
      <w:r w:rsidR="0055573F">
        <w:t xml:space="preserve">melalui pelambatan dan pemutusan akses internet </w:t>
      </w:r>
      <w:r w:rsidR="00E83970">
        <w:t>saat terjadi demonstra</w:t>
      </w:r>
      <w:r w:rsidR="0055573F">
        <w:t>s</w:t>
      </w:r>
      <w:r w:rsidR="00E83970">
        <w:t xml:space="preserve">i di Papua pada </w:t>
      </w:r>
      <w:r w:rsidR="005234E8">
        <w:t xml:space="preserve">kurun waktu pertengahan </w:t>
      </w:r>
      <w:r w:rsidR="00E83970">
        <w:t>20</w:t>
      </w:r>
      <w:r w:rsidR="005234E8">
        <w:t xml:space="preserve">19 direspon dengan </w:t>
      </w:r>
      <w:r w:rsidR="0055573F">
        <w:t>gugatan dan menghasilkan Putusan No</w:t>
      </w:r>
      <w:r w:rsidR="00E54A50">
        <w:t xml:space="preserve">. </w:t>
      </w:r>
      <w:r w:rsidR="00315D18">
        <w:t>230</w:t>
      </w:r>
      <w:r w:rsidR="00E54A50">
        <w:t>/G/TF/2019/PTUN-JKT</w:t>
      </w:r>
      <w:r w:rsidR="00315D18">
        <w:t xml:space="preserve">. Pemerintah </w:t>
      </w:r>
      <w:r w:rsidR="00D344E5">
        <w:t>(tergugat) menganggap hal tersebut merupakan diskresi dan telah memenuhi syarat</w:t>
      </w:r>
      <w:r w:rsidR="00635556">
        <w:t xml:space="preserve"> alternatif</w:t>
      </w:r>
      <w:r w:rsidR="00D344E5">
        <w:t xml:space="preserve"> dis</w:t>
      </w:r>
      <w:r w:rsidR="00E67C16">
        <w:t xml:space="preserve">kresi Pasal 1 angka 9 UU AP. </w:t>
      </w:r>
      <w:r w:rsidR="00F70467">
        <w:t>Penelitian penting dilakukan</w:t>
      </w:r>
      <w:r w:rsidR="00A6478D">
        <w:t xml:space="preserve"> karena pemutusan dan pelambatan akses internet masih dianggap sebagai bagian dari diskresi</w:t>
      </w:r>
      <w:r w:rsidR="00950528">
        <w:t xml:space="preserve">. Penelitian ini dilakukan untuk menganalisis pertimbangan hakim serta akibat hukum dari putusan yang memutus tindakan pemerintah dalam pelambatan dan pemutusan akses internet merupakan </w:t>
      </w:r>
      <w:r w:rsidR="00474CFE">
        <w:t xml:space="preserve">perbuatan melawan hukum. Jika dilihat mengenai jenis penelitian, maka penelitian ini merupakan penelitian hukum normatif yang menggunakan pendekatan perundang-undangan, </w:t>
      </w:r>
      <w:r w:rsidR="00947BFB">
        <w:t>kasus, dan konseptual.</w:t>
      </w:r>
      <w:r w:rsidR="006C273A">
        <w:rPr>
          <w:lang w:val="id-ID"/>
        </w:rPr>
        <w:t xml:space="preserve"> </w:t>
      </w:r>
      <w:r w:rsidR="000B0C35">
        <w:t xml:space="preserve">Sebagai sumber analisis, digunakan bahan hukum primer dan sekunder, yang dikumpulkan melalui studi kepustakaan dan </w:t>
      </w:r>
      <w:r w:rsidR="00EF40BE">
        <w:t>teknik analisis yang digunakan ialah deskriptif preskriptif.</w:t>
      </w:r>
      <w:r w:rsidR="00C16E3A">
        <w:t xml:space="preserve"> </w:t>
      </w:r>
      <w:r w:rsidR="00EF40BE">
        <w:t xml:space="preserve">Hasil dari penelitian </w:t>
      </w:r>
      <w:r w:rsidR="00FB35B5">
        <w:t xml:space="preserve">diketahui jika tindakan pemerintah dalam objek sengketa telah menyalahi kewenangannya </w:t>
      </w:r>
      <w:r w:rsidR="00894EBA">
        <w:t xml:space="preserve">karena tidak terpenuhinya unsur diskresi. </w:t>
      </w:r>
      <w:r w:rsidR="00DE73E1">
        <w:t>Sehingga sebaiknya  pembatasan akses internet hanya pada konten yang bertentangan dengan peraturan perundang-undangan</w:t>
      </w:r>
      <w:r w:rsidR="00452FEE">
        <w:t>. Penulis setuju dengan pertimbangan hukum hakim berkaitan den</w:t>
      </w:r>
      <w:r w:rsidR="00EA5368">
        <w:t xml:space="preserve">gan </w:t>
      </w:r>
      <w:r w:rsidR="000D5746">
        <w:t xml:space="preserve">tidak terpenuhinya unsur diskresi, disini penulis </w:t>
      </w:r>
      <w:r w:rsidR="00341FED">
        <w:t>menambahkan prespektif lain yang mendukung berkaitan dengan unsur diskresi</w:t>
      </w:r>
      <w:r w:rsidR="00EA5368">
        <w:t xml:space="preserve"> </w:t>
      </w:r>
      <w:r w:rsidR="00341FED">
        <w:t xml:space="preserve">dari </w:t>
      </w:r>
      <w:r w:rsidR="00E61A12">
        <w:t>literatur dan doktrin yang telah ada</w:t>
      </w:r>
      <w:r w:rsidR="007070C0">
        <w:t xml:space="preserve">. Akibat hukum dari putusan yang ada </w:t>
      </w:r>
      <w:r w:rsidR="00BE5340">
        <w:t xml:space="preserve">adalah </w:t>
      </w:r>
      <w:r w:rsidR="00D71032">
        <w:t xml:space="preserve">pemerintah tidak dapat melakukan pemutusan dan pelambatan akses internet </w:t>
      </w:r>
      <w:r w:rsidR="00320EFC">
        <w:t>secara masif pada wilayah tertentu.</w:t>
      </w:r>
    </w:p>
    <w:p w14:paraId="2BBBCF57" w14:textId="65B8ED74" w:rsidR="00C6538F" w:rsidRDefault="00C6538F" w:rsidP="00C6538F">
      <w:pPr>
        <w:pStyle w:val="abstrak"/>
      </w:pPr>
      <w:r w:rsidRPr="00C6538F">
        <w:rPr>
          <w:b/>
          <w:lang w:val="id-ID"/>
        </w:rPr>
        <w:t>Kata Kunci:</w:t>
      </w:r>
      <w:r w:rsidR="003B507C">
        <w:rPr>
          <w:bCs/>
        </w:rPr>
        <w:t xml:space="preserve"> pemutusan </w:t>
      </w:r>
      <w:r w:rsidR="00A67805">
        <w:rPr>
          <w:bCs/>
        </w:rPr>
        <w:t>dan pelambatan</w:t>
      </w:r>
      <w:r w:rsidR="00EF40BE">
        <w:t>,</w:t>
      </w:r>
      <w:r w:rsidR="002249CC">
        <w:t xml:space="preserve"> </w:t>
      </w:r>
      <w:r w:rsidR="00A67805">
        <w:t xml:space="preserve">internet, </w:t>
      </w:r>
      <w:r w:rsidR="002249CC">
        <w:t>diskresi</w:t>
      </w:r>
    </w:p>
    <w:p w14:paraId="2BBBCF58" w14:textId="77777777" w:rsidR="00DC503F" w:rsidRPr="00DD4B02" w:rsidRDefault="00DC503F" w:rsidP="00C6538F">
      <w:pPr>
        <w:pStyle w:val="abstrak"/>
      </w:pPr>
    </w:p>
    <w:p w14:paraId="2BBBCF59" w14:textId="77777777" w:rsidR="00C6538F" w:rsidRPr="00DC503F" w:rsidRDefault="00C6538F" w:rsidP="00DC503F">
      <w:pPr>
        <w:pStyle w:val="abstrak"/>
        <w:jc w:val="center"/>
        <w:rPr>
          <w:b/>
          <w:bCs/>
          <w:sz w:val="22"/>
          <w:szCs w:val="22"/>
          <w:lang w:val="id-ID"/>
        </w:rPr>
      </w:pPr>
      <w:r w:rsidRPr="00DC503F">
        <w:rPr>
          <w:b/>
          <w:bCs/>
          <w:sz w:val="22"/>
          <w:szCs w:val="22"/>
          <w:lang w:val="id-ID"/>
        </w:rPr>
        <w:t>Abstract</w:t>
      </w:r>
    </w:p>
    <w:p w14:paraId="2BBBCF5A" w14:textId="5F846B36" w:rsidR="00713309" w:rsidRPr="003A1A01" w:rsidRDefault="00777008" w:rsidP="00DC503F">
      <w:pPr>
        <w:pStyle w:val="abstrak"/>
        <w:rPr>
          <w:i/>
          <w:iCs/>
        </w:rPr>
      </w:pPr>
      <w:r w:rsidRPr="00777008">
        <w:rPr>
          <w:i/>
          <w:iCs/>
        </w:rPr>
        <w:t xml:space="preserve">Government actions in overcoming hoaks transmission through slowing and termination of internet access during a demonstration in Papua in the mid -2019 period were responded with a lawsuit and produced Decision No. 230/G/TF/2019/PTUN-JKT. The government (Defendant) considers this to be a discretion and has met the alternative requirements for discretion Article 1 number 9 AP Law. Important research was conducted because the termination and slowing of internet access is still considered part of discretion. This research was conducted to analyze judges' considerations and the legal consequences of decisions that decide government actions in the slowdown and termination of internet access is an act against the law. When viewed regarding the type of research, this research is a normative legal research that uses the legislation approach, case, and conceptual. As a source of analysis, primary and secondary legal materials are used through literature studies and analytical techniques used are descriptive prescriptive. The results of the </w:t>
      </w:r>
      <w:r w:rsidRPr="00777008">
        <w:rPr>
          <w:i/>
          <w:iCs/>
        </w:rPr>
        <w:lastRenderedPageBreak/>
        <w:t>study are known if the government's actions in the object of the dispute have violated their authority because of the not fulfilling the element of discretion. So that it should be restricted and slowing internet access only to content that is contrary to the laws and regulations. The author agrees with the judge's legal considerations related to the not fulfilling the element of discretion, here the authors add other perspectives that support relating to the elements of discretion from the literature and the existing doctrine. As a result of the law of the existing decision is that the government cannot terminate and slow down internet access in a certain area.</w:t>
      </w:r>
    </w:p>
    <w:p w14:paraId="2BBBCF5B" w14:textId="09781A7D" w:rsidR="00C6538F" w:rsidRPr="003A1A01" w:rsidRDefault="00A7320D" w:rsidP="00A67805">
      <w:pPr>
        <w:pStyle w:val="abstrak"/>
        <w:jc w:val="left"/>
        <w:rPr>
          <w:i/>
          <w:iCs/>
          <w:lang w:val="id-ID"/>
        </w:rPr>
        <w:sectPr w:rsidR="00C6538F" w:rsidRPr="003A1A01" w:rsidSect="008157C4">
          <w:headerReference w:type="even" r:id="rId9"/>
          <w:headerReference w:type="default" r:id="rId10"/>
          <w:footerReference w:type="even" r:id="rId11"/>
          <w:footerReference w:type="default" r:id="rId12"/>
          <w:pgSz w:w="11909" w:h="16834" w:code="9"/>
          <w:pgMar w:top="1440" w:right="1440" w:bottom="1440" w:left="1440" w:header="720" w:footer="720" w:gutter="0"/>
          <w:cols w:space="720"/>
          <w:docGrid w:linePitch="360"/>
        </w:sectPr>
      </w:pPr>
      <w:r w:rsidRPr="003A1A01">
        <w:rPr>
          <w:b/>
          <w:i/>
          <w:iCs/>
        </w:rPr>
        <w:t>Keywords:</w:t>
      </w:r>
      <w:r w:rsidR="003B507C" w:rsidRPr="003B507C">
        <w:rPr>
          <w:i/>
          <w:iCs/>
        </w:rPr>
        <w:t xml:space="preserve"> </w:t>
      </w:r>
      <w:r w:rsidR="00A67805" w:rsidRPr="00A67805">
        <w:rPr>
          <w:i/>
          <w:iCs/>
        </w:rPr>
        <w:t xml:space="preserve">disconnection and throttling, internet, discretion </w:t>
      </w:r>
    </w:p>
    <w:p w14:paraId="2BBBCF5C" w14:textId="77777777" w:rsidR="00ED13D6" w:rsidRPr="00AE08FF" w:rsidRDefault="003904DD" w:rsidP="003904DD">
      <w:pPr>
        <w:pStyle w:val="Heading1"/>
        <w:numPr>
          <w:ilvl w:val="0"/>
          <w:numId w:val="0"/>
        </w:numPr>
        <w:jc w:val="both"/>
        <w:rPr>
          <w:b/>
          <w:lang w:val="id-ID"/>
        </w:rPr>
      </w:pPr>
      <w:r w:rsidRPr="00AE08FF">
        <w:rPr>
          <w:b/>
          <w:lang w:val="id-ID"/>
        </w:rPr>
        <w:lastRenderedPageBreak/>
        <w:t>PENDAHULUAN</w:t>
      </w:r>
    </w:p>
    <w:p w14:paraId="657D90C3" w14:textId="77777777" w:rsidR="006C273A" w:rsidRDefault="005E2451" w:rsidP="005E2451">
      <w:pPr>
        <w:pStyle w:val="BodyText"/>
        <w:spacing w:line="276" w:lineRule="auto"/>
        <w:ind w:firstLine="426"/>
      </w:pPr>
      <w:r w:rsidRPr="005E2451">
        <w:t xml:space="preserve">Demokrasi untuk dapat dikatakan sebagai demokrasi yang baik dalam tataran praktis, maka harus diperoleh melalui konvensi antara pemerintah dengan rakyatnya </w:t>
      </w:r>
      <w:r w:rsidR="009739E5" w:rsidRPr="005E2451">
        <w:fldChar w:fldCharType="begin" w:fldLock="1"/>
      </w:r>
      <w:r w:rsidRPr="005E2451">
        <w:instrText>ADDIN CSL_CITATION {"citationItems":[{"id":"ITEM-1","itemData":{"DOI":"10.22225/ah.3.2.2021.251-255","ISSN":"2716-2672","abstract":"Tujuan dari penelitian ini adalah untuk mengetahui penegakan hukum bagi demonstran yang dalam khususnya pada kegiatan demonstrasi penolakan Undang-Undang Nomor 11 Tahun 2020 Cipta Kerja yang disahkan pada tanggal 05 Oktober 2020 dan akibat hukum terhadap penyerangan aparat kepolisian dalam tugasnya mengamankan jalannya demonstrasi. Adapun Demonstrasi merupakan salah satu bentuk demokrasi yang diakui pemerintah Republik Indonesia yang berdasarkan UUD NRI 1945. Dengan metode penelitian secara normatif dapat ditarik beberapa perbandingan dengan undang- undang lain yang berkaitan dengan kegiatan demonstrasi. Hasil penelitian ini ditarik kesimpulan bahwa kegiatan demonstrasi tersebut berawal dengan damai yang diakhiri dengan ricuh dan aparat kepolisian berwenang mengamankan demonstran agar situasi terkendali namun kedua belah pihak berbalik terlibat konflik fisik. Hasil penelitian lainnya, masih dibutuhkan kajian mendalam tentang tata cara berdemonstrasi yang baik tanpa merugikan pihak berwenang.","author":[{"dropping-particle":"","family":"Dwiyanti","given":"Ida Ayu Sri Intan","non-dropping-particle":"","parse-names":false,"suffix":""},{"dropping-particle":"","family":"Budiartha","given":"I Nyoman Putu","non-dropping-particle":"","parse-names":false,"suffix":""},{"dropping-particle":"","family":"Widyantara","given":"I Made Minggu","non-dropping-particle":"","parse-names":false,"suffix":""}],"container-title":"Jurnal Analogi Hukum","id":"ITEM-1","issue":"2","issued":{"date-parts":[["2021"]]},"page":"251-255","title":"Akibat Hukum Tindakan Anarkis Demonstran Terhadap Perusakan Fasilitas Umum dan Penyerangan Petugas Kepolisian (Studi Kasus Penolakan Pengesahan UU Nomor 11 Tahun 2020 Tentang Cipta Kerja)","type":"article-journal","volume":"3"},"uris":["http://www.mendeley.com/documents/?uuid=c5a0c773-738e-48a5-9d34-213bf136e714"]}],"mendeley":{"formattedCitation":"(Dwiyanti, Budiartha, and Widyantara 2021)","plainTextFormattedCitation":"(Dwiyanti, Budiartha, and Widyantara 2021)","previouslyFormattedCitation":"(Dwiyanti, Budiartha, and Widyantara 2021)"},"properties":{"noteIndex":0},"schema":"https://github.com/citation-style-language/schema/raw/master/csl-citation.json"}</w:instrText>
      </w:r>
      <w:r w:rsidR="009739E5" w:rsidRPr="005E2451">
        <w:fldChar w:fldCharType="separate"/>
      </w:r>
      <w:r w:rsidRPr="005E2451">
        <w:rPr>
          <w:noProof/>
        </w:rPr>
        <w:t>(Dwiyanti, Budiartha, and Widyantara 2021)</w:t>
      </w:r>
      <w:r w:rsidR="009739E5" w:rsidRPr="005E2451">
        <w:fldChar w:fldCharType="end"/>
      </w:r>
      <w:r w:rsidRPr="005E2451">
        <w:t xml:space="preserve">. Permufakatan akan terjadi jika kedua belah pihak sama-sama menjunjung hak asasi manusia, hukum, dan nilai demokrasi itu sendiri </w:t>
      </w:r>
      <w:r w:rsidR="009739E5" w:rsidRPr="005E2451">
        <w:fldChar w:fldCharType="begin" w:fldLock="1"/>
      </w:r>
      <w:r w:rsidRPr="005E2451">
        <w:instrText>ADDIN CSL_CITATION {"citationItems":[{"id":"ITEM-1","itemData":{"author":[{"dropping-particle":"","family":"Patrika","given":"Kertha","non-dropping-particle":"","parse-names":false,"suffix":""}],"container-title":"Udayana Networking","id":"ITEM-1","issue":"1","issued":{"date-parts":[["2013"]]},"title":"Pengaturan Hak Menyatakan Pendapat Di Muka Umum Secara Bebas Dan Bertanggung Jawab","type":"article-journal","volume":"38"},"uris":["http://www.mendeley.com/documents/?uuid=1250e53a-927d-44c8-9ba8-78ef010ca92e"]}],"mendeley":{"formattedCitation":"(Patrika 2013)","plainTextFormattedCitation":"(Patrika 2013)","previouslyFormattedCitation":"(Patrika 2013)"},"properties":{"noteIndex":0},"schema":"https://github.com/citation-style-language/schema/raw/master/csl-citation.json"}</w:instrText>
      </w:r>
      <w:r w:rsidR="009739E5" w:rsidRPr="005E2451">
        <w:fldChar w:fldCharType="separate"/>
      </w:r>
      <w:r w:rsidRPr="005E2451">
        <w:rPr>
          <w:noProof/>
        </w:rPr>
        <w:t>(Patrika 2013)</w:t>
      </w:r>
      <w:r w:rsidR="009739E5" w:rsidRPr="005E2451">
        <w:fldChar w:fldCharType="end"/>
      </w:r>
      <w:r w:rsidRPr="005E2451">
        <w:t>. Permufakatan tersebut diperoleh ketika aspirasi atau pendapat mampu dikelola dengan baik, salah satu sarana dalam menyampaikan pendapat di hadapan khalayak ramai adalah melalui unjuk rasa atau demonstrasi.</w:t>
      </w:r>
      <w:r w:rsidR="006C273A">
        <w:rPr>
          <w:lang w:val="id-ID"/>
        </w:rPr>
        <w:t xml:space="preserve"> </w:t>
      </w:r>
      <w:r w:rsidRPr="005E2451">
        <w:t xml:space="preserve">Ketika kesadaran dari masing-masing pihak belum tercapai, maka demonstrasi dapat berujung pada anarkisme dan kekerasan. Kekerasan terjadi lantaran kesenjangan pada ranah ekspektasi terhadap suatu nilai yang tidak sejalan dengan kapabilitas nilai </w:t>
      </w:r>
      <w:r w:rsidR="009739E5" w:rsidRPr="005E2451">
        <w:fldChar w:fldCharType="begin" w:fldLock="1"/>
      </w:r>
      <w:r w:rsidRPr="005E2451">
        <w:instrText>ADDIN CSL_CITATION {"citationItems":[{"id":"ITEM-1","itemData":{"author":[{"dropping-particle":"","family":"Santoso","given":"Thomas","non-dropping-particle":"","parse-names":false,"suffix":""}],"id":"ITEM-1","issued":{"date-parts":[["2002"]]},"publisher":"Pustaka Utan Kayu","publisher-place":"Jakarta","title":"Kekerasan Agama tanpa Agama","type":"book"},"uris":["http://www.mendeley.com/documents/?uuid=eb81e5c1-ad21-4f14-81e2-3c3e605b6f4a"]}],"mendeley":{"formattedCitation":"(Santoso 2002)","plainTextFormattedCitation":"(Santoso 2002)","previouslyFormattedCitation":"(Santoso 2002)"},"properties":{"noteIndex":0},"schema":"https://github.com/citation-style-language/schema/raw/master/csl-citation.json"}</w:instrText>
      </w:r>
      <w:r w:rsidR="009739E5" w:rsidRPr="005E2451">
        <w:fldChar w:fldCharType="separate"/>
      </w:r>
      <w:r w:rsidRPr="005E2451">
        <w:rPr>
          <w:noProof/>
        </w:rPr>
        <w:t>(Santoso 2002)</w:t>
      </w:r>
      <w:r w:rsidR="009739E5" w:rsidRPr="005E2451">
        <w:fldChar w:fldCharType="end"/>
      </w:r>
      <w:r w:rsidRPr="005E2451">
        <w:t xml:space="preserve">. Ekspektasi nilai dimaknai sebagai manifes dari himpunan norma yang superior bagi lingkungan sosial dan kultur, sedangkan kapabilitas nilai merupakan kualitas nilai rerata anggota dari kolektivitas yang dirasa dapat dicapai dan dipertahankan </w:t>
      </w:r>
      <w:r w:rsidR="009739E5" w:rsidRPr="005E2451">
        <w:fldChar w:fldCharType="begin" w:fldLock="1"/>
      </w:r>
      <w:r w:rsidRPr="005E2451">
        <w:instrText>ADDIN CSL_CITATION {"citationItems":[{"id":"ITEM-1","itemData":{"author":[{"dropping-particle":"","family":"Gurr","given":"Ted Robert","non-dropping-particle":"","parse-names":false,"suffix":""}],"id":"ITEM-1","issued":{"date-parts":[["1970"]]},"publisher":"Princeton University Press","publisher-place":"Princeton","title":"Why Men Rebel","type":"book"},"uris":["http://www.mendeley.com/documents/?uuid=f37e1f86-c0e8-49fa-a877-90eb018d843d"]}],"mendeley":{"formattedCitation":"(Gurr 1970)","plainTextFormattedCitation":"(Gurr 1970)","previouslyFormattedCitation":"(Gurr 1970)"},"properties":{"noteIndex":0},"schema":"https://github.com/citation-style-language/schema/raw/master/csl-citation.json"}</w:instrText>
      </w:r>
      <w:r w:rsidR="009739E5" w:rsidRPr="005E2451">
        <w:fldChar w:fldCharType="separate"/>
      </w:r>
      <w:r w:rsidRPr="005E2451">
        <w:rPr>
          <w:noProof/>
        </w:rPr>
        <w:t>(Gurr 1970)</w:t>
      </w:r>
      <w:r w:rsidR="009739E5" w:rsidRPr="005E2451">
        <w:fldChar w:fldCharType="end"/>
      </w:r>
      <w:r w:rsidRPr="005E2451">
        <w:t xml:space="preserve">. Meskipun secara praktik penyampaian pendapat melalui demonstrasi cenderung beralih menjadi aksi-aksi anarkis yang merugikan </w:t>
      </w:r>
      <w:r w:rsidR="009739E5" w:rsidRPr="005E2451">
        <w:fldChar w:fldCharType="begin" w:fldLock="1"/>
      </w:r>
      <w:r w:rsidRPr="005E2451">
        <w:instrText>ADDIN CSL_CITATION {"citationItems":[{"id":"ITEM-1","itemData":{"author":[{"dropping-particle":"","family":"Hasse","given":"J","non-dropping-particle":"","parse-names":false,"suffix":""}],"id":"ITEM-1","issued":{"date-parts":[["2012"]]},"page":"49-70","title":"Anarkisme Demonstrasi Mahasiswa : Studi Kasus Pada Universitas Islam Negeri Alauddin Makassar","type":"article-journal"},"uris":["http://www.mendeley.com/documents/?uuid=957fb410-8007-423e-9359-4b52f02a68c4"]}],"mendeley":{"formattedCitation":"(Hasse 2012)","plainTextFormattedCitation":"(Hasse 2012)","previouslyFormattedCitation":"(Hasse 2012)"},"properties":{"noteIndex":0},"schema":"https://github.com/citation-style-language/schema/raw/master/csl-citation.json"}</w:instrText>
      </w:r>
      <w:r w:rsidR="009739E5" w:rsidRPr="005E2451">
        <w:fldChar w:fldCharType="separate"/>
      </w:r>
      <w:r w:rsidRPr="005E2451">
        <w:rPr>
          <w:noProof/>
        </w:rPr>
        <w:t>(Hasse 2012)</w:t>
      </w:r>
      <w:r w:rsidR="009739E5" w:rsidRPr="005E2451">
        <w:fldChar w:fldCharType="end"/>
      </w:r>
      <w:r w:rsidRPr="005E2451">
        <w:t xml:space="preserve">, negara harus tetap mampu memberikan ruang rakyatnya untuk menyampaikan pendapat. </w:t>
      </w:r>
    </w:p>
    <w:p w14:paraId="2BBBCF5F" w14:textId="30FB1C3A" w:rsidR="005E2451" w:rsidRPr="005E2451" w:rsidRDefault="005E2451" w:rsidP="006C273A">
      <w:pPr>
        <w:pStyle w:val="BodyText"/>
        <w:spacing w:line="276" w:lineRule="auto"/>
        <w:ind w:firstLine="426"/>
      </w:pPr>
      <w:r w:rsidRPr="005E2451">
        <w:t>Hal tersebut merupakan sebuah kewajiban, karena secara konstitutif kedudukan rakyat dalam menyampaikan pendapat telah secara khusus dimuat dalam Undang-Undang No. 9 Tahun 1998 tentang Kemerdekaan Menyampaikan Pendapat di Muka Umum (selanjutnya disebut UU No. 9/1998). Pada Pasal 1 angka 1 UU No. 9/1998 telah dijelaskan bahwa kemerdekaan diberikan kepada rakyat dalam menyampaikan pendapat secara bebas dan bertanggung jawab selama tidak bertentangan dengan ketentuan perundang-undangan.</w:t>
      </w:r>
    </w:p>
    <w:p w14:paraId="012FCBA5" w14:textId="77777777" w:rsidR="00084D24" w:rsidRDefault="005E2451" w:rsidP="00A67805">
      <w:pPr>
        <w:pStyle w:val="BodyText"/>
        <w:spacing w:line="276" w:lineRule="auto"/>
        <w:ind w:firstLine="426"/>
      </w:pPr>
      <w:r w:rsidRPr="005E2451">
        <w:t xml:space="preserve">Pemerintah merespon penyebaran informasi tersebut dengan melakukan pelambatan akses internet atau </w:t>
      </w:r>
      <w:r w:rsidRPr="005E2451">
        <w:rPr>
          <w:i/>
          <w:iCs/>
        </w:rPr>
        <w:t>throttling</w:t>
      </w:r>
      <w:r w:rsidRPr="005E2451">
        <w:t xml:space="preserve"> bertahap yang dimulai pada 19 Agustus 2021 pukul 13.00 WIT di daerah-daerah Papua dan Papua Barat sebagaimana disampaikan dalam Siaran Pers No. 154/HM/KOMINFO/08/2019 </w:t>
      </w:r>
      <w:r w:rsidR="009739E5" w:rsidRPr="005E2451">
        <w:fldChar w:fldCharType="begin" w:fldLock="1"/>
      </w:r>
      <w:r w:rsidR="00FB3C2D">
        <w:instrText>ADDIN CSL_CITATION {"citationItems":[{"id":"ITEM-1","itemData":{"URL":"https://kominfo.go.id/content/detail/20787/siaran-pers-no-154hmkominfo082019-tentang-pelambatan-akses-di-beberapa-wilayah-papua-barat-dan-papua/0/siaran_pers","accessed":{"date-parts":[["2021","11","19"]]},"author":[{"dropping-particle":"","family":"Kominfo","given":"","non-dropping-particle":"","parse-names":false,"suffix":""}],"id":"ITEM-1","issued":{"date-parts":[["2019"]]},"title":"Pelambatan Akses di Beberapa Wilayah Papua Barat dan Papua","type":"webpage"},"uris":["http://www.mendeley.com/documents/?uuid=065cc92a-f5b7-4726-981c-0aa36e6448e6"]}],"mendeley":{"formattedCitation":"(Kominfo 2019b)","plainTextFormattedCitation":"(Kominfo 2019b)","previouslyFormattedCitation":"(Kominfo 2019b)"},"properties":{"noteIndex":0},"schema":"https://github.com/citation-style-language/schema/raw/master/csl-citation.json"}</w:instrText>
      </w:r>
      <w:r w:rsidR="009739E5" w:rsidRPr="005E2451">
        <w:fldChar w:fldCharType="separate"/>
      </w:r>
      <w:r w:rsidR="00FB3C2D" w:rsidRPr="00FB3C2D">
        <w:rPr>
          <w:noProof/>
        </w:rPr>
        <w:t>(Kominfo 2019b)</w:t>
      </w:r>
      <w:r w:rsidR="009739E5" w:rsidRPr="005E2451">
        <w:fldChar w:fldCharType="end"/>
      </w:r>
      <w:r w:rsidRPr="005E2451">
        <w:t xml:space="preserve">. Pelambatan tersebut berlanjut hingga dilakukannya pemblokiran sementara layanan data telekomunikasi yang dimulai pada 21 Agustus 2021 yang disampaikan pada </w:t>
      </w:r>
    </w:p>
    <w:p w14:paraId="5A44DA73" w14:textId="77777777" w:rsidR="00084D24" w:rsidRDefault="00084D24" w:rsidP="00084D24">
      <w:pPr>
        <w:pStyle w:val="BodyText"/>
        <w:spacing w:line="276" w:lineRule="auto"/>
        <w:ind w:firstLine="0"/>
      </w:pPr>
    </w:p>
    <w:p w14:paraId="2BBBCF60" w14:textId="5B22CF35" w:rsidR="005E2451" w:rsidRPr="005E2451" w:rsidRDefault="005E2451" w:rsidP="00084D24">
      <w:pPr>
        <w:pStyle w:val="BodyText"/>
        <w:spacing w:line="276" w:lineRule="auto"/>
        <w:ind w:firstLine="0"/>
      </w:pPr>
      <w:r w:rsidRPr="005E2451">
        <w:t xml:space="preserve">Siaran Pers No. 155/HM/KOMINFO/08/2019, dengan tujuan untuk memulihkan situasi </w:t>
      </w:r>
      <w:r w:rsidR="009739E5" w:rsidRPr="005E2451">
        <w:fldChar w:fldCharType="begin" w:fldLock="1"/>
      </w:r>
      <w:r w:rsidR="00FB3C2D">
        <w:instrText>ADDIN CSL_CITATION {"citationItems":[{"id":"ITEM-1","itemData":{"URL":"https://www.kominfo.go.id/content/detail/20821/siaran-pers-no-155hmkominfo082019-tentang-pemblokiran-layanan-data-di-papua-dan-papua-barat/0/siaran_pers","accessed":{"date-parts":[["2021","11","19"]]},"author":[{"dropping-particle":"","family":"Kominfo","given":"","non-dropping-particle":"","parse-names":false,"suffix":""}],"id":"ITEM-1","issued":{"date-parts":[["2019"]]},"title":"Pemblokiran Layanan Data di Papua dan Papua Barat","type":"webpage"},"uris":["http://www.mendeley.com/documents/?uuid=5bb8f9f6-c522-4bad-bc35-6077e444cd82"]}],"mendeley":{"formattedCitation":"(Kominfo 2019d)","plainTextFormattedCitation":"(Kominfo 2019d)","previouslyFormattedCitation":"(Kominfo 2019d)"},"properties":{"noteIndex":0},"schema":"https://github.com/citation-style-language/schema/raw/master/csl-citation.json"}</w:instrText>
      </w:r>
      <w:r w:rsidR="009739E5" w:rsidRPr="005E2451">
        <w:fldChar w:fldCharType="separate"/>
      </w:r>
      <w:r w:rsidR="00FB3C2D" w:rsidRPr="00FB3C2D">
        <w:rPr>
          <w:noProof/>
        </w:rPr>
        <w:t>(Kominfo 2019d)</w:t>
      </w:r>
      <w:r w:rsidR="009739E5" w:rsidRPr="005E2451">
        <w:fldChar w:fldCharType="end"/>
      </w:r>
      <w:r w:rsidRPr="005E2451">
        <w:t xml:space="preserve">. 23 Agustus 2019, situasi pada beberapa daerah di Papua dan Papua Barat telah berangsur pulih namun penyebaran informasi-informasi yang provokatif masih tetap berlanjut melalui ratusan ribu akun media sosial. Sehingga Pemerintah memutuskan untuk tetap memblokir layanan internet dengan tetap membuka akses komunikasi telepon dan SMS </w:t>
      </w:r>
      <w:r w:rsidR="009739E5" w:rsidRPr="005E2451">
        <w:fldChar w:fldCharType="begin" w:fldLock="1"/>
      </w:r>
      <w:r w:rsidR="00FB3C2D">
        <w:instrText>ADDIN CSL_CITATION {"citationItems":[{"id":"ITEM-1","itemData":{"URL":"https://kominfo.go.id/content/detail/20860/siaran-pers-no","accessed":{"date-parts":[["2021","11","19"]]},"author":[{"dropping-particle":"","family":"Kominfo","given":"","non-dropping-particle":"","parse-names":false,"suffix":""}],"id":"ITEM-1","issued":{"date-parts":[["2019"]]},"title":"Siaran Pers No. 159/HM/KOMINFO/08/2019","type":"webpage"},"uris":["http://www.mendeley.com/documents/?uuid=b63f4119-96f9-4b71-8fee-28a76571bdde"]}],"mendeley":{"formattedCitation":"(Kominfo 2019f)","plainTextFormattedCitation":"(Kominfo 2019f)","previouslyFormattedCitation":"(Kominfo 2019f)"},"properties":{"noteIndex":0},"schema":"https://github.com/citation-style-language/schema/raw/master/csl-citation.json"}</w:instrText>
      </w:r>
      <w:r w:rsidR="009739E5" w:rsidRPr="005E2451">
        <w:fldChar w:fldCharType="separate"/>
      </w:r>
      <w:r w:rsidR="00FB3C2D" w:rsidRPr="00FB3C2D">
        <w:rPr>
          <w:noProof/>
        </w:rPr>
        <w:t>(Kominfo 2019f)</w:t>
      </w:r>
      <w:r w:rsidR="009739E5" w:rsidRPr="005E2451">
        <w:fldChar w:fldCharType="end"/>
      </w:r>
      <w:r w:rsidRPr="005E2451">
        <w:t xml:space="preserve">. Akses terhadap internet dibuka secara bertahap untuk beberapa daerah dengan rentan waktu yang dimulai pada 4 September 2019 terhadap 19 Kabupaten di Provinsi Papua dan 10 Kabupaten di Provinsi Papua </w:t>
      </w:r>
      <w:r w:rsidR="009739E5" w:rsidRPr="005E2451">
        <w:fldChar w:fldCharType="begin" w:fldLock="1"/>
      </w:r>
      <w:r w:rsidR="00FB3C2D">
        <w:instrText>ADDIN CSL_CITATION {"citationItems":[{"id":"ITEM-1","itemData":{"URL":"https://www.kominfo.go.id/content/detail/21125/siaran-pers-no-170hmkominfo092019-tentang-pemerintah-secara-bertahap-buka-blokir-layanan-data-di-papua-dan-papua-barat/0/siaran_pers","author":[{"dropping-particle":"","family":"Kominfo","given":"","non-dropping-particle":"","parse-names":false,"suffix":""}],"id":"ITEM-1","issued":{"date-parts":[["2019"]]},"title":"Pemerintah Secara Bertahap Buka Blokir Layanan Data di Papua dan Papua Barat","type":"webpage"},"uris":["http://www.mendeley.com/documents/?uuid=180eea18-89e4-4ca8-8c1e-c983bce7d87c"]}],"mendeley":{"formattedCitation":"(Kominfo 2019e)","plainTextFormattedCitation":"(Kominfo 2019e)","previouslyFormattedCitation":"(Kominfo 2019e)"},"properties":{"noteIndex":0},"schema":"https://github.com/citation-style-language/schema/raw/master/csl-citation.json"}</w:instrText>
      </w:r>
      <w:r w:rsidR="009739E5" w:rsidRPr="005E2451">
        <w:fldChar w:fldCharType="separate"/>
      </w:r>
      <w:r w:rsidR="00FB3C2D" w:rsidRPr="00FB3C2D">
        <w:rPr>
          <w:noProof/>
        </w:rPr>
        <w:t>(Kominfo 2019e)</w:t>
      </w:r>
      <w:r w:rsidR="009739E5" w:rsidRPr="005E2451">
        <w:fldChar w:fldCharType="end"/>
      </w:r>
      <w:r w:rsidRPr="005E2451">
        <w:t xml:space="preserve">. Hingga pada 13 September 2019 menyisakan 15% wilayah di Provinsi Papua dan Papua Barat yang akses internetnya masih dipantau untuk pembukaan kembali layanan data internet </w:t>
      </w:r>
      <w:r w:rsidR="009739E5" w:rsidRPr="005E2451">
        <w:fldChar w:fldCharType="begin" w:fldLock="1"/>
      </w:r>
      <w:r w:rsidR="00FB3C2D">
        <w:instrText>ADDIN CSL_CITATION {"citationItems":[{"id":"ITEM-1","itemData":{"URL":"https://www.kominfo.go.id/content/detail/21480/siaran-pers-no-181hmkominfo092019-tentang-layanan-data-internet-di-jayapura-dibuka-secara-bertahap/0/siaran_pers","accessed":{"date-parts":[["2021","11","19"]]},"author":[{"dropping-particle":"","family":"Kominfo","given":"","non-dropping-particle":"","parse-names":false,"suffix":""}],"id":"ITEM-1","issued":{"date-parts":[["2019"]]},"title":"Layanan Data Internet di Jayapura Dibuka Secara Bertahap","type":"webpage"},"uris":["http://www.mendeley.com/documents/?uuid=589cdc3c-9493-4306-a38b-b80dca811bfe"]}],"mendeley":{"formattedCitation":"(Kominfo 2019a)","plainTextFormattedCitation":"(Kominfo 2019a)","previouslyFormattedCitation":"(Kominfo 2019a)"},"properties":{"noteIndex":0},"schema":"https://github.com/citation-style-language/schema/raw/master/csl-citation.json"}</w:instrText>
      </w:r>
      <w:r w:rsidR="009739E5" w:rsidRPr="005E2451">
        <w:fldChar w:fldCharType="separate"/>
      </w:r>
      <w:r w:rsidR="00FB3C2D" w:rsidRPr="00FB3C2D">
        <w:rPr>
          <w:noProof/>
        </w:rPr>
        <w:t>(Kominfo 2019a)</w:t>
      </w:r>
      <w:r w:rsidR="009739E5" w:rsidRPr="005E2451">
        <w:fldChar w:fldCharType="end"/>
      </w:r>
      <w:r w:rsidRPr="005E2451">
        <w:t xml:space="preserve">. Namun, akibat timbulnya kerusuhan kembali pada 23 September 2019 di Wamena, Pemerintah kembali melakukan pembatasan akses internet di Kabupaten Wamena </w:t>
      </w:r>
      <w:r w:rsidR="009739E5" w:rsidRPr="005E2451">
        <w:fldChar w:fldCharType="begin" w:fldLock="1"/>
      </w:r>
      <w:r w:rsidR="00FB3C2D">
        <w:instrText>ADDIN CSL_CITATION {"citationItems":[{"id":"ITEM-1","itemData":{"URL":"https://kominfo.go.id/content/detail/21719/siaran-pers-no-187hmkominfo092019-tentang-pembatasan-layanan-data-di-wamena/0/siaran_pers","accessed":{"date-parts":[["2021","11","19"]]},"author":[{"dropping-particle":"","family":"Kominfo","given":"","non-dropping-particle":"","parse-names":false,"suffix":""}],"id":"ITEM-1","issued":{"date-parts":[["2019"]]},"title":"Pembatasan Layanan Data di Wamena","type":"webpage"},"uris":["http://www.mendeley.com/documents/?uuid=48eeadf0-598d-45fd-8f17-03662f9819a2"]}],"mendeley":{"formattedCitation":"(Kominfo 2019c)","plainTextFormattedCitation":"(Kominfo 2019c)","previouslyFormattedCitation":"(Kominfo 2019c)"},"properties":{"noteIndex":0},"schema":"https://github.com/citation-style-language/schema/raw/master/csl-citation.json"}</w:instrText>
      </w:r>
      <w:r w:rsidR="009739E5" w:rsidRPr="005E2451">
        <w:fldChar w:fldCharType="separate"/>
      </w:r>
      <w:r w:rsidR="00FB3C2D" w:rsidRPr="00FB3C2D">
        <w:rPr>
          <w:noProof/>
        </w:rPr>
        <w:t>(Kominfo 2019c)</w:t>
      </w:r>
      <w:r w:rsidR="009739E5" w:rsidRPr="005E2451">
        <w:fldChar w:fldCharType="end"/>
      </w:r>
      <w:r w:rsidRPr="005E2451">
        <w:t xml:space="preserve">. Termasuk 15% wilayah yang pada 13 September akses internetnya belum dibuka, maka pada 28 September 2019 mulai pukul 09.00 WIT akses internet di semua daerah Provinsi Papua dan Papua Barat telah dikembalikan seperti semula </w:t>
      </w:r>
      <w:r w:rsidR="009739E5" w:rsidRPr="005E2451">
        <w:fldChar w:fldCharType="begin" w:fldLock="1"/>
      </w:r>
      <w:r w:rsidRPr="005E2451">
        <w:instrText>ADDIN CSL_CITATION {"citationItems":[{"id":"ITEM-1","itemData":{"URL":"https://kominfo.go.id/content/detail/21806/siaran-pers-no-190hmkominfo092019-tentang-layanan-data-wamena-kembali-dibuka-layanan-telekomunikasi-di-seluruh-papua-kembali-normal/0/siaran_pers","author":[{"dropping-particle":"","family":"Kominfo","given":"","non-dropping-particle":"","parse-names":false,"suffix":""}],"id":"ITEM-1","issued":{"date-parts":[["2021"]]},"title":"Layanan Data Wamena Kembali Dibuka, Layanan Telekomunikasi di Seluruh Papua Kembali Normal","type":"webpage"},"uris":["http://www.mendeley.com/documents/?uuid=c962c881-87c2-4d3b-96c2-65cd943a2d36"]}],"mendeley":{"formattedCitation":"(Kominfo 2021)","plainTextFormattedCitation":"(Kominfo 2021)","previouslyFormattedCitation":"(Kominfo 2021)"},"properties":{"noteIndex":0},"schema":"https://github.com/citation-style-language/schema/raw/master/csl-citation.json"}</w:instrText>
      </w:r>
      <w:r w:rsidR="009739E5" w:rsidRPr="005E2451">
        <w:fldChar w:fldCharType="separate"/>
      </w:r>
      <w:r w:rsidRPr="005E2451">
        <w:rPr>
          <w:noProof/>
        </w:rPr>
        <w:t>(Kominfo 2021)</w:t>
      </w:r>
      <w:r w:rsidR="009739E5" w:rsidRPr="005E2451">
        <w:fldChar w:fldCharType="end"/>
      </w:r>
      <w:r w:rsidRPr="005E2451">
        <w:t>.  Sehingga dapat disimpulkan pembatasan terhadap akses internet di Papua dan Papua Barat terjadi untuk jangka waktu 40 hari, yaitu 19 Agustus 2019 hingga 28 September 2019.</w:t>
      </w:r>
    </w:p>
    <w:p w14:paraId="2BBBCF61" w14:textId="33EC01A4" w:rsidR="005E2451" w:rsidRPr="00084D24" w:rsidRDefault="005E2451" w:rsidP="005E2451">
      <w:pPr>
        <w:pStyle w:val="BodyText"/>
        <w:spacing w:line="276" w:lineRule="auto"/>
        <w:ind w:firstLine="426"/>
      </w:pPr>
      <w:r w:rsidRPr="005E2451">
        <w:t>Tindakan pembatasan maupun pemblokiran terhadap akses internet tersebut direspon Aliansi Jurnalis Independen (AJI) dan Pembela Kebebasan Berekspresi Asia Tenggara (SAFEnet) dengan melakukan gugatan ke Pengadilan Tata Usaha Negara Jakarta pada Desember 2019 dan telah diputus berdasarkan Putusan No. 230/G/TF/2019/PTUN-JKT. Pihak tergugat dalam perkara tersebut ialah Menteri Komunikasi dan Informatika Republik Indonesia sebagai Tergugat I dan Presiden Republik Indonesia sebagai Tergugat II.</w:t>
      </w:r>
      <w:r w:rsidR="006C273A">
        <w:rPr>
          <w:lang w:val="id-ID"/>
        </w:rPr>
        <w:t xml:space="preserve"> </w:t>
      </w:r>
      <w:r w:rsidRPr="005E2451">
        <w:t xml:space="preserve">Dalam dalil gugatannya, Penggugat mengatakan jika kerugian dialami oleh para wartawan yang ada di Papua dan Papua Barat karena tidak mampu melakukan pekerjaan sehari-hari untuk memenuhi hak informasi masyarakat sebagai akibat pelambatan dan pemblokiran internet. Tergugat I dalam jawabannya menerangkan jika pelambatan dan </w:t>
      </w:r>
      <w:r w:rsidRPr="005E2451">
        <w:lastRenderedPageBreak/>
        <w:t xml:space="preserve">pemblokiran internet dilakukan karena penyebaran berita bohong, narasi provokatif dan disinformasi berkaitan dengan aksi-aksi masa di kedua Provinsi Tersebut, hal tersebut telah diterangkan dalam Siaran Pers Kementerian Komunikasi dan Informasi dari 19 Agustus 2019 hingga 28 Agustus 2019. Hakim memenangkan gugatan Penggugat dan memutuskan jika pelambatan dan pemblokiran akses internet di Papua dan Papua Barat dari kurun waktu 19 Agustus 2019 hingga 28 September 2019 merupakan perbuatan melawan hukum oleh penguasa. Dalam pertimbangannya, majelis hakim berpendapat jika diskresi yang dilakukan pemerintah tidak memenuhi unsur tujuan diskresi Pasal 22 ayat (2) huruf b Undang-Undang No. 30 Tahun 2014 tentang Administrasi Pemerintahan (selanjutnya disebut UU AP) yaitu mengenai kekosongan hukum, karena unsur tujuan diskresi dalam ayat tersebut bersifat kumulatif sehingga kesemua unsur tujuan diskresi harus terpenuhi. Sedangkan, alasan pemerintah dalam mengambil tindakan pemutusan dan pelambatan internet </w:t>
      </w:r>
      <w:r w:rsidRPr="00084D24">
        <w:t>dikarenakan ketiadaan hukum yang mengatur mengenai aturan teknis dalam menerapkan Pasal 40 ayat (2b) berkaitan dengan pemutusan akses informasi elektronik dan/atau dokumen elektronik. Pasal tersebut berbunyi:</w:t>
      </w:r>
    </w:p>
    <w:p w14:paraId="2BBBCF62" w14:textId="77777777" w:rsidR="005E2451" w:rsidRPr="00084D24" w:rsidRDefault="005E2451" w:rsidP="005E2451">
      <w:pPr>
        <w:pStyle w:val="BodyText"/>
        <w:spacing w:line="240" w:lineRule="auto"/>
        <w:ind w:left="426" w:firstLine="0"/>
      </w:pPr>
      <w:r w:rsidRPr="00084D24">
        <w:t xml:space="preserve">“Dalam melakukan pencegahan s6lagaimana dimaksud pada ayat (2a), Pemerintah berwenang melakukan pemutusan akses dan/atau memerintahkan kepada Penyelenggara Sistem Elektronik untuk melakukan </w:t>
      </w:r>
      <w:r w:rsidRPr="00084D24">
        <w:rPr>
          <w:bCs/>
        </w:rPr>
        <w:t>pemutusan akses terhadap Informasi Elektronik dan/ atau Dokumen Elektronik</w:t>
      </w:r>
      <w:r w:rsidRPr="00084D24">
        <w:t xml:space="preserve"> yang memiliki muatan yang melanggar hukum.”</w:t>
      </w:r>
    </w:p>
    <w:p w14:paraId="2BBBCF63" w14:textId="77777777" w:rsidR="005E2451" w:rsidRPr="00084D24" w:rsidRDefault="005E2451" w:rsidP="005E2451">
      <w:pPr>
        <w:pStyle w:val="BodyText"/>
        <w:spacing w:line="276" w:lineRule="auto"/>
        <w:ind w:firstLine="426"/>
      </w:pPr>
      <w:r w:rsidRPr="00084D24">
        <w:t>Majelis hakim berpendapat Pasal 40 ayat (2b) jika dianggap sebagai kekosongan hukum, maka letak kekosongan hukum bukan pada peraturan teknis tetapi permasalahan mengenai ada tidaknya undang-undang yang memberikan kewenangan kepada Pemerintah untuk melakukan pemutusan akses jaringan internet, bukan terbatas pada pemutusan akses Informasi Elektronik dan/atau Dokumen Elektronik yang memiliki muatan melanggar hukum.</w:t>
      </w:r>
    </w:p>
    <w:p w14:paraId="2BBBCF64" w14:textId="510BB64F" w:rsidR="005E2451" w:rsidRPr="00084D24" w:rsidRDefault="005E2451" w:rsidP="005E2451">
      <w:pPr>
        <w:pStyle w:val="BodyText"/>
        <w:spacing w:line="276" w:lineRule="auto"/>
        <w:ind w:firstLine="426"/>
      </w:pPr>
      <w:r w:rsidRPr="00084D24">
        <w:t xml:space="preserve">Pasal 40 ayat (2b) UU ITE 2016 diatas merupakan implementasi ayat (2) dan (2a) yang bertujuan untuk menjaga ketertiban umum, serta keamanan dan kepentingan negara sehingga penggunaan internet mampu untuk dapat dipastikan tidak bertentangan dengan perundang-undangan, sehingga berdasarkan asas </w:t>
      </w:r>
      <w:r w:rsidRPr="00084D24">
        <w:rPr>
          <w:i/>
          <w:iCs/>
        </w:rPr>
        <w:t xml:space="preserve">contrarius actus </w:t>
      </w:r>
      <w:r w:rsidR="009739E5" w:rsidRPr="00084D24">
        <w:rPr>
          <w:i/>
          <w:iCs/>
        </w:rPr>
        <w:fldChar w:fldCharType="begin" w:fldLock="1"/>
      </w:r>
      <w:r w:rsidRPr="00084D24">
        <w:rPr>
          <w:i/>
          <w:iCs/>
        </w:rPr>
        <w:instrText>ADDIN CSL_CITATION {"citationItems":[{"id":"ITEM-1","itemData":{"author":[{"dropping-particle":"","family":"Nuswanto","given":"Sidik Kahono Muhammad Junaidi A. Heru","non-dropping-particle":"","parse-names":false,"suffix":""}],"container-title":"Semarang Law Review","id":"ITEM-1","issue":"1","issued":{"date-parts":[["2020"]]},"page":"89-103","title":"TINJAUAN YURIDIS TERHADAP KETENTUAN ASAS CONTRIUS ACTUS MENURUT UNDANG-UNDANG NOMOR 16 TAHUN 2017 TENTANG PENETAPAN PERATURAN PEMERINTAH PENGGANTI UNDANG-UNDANG NOMOR 2 TAHUN 2017 TENTANG PERUBAHAN ATAS UNDANG-UNDANG NOMOR 17 TAHUN 2013 TENTANG ORGANISASI","type":"article-journal","volume":"1"},"uris":["http://www.mendeley.com/documents/?uuid=dd08d3b7-719c-4288-b09d-909135179dda"]}],"mendeley":{"formattedCitation":"(Nuswanto 2020)","plainTextFormattedCitation":"(Nuswanto 2020)","previouslyFormattedCitation":"(Nuswanto 2020)"},"properties":{"noteIndex":0},"schema":"https://github.com/citation-style-language/schema/raw/master/csl-citation.json"}</w:instrText>
      </w:r>
      <w:r w:rsidR="009739E5" w:rsidRPr="00084D24">
        <w:rPr>
          <w:i/>
          <w:iCs/>
        </w:rPr>
        <w:fldChar w:fldCharType="separate"/>
      </w:r>
      <w:r w:rsidRPr="00084D24">
        <w:rPr>
          <w:iCs/>
          <w:noProof/>
        </w:rPr>
        <w:t>(Nuswanto 2020)</w:t>
      </w:r>
      <w:r w:rsidR="009739E5" w:rsidRPr="00084D24">
        <w:fldChar w:fldCharType="end"/>
      </w:r>
      <w:r w:rsidR="006C273A" w:rsidRPr="00084D24">
        <w:rPr>
          <w:lang w:val="id-ID"/>
        </w:rPr>
        <w:t xml:space="preserve"> </w:t>
      </w:r>
      <w:r w:rsidRPr="00084D24">
        <w:t xml:space="preserve">kewenangan dalam memberikan layanan dapat juga berarti mencabut pelayanan jika hal tersebut memang ditujukan untuk keamanan negara. Dasar hukum mengenai pemutusan terhadap akses internet telah termaktub dalam Pasal 40 ayat (2b) UU ITE 2016 namun dalam hal teknis pelaksanaan belum ada hukum positif yang mengatur, karenanya dalam hal ini pemerintah dapat menggunakan </w:t>
      </w:r>
      <w:r w:rsidRPr="00084D24">
        <w:lastRenderedPageBreak/>
        <w:t>dasar hukum Pasal 9 ayat (4) UU AP yang memberikan ruang Pemerintah untuk mengambil tindakan sepanjang ditujukan untuk kemanfaatan masyarakat umum serta tidak bertentangan dengan Asas-Asas Umum Pemerintahan yang Baik (AUPB), tindakan tersebut dikenal dengan diskresi. Pada Pasal 1 angka 9 memberikan definisi mengenai diskresi, pasal tersebut berbunyi:</w:t>
      </w:r>
    </w:p>
    <w:p w14:paraId="2BBBCF65" w14:textId="77777777" w:rsidR="005E2451" w:rsidRPr="00084D24" w:rsidRDefault="005E2451" w:rsidP="005E2451">
      <w:pPr>
        <w:pStyle w:val="BodyText"/>
        <w:spacing w:line="240" w:lineRule="auto"/>
        <w:ind w:left="426" w:firstLine="0"/>
      </w:pPr>
      <w:r w:rsidRPr="00084D24">
        <w:t xml:space="preserve">“Diskresi adalah Keputusan dan/atau Tindakan yang ditetapkan dan/atau dilakukan oleh Pejabat Pemerintahan untuk mengatasi persoalan konkret yang dihadapi dalam penyelenggaraan pemerintahan dalam hal peraturan </w:t>
      </w:r>
      <w:r w:rsidRPr="00084D24">
        <w:rPr>
          <w:bCs/>
        </w:rPr>
        <w:t>perundang-undangan yang memberikan pilihan, tidak mengatur, tidak lengkap atau tidak jelas, dan/atau adanya stagnasi pemerintahan.</w:t>
      </w:r>
      <w:r w:rsidRPr="00084D24">
        <w:t>”</w:t>
      </w:r>
    </w:p>
    <w:p w14:paraId="2BBBCF66" w14:textId="77777777" w:rsidR="005E2451" w:rsidRPr="005E2451" w:rsidRDefault="005E2451" w:rsidP="005E2451">
      <w:pPr>
        <w:pStyle w:val="BodyText"/>
        <w:spacing w:line="276" w:lineRule="auto"/>
        <w:ind w:firstLine="426"/>
      </w:pPr>
      <w:r w:rsidRPr="00084D24">
        <w:t>Dari definisi tersebut dapat diambil</w:t>
      </w:r>
      <w:r w:rsidRPr="005E2451">
        <w:t xml:space="preserve"> unsur untuk dapat dilakukannya diskresi, yaitu:</w:t>
      </w:r>
    </w:p>
    <w:p w14:paraId="2BBBCF67" w14:textId="77777777" w:rsidR="005E2451" w:rsidRPr="005E2451" w:rsidRDefault="005E2451" w:rsidP="005E2451">
      <w:pPr>
        <w:pStyle w:val="BodyText"/>
        <w:numPr>
          <w:ilvl w:val="0"/>
          <w:numId w:val="18"/>
        </w:numPr>
        <w:spacing w:line="276" w:lineRule="auto"/>
      </w:pPr>
      <w:r w:rsidRPr="005E2451">
        <w:t>Undang-undang memberikan pilihan;</w:t>
      </w:r>
    </w:p>
    <w:p w14:paraId="2BBBCF68" w14:textId="77777777" w:rsidR="005E2451" w:rsidRPr="005E2451" w:rsidRDefault="005E2451" w:rsidP="005E2451">
      <w:pPr>
        <w:pStyle w:val="BodyText"/>
        <w:numPr>
          <w:ilvl w:val="0"/>
          <w:numId w:val="18"/>
        </w:numPr>
        <w:spacing w:line="276" w:lineRule="auto"/>
      </w:pPr>
      <w:r w:rsidRPr="005E2451">
        <w:t>Ketiadaan undang-undang yang mengatur;</w:t>
      </w:r>
    </w:p>
    <w:p w14:paraId="2BBBCF69" w14:textId="77777777" w:rsidR="005E2451" w:rsidRPr="005E2451" w:rsidRDefault="005E2451" w:rsidP="005E2451">
      <w:pPr>
        <w:pStyle w:val="BodyText"/>
        <w:numPr>
          <w:ilvl w:val="0"/>
          <w:numId w:val="18"/>
        </w:numPr>
        <w:spacing w:line="276" w:lineRule="auto"/>
      </w:pPr>
      <w:r w:rsidRPr="005E2451">
        <w:t>Undang-undang tidak lengkap;</w:t>
      </w:r>
    </w:p>
    <w:p w14:paraId="2BBBCF6A" w14:textId="77777777" w:rsidR="005E2451" w:rsidRPr="005E2451" w:rsidRDefault="005E2451" w:rsidP="005E2451">
      <w:pPr>
        <w:pStyle w:val="BodyText"/>
        <w:numPr>
          <w:ilvl w:val="0"/>
          <w:numId w:val="18"/>
        </w:numPr>
        <w:spacing w:line="276" w:lineRule="auto"/>
      </w:pPr>
      <w:r w:rsidRPr="005E2451">
        <w:t>Undang-undang tidak jelas, dan/atau</w:t>
      </w:r>
    </w:p>
    <w:p w14:paraId="2BBBCF6B" w14:textId="77777777" w:rsidR="005E2451" w:rsidRPr="005E2451" w:rsidRDefault="005E2451" w:rsidP="005E2451">
      <w:pPr>
        <w:pStyle w:val="BodyText"/>
        <w:numPr>
          <w:ilvl w:val="0"/>
          <w:numId w:val="18"/>
        </w:numPr>
        <w:spacing w:line="276" w:lineRule="auto"/>
      </w:pPr>
      <w:r w:rsidRPr="005E2451">
        <w:t>Stagnasi pemerintahan.</w:t>
      </w:r>
    </w:p>
    <w:p w14:paraId="2BBBCF6C" w14:textId="77777777" w:rsidR="005E2451" w:rsidRDefault="005E2451" w:rsidP="00913CEF">
      <w:pPr>
        <w:pStyle w:val="BodyText"/>
        <w:spacing w:line="276" w:lineRule="auto"/>
        <w:ind w:firstLine="426"/>
      </w:pPr>
      <w:r w:rsidRPr="005E2451">
        <w:t>Penggunaan kata “dan/atau” dalam definisi tersebut mengindikasikan jika unsur diskresi merupakan unsur alternatif. Dalam pertimbangan hakim, hakim memilih menggunakan tujuan diskresi sebagai unsur untuk dapat dilakukannya diskresi, yaitu ada pada Pasal 22 ayat (2) UU AP yang berbunyi:</w:t>
      </w:r>
    </w:p>
    <w:p w14:paraId="2BBBCF6D" w14:textId="77777777" w:rsidR="005E2451" w:rsidRPr="005E2451" w:rsidRDefault="005E2451" w:rsidP="005E2451">
      <w:pPr>
        <w:pStyle w:val="BodyText"/>
        <w:spacing w:line="240" w:lineRule="auto"/>
        <w:ind w:left="567" w:hanging="141"/>
      </w:pPr>
      <w:r w:rsidRPr="005E2451">
        <w:t xml:space="preserve">“Setiap penggunaan Diskresi Pejabat Pemerintahan bertujuan untuk: </w:t>
      </w:r>
    </w:p>
    <w:p w14:paraId="2BBBCF6E" w14:textId="77777777" w:rsidR="005E2451" w:rsidRPr="005E2451" w:rsidRDefault="005E2451" w:rsidP="005E2451">
      <w:pPr>
        <w:pStyle w:val="BodyText"/>
        <w:numPr>
          <w:ilvl w:val="0"/>
          <w:numId w:val="20"/>
        </w:numPr>
        <w:spacing w:line="240" w:lineRule="auto"/>
        <w:ind w:left="851" w:hanging="284"/>
      </w:pPr>
      <w:r w:rsidRPr="005E2451">
        <w:t xml:space="preserve">melancarkan penyelenggaraan pemerintahan; </w:t>
      </w:r>
    </w:p>
    <w:p w14:paraId="2BBBCF6F" w14:textId="77777777" w:rsidR="005E2451" w:rsidRPr="005E2451" w:rsidRDefault="005E2451" w:rsidP="005E2451">
      <w:pPr>
        <w:pStyle w:val="BodyText"/>
        <w:numPr>
          <w:ilvl w:val="0"/>
          <w:numId w:val="20"/>
        </w:numPr>
        <w:spacing w:line="240" w:lineRule="auto"/>
        <w:ind w:left="851" w:hanging="284"/>
      </w:pPr>
      <w:r w:rsidRPr="005E2451">
        <w:t xml:space="preserve">mengisi kekosongan hukum; </w:t>
      </w:r>
    </w:p>
    <w:p w14:paraId="2BBBCF70" w14:textId="77777777" w:rsidR="005E2451" w:rsidRDefault="005E2451" w:rsidP="005E2451">
      <w:pPr>
        <w:pStyle w:val="BodyText"/>
        <w:numPr>
          <w:ilvl w:val="0"/>
          <w:numId w:val="20"/>
        </w:numPr>
        <w:spacing w:line="240" w:lineRule="auto"/>
        <w:ind w:left="851" w:hanging="284"/>
      </w:pPr>
      <w:r w:rsidRPr="005E2451">
        <w:t>memberikan kepastian hukum; dan</w:t>
      </w:r>
    </w:p>
    <w:p w14:paraId="2BBBCF71" w14:textId="77777777" w:rsidR="005E2451" w:rsidRDefault="005E2451" w:rsidP="005E2451">
      <w:pPr>
        <w:pStyle w:val="BodyText"/>
        <w:numPr>
          <w:ilvl w:val="0"/>
          <w:numId w:val="20"/>
        </w:numPr>
        <w:spacing w:line="240" w:lineRule="auto"/>
        <w:ind w:left="851" w:hanging="284"/>
      </w:pPr>
      <w:r w:rsidRPr="005E2451">
        <w:t>mengatasi stagnasi pemerintahan dalam keadaan tertentu guna kemanfaatan dan kepentingan umum.”</w:t>
      </w:r>
    </w:p>
    <w:p w14:paraId="2BBBCF72" w14:textId="1713D3FE" w:rsidR="005E2451" w:rsidRDefault="005E2451" w:rsidP="005E2451">
      <w:pPr>
        <w:pStyle w:val="BodyText"/>
        <w:spacing w:line="276" w:lineRule="auto"/>
        <w:ind w:firstLine="426"/>
      </w:pPr>
      <w:r w:rsidRPr="005E2451">
        <w:t>Kata “dan” yang ada pada huruf c menjadikan landasan hakim untuk berpendapat jika unsur diskresi merupakan unsur kumulatif. Sehingga</w:t>
      </w:r>
      <w:r w:rsidR="006C273A">
        <w:rPr>
          <w:lang w:val="id-ID"/>
        </w:rPr>
        <w:t>,</w:t>
      </w:r>
      <w:r w:rsidRPr="005E2451">
        <w:t xml:space="preserve"> dalil Tergugat I dalam duplik mengenai objek sengketa dilakukan karena menerapkan kewenangan diskresi untuk mengisi kekosongan hukum tidak berlaku di mata hakim, karena kekosongan tidak terjadi pada ketiadaan aturan teknis atau Standard Operasional Prosedur (SOP) untuk melakukan pemutusan akses internet, tetapi isu kekosongan hukum ada pada ada tidaknya undang-undang yang memberikan kewenangan kepada Pemerintah untuk melakukan pemutusan akses jaringan internet bukan hanya pemutusan akses terhadap Informasi Elektronik dan/atau Dokumen Elektronik yang memiliki muatan yang melanggar hukum.</w:t>
      </w:r>
    </w:p>
    <w:p w14:paraId="2BBBCF73" w14:textId="32747716" w:rsidR="005E2451" w:rsidRDefault="005E2451" w:rsidP="005E2451">
      <w:pPr>
        <w:pStyle w:val="BodyText"/>
        <w:spacing w:line="276" w:lineRule="auto"/>
        <w:ind w:firstLine="426"/>
      </w:pPr>
      <w:r w:rsidRPr="005E2451">
        <w:t xml:space="preserve">Pada dasarnya, hakim dalam Putusan No. 230/G/TF/2019/PTUN-JKT lebih mempertimbangkan mengenai pelambatan </w:t>
      </w:r>
      <w:r w:rsidRPr="005E2451">
        <w:rPr>
          <w:i/>
          <w:iCs/>
        </w:rPr>
        <w:t xml:space="preserve">(throttling) </w:t>
      </w:r>
      <w:r w:rsidRPr="005E2451">
        <w:t xml:space="preserve">dan pemblokiran akses </w:t>
      </w:r>
      <w:r w:rsidRPr="005E2451">
        <w:lastRenderedPageBreak/>
        <w:t>internet dari sisi Hak Asasi Manusia (HAM). Majelis lebih banyak mempertimbangkan dalil Penggugat mengenai objek gugatan yang dilakukan tidak sesuai dengan prinsip pembatasan HAM yang dalam keadaan darurat sebagaimana diatur dalam Pasal 2 ayat (2) Peraturan Pemerintah Pengganti Undang-Undang Nomor 23 Tahun 1959 tentang Keadaan Bahaya. Hak asasi yang dijadikan dalil penggugat berkaitan dengan hak atas kebebasan akses terhadap informasi yang mana selama terjadi pembatasan dan/atau pemblokiran internet mengalami kesulitan dalam memutuskan benar atau tidaknya suatu informasi yang berdampak pula pada hak ekonomi Para Penggugat.</w:t>
      </w:r>
      <w:r w:rsidR="006C273A">
        <w:rPr>
          <w:lang w:val="id-ID"/>
        </w:rPr>
        <w:t xml:space="preserve"> </w:t>
      </w:r>
      <w:r w:rsidRPr="005E2451">
        <w:t>Penulis tertarik untuk melakukan analisis mendalam dengan menguji diskresi yang dilakukan Tergugat I karena diskresi merupakan unsur penting dari penyelenggaraan pemerintahan terkait objek sengketa yang memang belum diatur dalam peraturan perundang-undangan. Meskipun memang penggunaan diskresi akan tetap bersangkut paut dengan HAM individu</w:t>
      </w:r>
      <w:r>
        <w:t>.</w:t>
      </w:r>
    </w:p>
    <w:p w14:paraId="2BBBCF74" w14:textId="2BB7D539" w:rsidR="00900114" w:rsidRPr="008251F2" w:rsidRDefault="00900114" w:rsidP="00900114">
      <w:pPr>
        <w:pStyle w:val="BodyText"/>
        <w:spacing w:line="276" w:lineRule="auto"/>
        <w:ind w:firstLine="426"/>
        <w:rPr>
          <w:position w:val="-6"/>
        </w:rPr>
      </w:pPr>
      <w:bookmarkStart w:id="1" w:name="_Hlk99467021"/>
      <w:r w:rsidRPr="00900114">
        <w:t xml:space="preserve">Perbedaan penggunaan kata yang ada pada Pasal 1 angka 9 dengan Pasal 22 ayat (2) UU AP menjadikan alasan gugurnya </w:t>
      </w:r>
      <w:bookmarkEnd w:id="1"/>
      <w:r w:rsidRPr="00900114">
        <w:t xml:space="preserve">unsur kekosongan hukum untuk dilakukannya diskresi yang didalilkan Tergugat I, terlebih hakim tidak menganggap objek sengketa merupakan kekosongan hukum. Pertimbangan-pertimbangan tersebut menarik untuk dilakukan telaah lebih jauh sebab putusan yang dihasilkan dapat menjadikan preseden untuk tindakan administratif selanjutnya oleh pemerintah. Uraian tersebut mendasari peneliti untuk melakukan analisis terhadap Putusan PTUN Jakarta dengan No. </w:t>
      </w:r>
      <w:r w:rsidR="00E54A50">
        <w:t>230/G/TF/2019/PTUN-JKT</w:t>
      </w:r>
      <w:r w:rsidR="00E54A50" w:rsidRPr="00900114">
        <w:t xml:space="preserve"> </w:t>
      </w:r>
      <w:r w:rsidRPr="00900114">
        <w:t xml:space="preserve">dalam </w:t>
      </w:r>
      <w:r w:rsidR="00A67805">
        <w:t>artikel</w:t>
      </w:r>
      <w:r w:rsidRPr="00900114">
        <w:t xml:space="preserve"> yang berjudul </w:t>
      </w:r>
      <w:r w:rsidRPr="008251F2">
        <w:rPr>
          <w:b/>
          <w:bCs/>
          <w:position w:val="-6"/>
        </w:rPr>
        <w:t>“Anal</w:t>
      </w:r>
      <w:r w:rsidR="00E54A50" w:rsidRPr="008251F2">
        <w:rPr>
          <w:b/>
          <w:bCs/>
          <w:position w:val="-6"/>
        </w:rPr>
        <w:t>isis Yur</w:t>
      </w:r>
      <w:r w:rsidR="008251F2" w:rsidRPr="008251F2">
        <w:rPr>
          <w:b/>
          <w:bCs/>
          <w:position w:val="-6"/>
        </w:rPr>
        <w:t>idis Putusan Pengadilan TUN No.</w:t>
      </w:r>
      <w:r w:rsidR="00E54A50" w:rsidRPr="008251F2">
        <w:rPr>
          <w:b/>
          <w:bCs/>
          <w:position w:val="-6"/>
        </w:rPr>
        <w:t xml:space="preserve">230/G/TF/2019/PTUN-JKT </w:t>
      </w:r>
      <w:r w:rsidR="008251F2" w:rsidRPr="008251F2">
        <w:rPr>
          <w:b/>
          <w:bCs/>
          <w:position w:val="-6"/>
        </w:rPr>
        <w:t xml:space="preserve">Terkait Pelambatan dan </w:t>
      </w:r>
      <w:r w:rsidR="00E54A50" w:rsidRPr="008251F2">
        <w:rPr>
          <w:b/>
          <w:bCs/>
          <w:position w:val="-6"/>
        </w:rPr>
        <w:t xml:space="preserve">Pemutusan </w:t>
      </w:r>
      <w:r w:rsidRPr="008251F2">
        <w:rPr>
          <w:b/>
          <w:bCs/>
          <w:position w:val="-6"/>
        </w:rPr>
        <w:t xml:space="preserve">Akses Internet </w:t>
      </w:r>
      <w:r w:rsidR="00E54A50" w:rsidRPr="008251F2">
        <w:rPr>
          <w:b/>
          <w:bCs/>
          <w:position w:val="-6"/>
        </w:rPr>
        <w:t>d</w:t>
      </w:r>
      <w:r w:rsidRPr="008251F2">
        <w:rPr>
          <w:b/>
          <w:bCs/>
          <w:position w:val="-6"/>
        </w:rPr>
        <w:t>i</w:t>
      </w:r>
      <w:r w:rsidR="00E54A50" w:rsidRPr="008251F2">
        <w:rPr>
          <w:b/>
          <w:bCs/>
          <w:position w:val="-6"/>
        </w:rPr>
        <w:t xml:space="preserve"> Provinsi Papua</w:t>
      </w:r>
      <w:r w:rsidRPr="008251F2">
        <w:rPr>
          <w:b/>
          <w:bCs/>
          <w:position w:val="-6"/>
        </w:rPr>
        <w:t>”</w:t>
      </w:r>
    </w:p>
    <w:p w14:paraId="2BBBCF75" w14:textId="77777777" w:rsidR="00B84020" w:rsidRDefault="00B84020" w:rsidP="00011EEB">
      <w:pPr>
        <w:pStyle w:val="BodyText"/>
        <w:spacing w:line="276" w:lineRule="auto"/>
        <w:ind w:firstLine="426"/>
        <w:rPr>
          <w:lang w:val="id-ID"/>
        </w:rPr>
      </w:pPr>
    </w:p>
    <w:p w14:paraId="2BBBCF76" w14:textId="77777777" w:rsidR="00B84020" w:rsidRPr="00AE08FF" w:rsidRDefault="00B84020" w:rsidP="00A7320D">
      <w:pPr>
        <w:pStyle w:val="BodyText"/>
        <w:spacing w:line="276" w:lineRule="auto"/>
        <w:ind w:firstLine="0"/>
        <w:rPr>
          <w:b/>
          <w:lang w:val="id-ID"/>
        </w:rPr>
      </w:pPr>
      <w:r w:rsidRPr="00AE08FF">
        <w:rPr>
          <w:b/>
          <w:lang w:val="id-ID"/>
        </w:rPr>
        <w:t>METODE</w:t>
      </w:r>
    </w:p>
    <w:p w14:paraId="2BBBCF77" w14:textId="4B2CD869" w:rsidR="00644863" w:rsidRPr="00644863" w:rsidRDefault="00644863" w:rsidP="00644863">
      <w:pPr>
        <w:pStyle w:val="BodyText"/>
        <w:spacing w:line="276" w:lineRule="auto"/>
        <w:ind w:firstLine="426"/>
        <w:rPr>
          <w:szCs w:val="24"/>
        </w:rPr>
      </w:pPr>
      <w:r w:rsidRPr="00644863">
        <w:rPr>
          <w:szCs w:val="24"/>
        </w:rPr>
        <w:t xml:space="preserve">Putusan No. </w:t>
      </w:r>
      <w:r w:rsidR="00E54A50">
        <w:t>230/G/TF/2019/PTUN-JKT</w:t>
      </w:r>
      <w:r w:rsidR="00E54A50" w:rsidRPr="00644863">
        <w:rPr>
          <w:szCs w:val="24"/>
        </w:rPr>
        <w:t xml:space="preserve"> </w:t>
      </w:r>
      <w:r w:rsidRPr="00644863">
        <w:rPr>
          <w:szCs w:val="24"/>
        </w:rPr>
        <w:t>memutus tindakan pelambatan dan pemutusan akses internet oleh pemerintah bukanlah sebuah diskresi dan merupakan perbuatan melawan hukum.</w:t>
      </w:r>
      <w:r w:rsidR="006C273A">
        <w:rPr>
          <w:szCs w:val="24"/>
          <w:lang w:val="id-ID"/>
        </w:rPr>
        <w:t xml:space="preserve"> </w:t>
      </w:r>
      <w:r w:rsidRPr="00644863">
        <w:rPr>
          <w:szCs w:val="24"/>
        </w:rPr>
        <w:t>Untuk menelaah dasar kewenangan dari tindakan pelambatan dan pemutusan akses internet tersebut, dilakukan studi hukum dengan sumber-sumber hukum, sumber hukum yang digunakan utama yaitu peraturan perundang-undangan.</w:t>
      </w:r>
      <w:r w:rsidR="006C273A">
        <w:rPr>
          <w:szCs w:val="24"/>
          <w:lang w:val="id-ID"/>
        </w:rPr>
        <w:t xml:space="preserve"> </w:t>
      </w:r>
      <w:r w:rsidRPr="00644863">
        <w:rPr>
          <w:szCs w:val="24"/>
        </w:rPr>
        <w:t>Analisa dilakukan pada pertimbangan hakim yang memutus Tergugat melakukan perbuatan melawan hukum oleh penguasa, karenanya penelitian ini merupakan penelitian hukum normatif.</w:t>
      </w:r>
    </w:p>
    <w:p w14:paraId="2BBBCF78" w14:textId="5DC4C424" w:rsidR="00644863" w:rsidRDefault="00644863" w:rsidP="00F81BE1">
      <w:pPr>
        <w:pStyle w:val="BodyText"/>
        <w:spacing w:line="276" w:lineRule="auto"/>
        <w:ind w:firstLine="426"/>
        <w:rPr>
          <w:szCs w:val="24"/>
        </w:rPr>
      </w:pPr>
      <w:r>
        <w:rPr>
          <w:szCs w:val="24"/>
        </w:rPr>
        <w:t>Penelitian ini menggunakan pendekatan perundang-undangan</w:t>
      </w:r>
      <w:r w:rsidR="00FA7C91">
        <w:rPr>
          <w:szCs w:val="24"/>
        </w:rPr>
        <w:t xml:space="preserve"> karena akan meneliti tindakan pelambatan dan pemutusan akses internet oleh pemerintah melalui norma perundang-undangan yang ada. Pendekatan kedua yang </w:t>
      </w:r>
      <w:r w:rsidR="00FA7C91">
        <w:rPr>
          <w:szCs w:val="24"/>
        </w:rPr>
        <w:lastRenderedPageBreak/>
        <w:t>digunakan yaitu pendekatan kasus, dimana objek kajian meneliti Putusan No.</w:t>
      </w:r>
      <w:r w:rsidR="00E54A50" w:rsidRPr="00E54A50">
        <w:t xml:space="preserve"> </w:t>
      </w:r>
      <w:r w:rsidR="00E54A50">
        <w:t>230/G/TF/2019/PTUN-JKT</w:t>
      </w:r>
      <w:r w:rsidR="00FA7C91">
        <w:rPr>
          <w:szCs w:val="24"/>
        </w:rPr>
        <w:t xml:space="preserve">. Pendekatan ketiga yang digunakan yaitu pendekatan konseptual </w:t>
      </w:r>
      <w:r w:rsidR="005514E9">
        <w:rPr>
          <w:szCs w:val="24"/>
        </w:rPr>
        <w:t>untuk menelaah diskresi yang di</w:t>
      </w:r>
      <w:r w:rsidR="00500154">
        <w:rPr>
          <w:szCs w:val="24"/>
        </w:rPr>
        <w:t>landaskan pada Pasal 40 ayat (2b) UU ITE 2016</w:t>
      </w:r>
      <w:r w:rsidR="006C273A">
        <w:rPr>
          <w:szCs w:val="24"/>
          <w:lang w:val="id-ID"/>
        </w:rPr>
        <w:t xml:space="preserve"> </w:t>
      </w:r>
      <w:r w:rsidR="00E664DD">
        <w:rPr>
          <w:szCs w:val="24"/>
        </w:rPr>
        <w:t xml:space="preserve">yang dianggap </w:t>
      </w:r>
      <w:r w:rsidR="00BB7E22">
        <w:rPr>
          <w:szCs w:val="24"/>
        </w:rPr>
        <w:t>tidak memiliki peraturan teknis terkait pemutusan akses informasi elektronik/dokumen elektronik.</w:t>
      </w:r>
    </w:p>
    <w:p w14:paraId="2BBBCF79" w14:textId="07B4FDE3" w:rsidR="00FE0B26" w:rsidRPr="00FE0B26" w:rsidRDefault="006D2AB0" w:rsidP="00F81BE1">
      <w:pPr>
        <w:pStyle w:val="BodyText"/>
        <w:spacing w:line="276" w:lineRule="auto"/>
        <w:ind w:firstLine="426"/>
        <w:rPr>
          <w:b/>
        </w:rPr>
      </w:pPr>
      <w:r>
        <w:rPr>
          <w:szCs w:val="24"/>
        </w:rPr>
        <w:t>Bahan hukum yang digunakan dalam penelitian ini ialah bahan hukum primer yang berupa peraturan perundang-undangan serta objek putusan yang akan dianalisis</w:t>
      </w:r>
      <w:r w:rsidR="00FE0B26">
        <w:rPr>
          <w:szCs w:val="24"/>
        </w:rPr>
        <w:t>.</w:t>
      </w:r>
      <w:r w:rsidR="006C273A">
        <w:rPr>
          <w:szCs w:val="24"/>
          <w:lang w:val="id-ID"/>
        </w:rPr>
        <w:t xml:space="preserve"> </w:t>
      </w:r>
      <w:r>
        <w:rPr>
          <w:szCs w:val="24"/>
        </w:rPr>
        <w:t>Bahan hukum sekunder berupa buku, artikel, dan jurnal hukum ilmiah</w:t>
      </w:r>
      <w:r w:rsidR="00496268">
        <w:rPr>
          <w:szCs w:val="24"/>
        </w:rPr>
        <w:t xml:space="preserve">. Bahan-bahan hukum tersebut diperoleh melalui studi kepustakaan yang akan dianalisis secara deskriptif dan preskriptif, sehingga penelitian dapat bermanfaat dalam </w:t>
      </w:r>
      <w:r w:rsidR="00166A07">
        <w:rPr>
          <w:szCs w:val="24"/>
        </w:rPr>
        <w:t>lingkup yang luas.</w:t>
      </w:r>
    </w:p>
    <w:p w14:paraId="2BBBCF7A" w14:textId="77777777" w:rsidR="00102A59" w:rsidRDefault="00102A59" w:rsidP="00985574">
      <w:pPr>
        <w:pStyle w:val="BodyText"/>
        <w:ind w:firstLine="0"/>
        <w:rPr>
          <w:lang w:val="id-ID"/>
        </w:rPr>
      </w:pPr>
    </w:p>
    <w:p w14:paraId="2BBBCF7B" w14:textId="4325E7E8" w:rsidR="00900114" w:rsidRDefault="00A67805" w:rsidP="00985574">
      <w:pPr>
        <w:pStyle w:val="BodyText"/>
        <w:ind w:firstLine="0"/>
        <w:rPr>
          <w:b/>
        </w:rPr>
      </w:pPr>
      <w:r>
        <w:rPr>
          <w:b/>
        </w:rPr>
        <w:t xml:space="preserve">HASIL DAN </w:t>
      </w:r>
      <w:r w:rsidR="00900114">
        <w:rPr>
          <w:b/>
        </w:rPr>
        <w:t>PEMBAHASAN</w:t>
      </w:r>
    </w:p>
    <w:p w14:paraId="2BBBCF7C" w14:textId="77777777" w:rsidR="00900114" w:rsidRDefault="00900114" w:rsidP="00900114">
      <w:pPr>
        <w:pStyle w:val="ListParagraph"/>
        <w:numPr>
          <w:ilvl w:val="0"/>
          <w:numId w:val="21"/>
        </w:numPr>
        <w:ind w:left="426" w:hanging="426"/>
        <w:jc w:val="both"/>
        <w:rPr>
          <w:b/>
          <w:spacing w:val="-1"/>
        </w:rPr>
      </w:pPr>
      <w:r w:rsidRPr="00900114">
        <w:rPr>
          <w:b/>
          <w:spacing w:val="-1"/>
        </w:rPr>
        <w:t>Analisis Ratio Decidendi Putusan No. 230/G/TF/2019/PTUN-JKT</w:t>
      </w:r>
    </w:p>
    <w:p w14:paraId="2BBBCF7D" w14:textId="54287D62" w:rsidR="00F3371D" w:rsidRPr="00F3371D" w:rsidRDefault="00F3371D" w:rsidP="00196EC8">
      <w:pPr>
        <w:pStyle w:val="ListParagraph"/>
        <w:spacing w:line="276" w:lineRule="auto"/>
        <w:ind w:left="0" w:firstLine="425"/>
        <w:jc w:val="both"/>
        <w:rPr>
          <w:spacing w:val="-1"/>
        </w:rPr>
      </w:pPr>
      <w:r w:rsidRPr="00F3371D">
        <w:rPr>
          <w:spacing w:val="-1"/>
        </w:rPr>
        <w:t>Objek sengketa dalam Putusan No. 230/G/TF/2019/PTUN-JKT</w:t>
      </w:r>
      <w:r w:rsidR="00D95915" w:rsidRPr="00D95915">
        <w:rPr>
          <w:rFonts w:ascii="Segoe UI Symbol" w:hAnsi="Segoe UI Symbol" w:cs="Segoe UI Symbol"/>
          <w:spacing w:val="-1"/>
        </w:rPr>
        <w:t>⠀</w:t>
      </w:r>
      <w:r w:rsidRPr="00F3371D">
        <w:rPr>
          <w:spacing w:val="-1"/>
        </w:rPr>
        <w:t>merupakan salah satu</w:t>
      </w:r>
      <w:r w:rsidR="00D95915" w:rsidRPr="00D95915">
        <w:rPr>
          <w:rFonts w:ascii="Segoe UI Symbol" w:hAnsi="Segoe UI Symbol" w:cs="Segoe UI Symbol"/>
          <w:spacing w:val="-1"/>
          <w:sz w:val="8"/>
        </w:rPr>
        <w:t>⠀</w:t>
      </w:r>
      <w:r w:rsidRPr="00F3371D">
        <w:rPr>
          <w:spacing w:val="-1"/>
        </w:rPr>
        <w:t>bentuk perluasan KTUN</w:t>
      </w:r>
      <w:r w:rsidR="00D95915" w:rsidRPr="00D95915">
        <w:rPr>
          <w:rFonts w:ascii="Segoe UI Symbol" w:hAnsi="Segoe UI Symbol" w:cs="Segoe UI Symbol"/>
          <w:spacing w:val="-1"/>
          <w:sz w:val="8"/>
        </w:rPr>
        <w:t>⠀</w:t>
      </w:r>
      <w:r w:rsidRPr="00F3371D">
        <w:rPr>
          <w:spacing w:val="-1"/>
        </w:rPr>
        <w:t>dalam Pasal 87</w:t>
      </w:r>
      <w:r w:rsidR="00D95915" w:rsidRPr="00D95915">
        <w:rPr>
          <w:rFonts w:ascii="Segoe UI Symbol" w:hAnsi="Segoe UI Symbol" w:cs="Segoe UI Symbol"/>
          <w:spacing w:val="-1"/>
          <w:sz w:val="8"/>
        </w:rPr>
        <w:t>⠀</w:t>
      </w:r>
      <w:r w:rsidRPr="00F3371D">
        <w:rPr>
          <w:spacing w:val="-1"/>
        </w:rPr>
        <w:t>UU AP. Jika</w:t>
      </w:r>
      <w:r w:rsidR="00D95915" w:rsidRPr="00D95915">
        <w:rPr>
          <w:rFonts w:ascii="Segoe UI Symbol" w:hAnsi="Segoe UI Symbol" w:cs="Segoe UI Symbol"/>
          <w:spacing w:val="-1"/>
          <w:sz w:val="8"/>
        </w:rPr>
        <w:t>⠀</w:t>
      </w:r>
      <w:r w:rsidRPr="00F3371D">
        <w:rPr>
          <w:spacing w:val="-1"/>
        </w:rPr>
        <w:t>sebelumnya keputusan selalu</w:t>
      </w:r>
      <w:r w:rsidR="00D95915" w:rsidRPr="00D95915">
        <w:rPr>
          <w:rFonts w:ascii="Segoe UI Symbol" w:hAnsi="Segoe UI Symbol" w:cs="Segoe UI Symbol"/>
          <w:spacing w:val="-1"/>
          <w:sz w:val="8"/>
        </w:rPr>
        <w:t>⠀</w:t>
      </w:r>
      <w:r w:rsidRPr="00F3371D">
        <w:rPr>
          <w:spacing w:val="-1"/>
        </w:rPr>
        <w:t>dikaitkan dengan sifatnya</w:t>
      </w:r>
      <w:r w:rsidR="00D95915" w:rsidRPr="00D95915">
        <w:rPr>
          <w:rFonts w:ascii="Segoe UI Symbol" w:hAnsi="Segoe UI Symbol" w:cs="Segoe UI Symbol"/>
          <w:spacing w:val="-1"/>
          <w:sz w:val="8"/>
        </w:rPr>
        <w:t>⠀</w:t>
      </w:r>
      <w:r w:rsidRPr="00F3371D">
        <w:rPr>
          <w:spacing w:val="-1"/>
        </w:rPr>
        <w:t>yang konkret, individual,</w:t>
      </w:r>
      <w:r w:rsidR="00D95915" w:rsidRPr="00D95915">
        <w:rPr>
          <w:rFonts w:ascii="Segoe UI Symbol" w:hAnsi="Segoe UI Symbol" w:cs="Segoe UI Symbol"/>
          <w:spacing w:val="-1"/>
          <w:sz w:val="6"/>
        </w:rPr>
        <w:t>⠀</w:t>
      </w:r>
      <w:r w:rsidRPr="00F3371D">
        <w:rPr>
          <w:spacing w:val="-1"/>
        </w:rPr>
        <w:t>dan final, di</w:t>
      </w:r>
      <w:r w:rsidR="00D95915" w:rsidRPr="00D95915">
        <w:rPr>
          <w:rFonts w:ascii="Segoe UI Symbol" w:hAnsi="Segoe UI Symbol" w:cs="Segoe UI Symbol"/>
          <w:spacing w:val="-1"/>
          <w:sz w:val="6"/>
        </w:rPr>
        <w:t>⠀</w:t>
      </w:r>
      <w:r w:rsidRPr="00F3371D">
        <w:rPr>
          <w:spacing w:val="-1"/>
        </w:rPr>
        <w:t>mana putusan yang</w:t>
      </w:r>
      <w:r w:rsidR="00D95915" w:rsidRPr="00D95915">
        <w:rPr>
          <w:rFonts w:ascii="Segoe UI Symbol" w:hAnsi="Segoe UI Symbol" w:cs="Segoe UI Symbol"/>
          <w:spacing w:val="-1"/>
          <w:sz w:val="6"/>
        </w:rPr>
        <w:t>⠀</w:t>
      </w:r>
      <w:r w:rsidRPr="00F3371D">
        <w:rPr>
          <w:spacing w:val="-1"/>
        </w:rPr>
        <w:t>tidak mencakup tiga</w:t>
      </w:r>
      <w:r w:rsidR="00D95915" w:rsidRPr="00D95915">
        <w:rPr>
          <w:rFonts w:ascii="Segoe UI Symbol" w:hAnsi="Segoe UI Symbol" w:cs="Segoe UI Symbol"/>
          <w:spacing w:val="-1"/>
          <w:sz w:val="6"/>
        </w:rPr>
        <w:t>⠀</w:t>
      </w:r>
      <w:r w:rsidRPr="00F3371D">
        <w:rPr>
          <w:spacing w:val="-1"/>
        </w:rPr>
        <w:t>hal itu secara</w:t>
      </w:r>
      <w:r w:rsidR="00D95915" w:rsidRPr="00D95915">
        <w:rPr>
          <w:rFonts w:ascii="Segoe UI Symbol" w:hAnsi="Segoe UI Symbol" w:cs="Segoe UI Symbol"/>
          <w:spacing w:val="-1"/>
          <w:sz w:val="6"/>
        </w:rPr>
        <w:t>⠀</w:t>
      </w:r>
      <w:r w:rsidRPr="00F3371D">
        <w:rPr>
          <w:spacing w:val="-1"/>
        </w:rPr>
        <w:t>kumulatif maka tidak</w:t>
      </w:r>
      <w:r w:rsidR="00D95915" w:rsidRPr="00D95915">
        <w:rPr>
          <w:rFonts w:ascii="Segoe UI Symbol" w:hAnsi="Segoe UI Symbol" w:cs="Segoe UI Symbol"/>
          <w:spacing w:val="-1"/>
          <w:sz w:val="6"/>
        </w:rPr>
        <w:t>⠀</w:t>
      </w:r>
      <w:r w:rsidRPr="00F3371D">
        <w:rPr>
          <w:spacing w:val="-1"/>
        </w:rPr>
        <w:t>dapat diajukan ke PTUN.</w:t>
      </w:r>
      <w:r w:rsidR="00D95915" w:rsidRPr="00D95915">
        <w:rPr>
          <w:rFonts w:ascii="Segoe UI Symbol" w:hAnsi="Segoe UI Symbol" w:cs="Segoe UI Symbol"/>
          <w:spacing w:val="-1"/>
          <w:sz w:val="6"/>
        </w:rPr>
        <w:t>⠀</w:t>
      </w:r>
      <w:r w:rsidRPr="00F3371D">
        <w:rPr>
          <w:spacing w:val="-1"/>
        </w:rPr>
        <w:t>Namun dalam UU</w:t>
      </w:r>
      <w:r w:rsidR="00D95915" w:rsidRPr="00D95915">
        <w:rPr>
          <w:rFonts w:ascii="Segoe UI Symbol" w:hAnsi="Segoe UI Symbol" w:cs="Segoe UI Symbol"/>
          <w:spacing w:val="-1"/>
          <w:sz w:val="6"/>
        </w:rPr>
        <w:t>⠀</w:t>
      </w:r>
      <w:r w:rsidRPr="00F3371D">
        <w:rPr>
          <w:spacing w:val="-1"/>
        </w:rPr>
        <w:t>Administrasi Pemerintahan ini tidak</w:t>
      </w:r>
      <w:r w:rsidR="00D95915" w:rsidRPr="00D95915">
        <w:rPr>
          <w:rFonts w:ascii="Segoe UI Symbol" w:hAnsi="Segoe UI Symbol" w:cs="Segoe UI Symbol"/>
          <w:spacing w:val="-1"/>
          <w:sz w:val="6"/>
        </w:rPr>
        <w:t>⠀</w:t>
      </w:r>
      <w:r w:rsidRPr="00F3371D">
        <w:rPr>
          <w:spacing w:val="-1"/>
        </w:rPr>
        <w:t>lagi harus mencakup</w:t>
      </w:r>
      <w:r w:rsidR="00D95915" w:rsidRPr="00D95915">
        <w:rPr>
          <w:rFonts w:ascii="Segoe UI Symbol" w:hAnsi="Segoe UI Symbol" w:cs="Segoe UI Symbol"/>
          <w:spacing w:val="-1"/>
          <w:sz w:val="6"/>
        </w:rPr>
        <w:t>⠀</w:t>
      </w:r>
      <w:r w:rsidRPr="00F3371D">
        <w:rPr>
          <w:spacing w:val="-1"/>
        </w:rPr>
        <w:t>ketiga sifat tersebut,</w:t>
      </w:r>
      <w:r w:rsidR="00D95915" w:rsidRPr="00D95915">
        <w:rPr>
          <w:rFonts w:ascii="Segoe UI Symbol" w:hAnsi="Segoe UI Symbol" w:cs="Segoe UI Symbol"/>
          <w:spacing w:val="-1"/>
          <w:sz w:val="6"/>
        </w:rPr>
        <w:t>⠀</w:t>
      </w:r>
      <w:r w:rsidRPr="00F3371D">
        <w:rPr>
          <w:spacing w:val="-1"/>
        </w:rPr>
        <w:t>dalam Pasal ini</w:t>
      </w:r>
      <w:r w:rsidR="00D95915" w:rsidRPr="00D95915">
        <w:rPr>
          <w:rFonts w:ascii="Segoe UI Symbol" w:hAnsi="Segoe UI Symbol" w:cs="Segoe UI Symbol"/>
          <w:spacing w:val="-1"/>
          <w:sz w:val="6"/>
        </w:rPr>
        <w:t>⠀</w:t>
      </w:r>
      <w:r w:rsidRPr="00F3371D">
        <w:rPr>
          <w:spacing w:val="-1"/>
        </w:rPr>
        <w:t>hanya dikatakan “Bersifat</w:t>
      </w:r>
      <w:r w:rsidR="00D95915" w:rsidRPr="00D95915">
        <w:rPr>
          <w:rFonts w:ascii="Segoe UI Symbol" w:hAnsi="Segoe UI Symbol" w:cs="Segoe UI Symbol"/>
          <w:spacing w:val="-1"/>
          <w:sz w:val="6"/>
        </w:rPr>
        <w:t>⠀</w:t>
      </w:r>
      <w:r w:rsidRPr="00F3371D">
        <w:rPr>
          <w:spacing w:val="-1"/>
        </w:rPr>
        <w:t>final dalam arti</w:t>
      </w:r>
      <w:r w:rsidR="00D95915" w:rsidRPr="00D95915">
        <w:rPr>
          <w:rFonts w:ascii="Segoe UI Symbol" w:hAnsi="Segoe UI Symbol" w:cs="Segoe UI Symbol"/>
          <w:spacing w:val="-1"/>
          <w:sz w:val="6"/>
        </w:rPr>
        <w:t>⠀</w:t>
      </w:r>
      <w:r w:rsidRPr="00F3371D">
        <w:rPr>
          <w:spacing w:val="-1"/>
        </w:rPr>
        <w:t>yang lebih luas”</w:t>
      </w:r>
      <w:r w:rsidR="009739E5" w:rsidRPr="00F3371D">
        <w:rPr>
          <w:spacing w:val="-1"/>
        </w:rPr>
        <w:fldChar w:fldCharType="begin" w:fldLock="1"/>
      </w:r>
      <w:r w:rsidR="00FB3C2D">
        <w:rPr>
          <w:spacing w:val="-1"/>
        </w:rPr>
        <w:instrText>ADDIN CSL_CITATION {"citationItems":[{"id":"ITEM-1","itemData":{"DOI":"10.20885/iustum.vol25.iss2.art7","author":[{"dropping-particle":"","family":"Ridwan","given":"","non-dropping-particle":"","parse-names":false,"suffix":""},{"dropping-particle":"","family":"Heryansyah","given":"Despan","non-dropping-particle":"","parse-names":false,"suffix":""},{"dropping-particle":"","family":"Dian Kus Pratiwi","given":"","non-dropping-particle":"","parse-names":false,"suffix":""}],"container-title":"Jurnal Hukum Ius Quia Iustum","id":"ITEM-1","issued":{"date-parts":[["2018"]]},"page":"339-358","title":"Perluasan Kompetensi Absolut Pengadilan Tata Usaha Negara dalam Undang-Undang Administrasi Pemerintahan","type":"article-journal"},"uris":["http://www.mendeley.com/documents/?uuid=3bdc0d51-00d8-4609-93aa-e6feda84ba2c"]}],"mendeley":{"formattedCitation":"(Ridwan, Heryansyah, and Dian Kus Pratiwi 2018)","plainTextFormattedCitation":"(Ridwan, Heryansyah, and Dian Kus Pratiwi 2018)","previouslyFormattedCitation":"(Ridwan, Heryansyah, and Dian Kus Pratiwi 2018)"},"properties":{"noteIndex":0},"schema":"https://github.com/citation-style-language/schema/raw/master/csl-citation.json"}</w:instrText>
      </w:r>
      <w:r w:rsidR="009739E5" w:rsidRPr="00F3371D">
        <w:rPr>
          <w:spacing w:val="-1"/>
        </w:rPr>
        <w:fldChar w:fldCharType="separate"/>
      </w:r>
      <w:r w:rsidRPr="00F3371D">
        <w:rPr>
          <w:noProof/>
          <w:spacing w:val="-1"/>
        </w:rPr>
        <w:t>(Ridwan, Heryansyah, and Dian Kus Pratiwi 2018)</w:t>
      </w:r>
      <w:r w:rsidR="009739E5" w:rsidRPr="00F3371D">
        <w:rPr>
          <w:spacing w:val="-1"/>
        </w:rPr>
        <w:fldChar w:fldCharType="end"/>
      </w:r>
      <w:r w:rsidRPr="00F3371D">
        <w:rPr>
          <w:spacing w:val="-1"/>
        </w:rPr>
        <w:t>. Dalam</w:t>
      </w:r>
      <w:r w:rsidR="00D95915" w:rsidRPr="00D95915">
        <w:rPr>
          <w:rFonts w:ascii="Segoe UI Symbol" w:hAnsi="Segoe UI Symbol" w:cs="Segoe UI Symbol"/>
          <w:spacing w:val="-1"/>
          <w:sz w:val="6"/>
        </w:rPr>
        <w:t>⠀</w:t>
      </w:r>
      <w:r w:rsidRPr="00F3371D">
        <w:rPr>
          <w:spacing w:val="-1"/>
        </w:rPr>
        <w:t>Pasal 87 UU</w:t>
      </w:r>
      <w:r w:rsidR="00D95915" w:rsidRPr="00D95915">
        <w:rPr>
          <w:rFonts w:ascii="Segoe UI Symbol" w:hAnsi="Segoe UI Symbol" w:cs="Segoe UI Symbol"/>
          <w:spacing w:val="-1"/>
          <w:sz w:val="6"/>
        </w:rPr>
        <w:t>⠀</w:t>
      </w:r>
      <w:r w:rsidRPr="00F3371D">
        <w:rPr>
          <w:spacing w:val="-1"/>
        </w:rPr>
        <w:t>AP tersebut disebutkan</w:t>
      </w:r>
      <w:r w:rsidR="00D95915" w:rsidRPr="00D95915">
        <w:rPr>
          <w:rFonts w:ascii="Segoe UI Symbol" w:hAnsi="Segoe UI Symbol" w:cs="Segoe UI Symbol"/>
          <w:spacing w:val="-1"/>
          <w:sz w:val="6"/>
        </w:rPr>
        <w:t>⠀</w:t>
      </w:r>
      <w:r w:rsidRPr="00F3371D">
        <w:rPr>
          <w:spacing w:val="-1"/>
        </w:rPr>
        <w:t>unsur-unsur keputusan tata</w:t>
      </w:r>
      <w:r w:rsidR="00D95915" w:rsidRPr="00D95915">
        <w:rPr>
          <w:rFonts w:ascii="Segoe UI Symbol" w:hAnsi="Segoe UI Symbol" w:cs="Segoe UI Symbol"/>
          <w:spacing w:val="-1"/>
          <w:sz w:val="6"/>
        </w:rPr>
        <w:t>⠀</w:t>
      </w:r>
      <w:r w:rsidRPr="00F3371D">
        <w:rPr>
          <w:spacing w:val="-1"/>
        </w:rPr>
        <w:t>usaha yaitu:</w:t>
      </w:r>
    </w:p>
    <w:p w14:paraId="2BBBCF7E" w14:textId="3B25C1A0" w:rsidR="00F3371D" w:rsidRPr="00F3371D" w:rsidRDefault="00A67805" w:rsidP="00A67805">
      <w:pPr>
        <w:pStyle w:val="ListParagraph"/>
        <w:numPr>
          <w:ilvl w:val="0"/>
          <w:numId w:val="30"/>
        </w:numPr>
        <w:jc w:val="both"/>
        <w:rPr>
          <w:spacing w:val="-1"/>
        </w:rPr>
      </w:pPr>
      <w:r>
        <w:rPr>
          <w:spacing w:val="-1"/>
        </w:rPr>
        <w:t>“</w:t>
      </w:r>
      <w:r w:rsidR="00F3371D" w:rsidRPr="00F3371D">
        <w:rPr>
          <w:spacing w:val="-1"/>
        </w:rPr>
        <w:t>Penetapannya</w:t>
      </w:r>
      <w:r w:rsidR="00D95915" w:rsidRPr="00D95915">
        <w:rPr>
          <w:rFonts w:ascii="Segoe UI Symbol" w:hAnsi="Segoe UI Symbol" w:cs="Segoe UI Symbol"/>
          <w:spacing w:val="-1"/>
          <w:sz w:val="6"/>
        </w:rPr>
        <w:t>⠀</w:t>
      </w:r>
      <w:r w:rsidR="00F3371D" w:rsidRPr="00F3371D">
        <w:rPr>
          <w:spacing w:val="-1"/>
        </w:rPr>
        <w:t>merupakan</w:t>
      </w:r>
      <w:r>
        <w:rPr>
          <w:spacing w:val="-1"/>
        </w:rPr>
        <w:t xml:space="preserve"> </w:t>
      </w:r>
      <w:r w:rsidR="00F3371D" w:rsidRPr="00F3371D">
        <w:rPr>
          <w:spacing w:val="-1"/>
        </w:rPr>
        <w:t xml:space="preserve">penetapan </w:t>
      </w:r>
      <w:r>
        <w:rPr>
          <w:spacing w:val="-1"/>
        </w:rPr>
        <w:t>t</w:t>
      </w:r>
      <w:r w:rsidR="00F3371D" w:rsidRPr="00F3371D">
        <w:rPr>
          <w:spacing w:val="-1"/>
        </w:rPr>
        <w:t>ertulis</w:t>
      </w:r>
      <w:r w:rsidR="00D95915" w:rsidRPr="00D95915">
        <w:rPr>
          <w:rFonts w:ascii="Segoe UI Symbol" w:hAnsi="Segoe UI Symbol" w:cs="Segoe UI Symbol"/>
          <w:spacing w:val="-1"/>
          <w:sz w:val="6"/>
        </w:rPr>
        <w:t>⠀</w:t>
      </w:r>
      <w:r w:rsidR="00F3371D" w:rsidRPr="00F3371D">
        <w:rPr>
          <w:spacing w:val="-1"/>
        </w:rPr>
        <w:t>yang juga mencakup</w:t>
      </w:r>
      <w:r w:rsidR="00D95915" w:rsidRPr="00D95915">
        <w:rPr>
          <w:rFonts w:ascii="Segoe UI Symbol" w:hAnsi="Segoe UI Symbol" w:cs="Segoe UI Symbol"/>
          <w:spacing w:val="-1"/>
          <w:sz w:val="6"/>
        </w:rPr>
        <w:t>⠀</w:t>
      </w:r>
      <w:r w:rsidR="00F3371D" w:rsidRPr="00F3371D">
        <w:rPr>
          <w:spacing w:val="-1"/>
        </w:rPr>
        <w:t>tindakan faktual.</w:t>
      </w:r>
    </w:p>
    <w:p w14:paraId="2BBBCF7F" w14:textId="6BDFC061" w:rsidR="00F3371D" w:rsidRPr="00F3371D" w:rsidRDefault="00F3371D" w:rsidP="00A67805">
      <w:pPr>
        <w:pStyle w:val="ListParagraph"/>
        <w:numPr>
          <w:ilvl w:val="0"/>
          <w:numId w:val="30"/>
        </w:numPr>
        <w:jc w:val="both"/>
        <w:rPr>
          <w:spacing w:val="-1"/>
        </w:rPr>
      </w:pPr>
      <w:r w:rsidRPr="00F3371D">
        <w:rPr>
          <w:spacing w:val="-1"/>
        </w:rPr>
        <w:t>Keputusan Badan dan/atau</w:t>
      </w:r>
      <w:r w:rsidR="00D95915" w:rsidRPr="00D95915">
        <w:rPr>
          <w:rFonts w:ascii="Segoe UI Symbol" w:hAnsi="Segoe UI Symbol" w:cs="Segoe UI Symbol"/>
          <w:spacing w:val="-1"/>
          <w:sz w:val="6"/>
        </w:rPr>
        <w:t>⠀</w:t>
      </w:r>
      <w:r w:rsidRPr="00F3371D">
        <w:rPr>
          <w:spacing w:val="-1"/>
        </w:rPr>
        <w:t>Pejabat Tata Usaha</w:t>
      </w:r>
      <w:r w:rsidR="00D95915" w:rsidRPr="00D95915">
        <w:rPr>
          <w:rFonts w:ascii="Segoe UI Symbol" w:hAnsi="Segoe UI Symbol" w:cs="Segoe UI Symbol"/>
          <w:spacing w:val="-1"/>
          <w:sz w:val="6"/>
        </w:rPr>
        <w:t>⠀</w:t>
      </w:r>
      <w:r w:rsidRPr="00F3371D">
        <w:rPr>
          <w:spacing w:val="-1"/>
        </w:rPr>
        <w:t>Negara di lingkungan</w:t>
      </w:r>
      <w:r w:rsidR="00D95915" w:rsidRPr="00D95915">
        <w:rPr>
          <w:rFonts w:ascii="Segoe UI Symbol" w:hAnsi="Segoe UI Symbol" w:cs="Segoe UI Symbol"/>
          <w:spacing w:val="-1"/>
          <w:sz w:val="6"/>
        </w:rPr>
        <w:t>⠀</w:t>
      </w:r>
      <w:r w:rsidRPr="00F3371D">
        <w:rPr>
          <w:spacing w:val="-1"/>
        </w:rPr>
        <w:t>eksekutif, legislatif, yudikatif dan</w:t>
      </w:r>
      <w:r w:rsidR="00D95915" w:rsidRPr="00D95915">
        <w:rPr>
          <w:rFonts w:ascii="Segoe UI Symbol" w:hAnsi="Segoe UI Symbol" w:cs="Segoe UI Symbol"/>
          <w:spacing w:val="-1"/>
          <w:sz w:val="6"/>
        </w:rPr>
        <w:t>⠀</w:t>
      </w:r>
      <w:r w:rsidRPr="00F3371D">
        <w:rPr>
          <w:spacing w:val="-1"/>
        </w:rPr>
        <w:t>penyelenggara negara lainnya.</w:t>
      </w:r>
      <w:r w:rsidR="00D95915" w:rsidRPr="00D95915">
        <w:rPr>
          <w:rFonts w:ascii="Segoe UI Symbol" w:hAnsi="Segoe UI Symbol" w:cs="Segoe UI Symbol"/>
          <w:spacing w:val="-1"/>
          <w:sz w:val="6"/>
        </w:rPr>
        <w:t>⠀</w:t>
      </w:r>
    </w:p>
    <w:p w14:paraId="2BBBCF80" w14:textId="01E42A6D" w:rsidR="00F3371D" w:rsidRPr="00F3371D" w:rsidRDefault="00F3371D" w:rsidP="00A67805">
      <w:pPr>
        <w:pStyle w:val="ListParagraph"/>
        <w:numPr>
          <w:ilvl w:val="0"/>
          <w:numId w:val="30"/>
        </w:numPr>
        <w:jc w:val="both"/>
        <w:rPr>
          <w:spacing w:val="-1"/>
        </w:rPr>
      </w:pPr>
      <w:r w:rsidRPr="00F3371D">
        <w:rPr>
          <w:spacing w:val="-1"/>
        </w:rPr>
        <w:t>Berdasarkan ketentuan</w:t>
      </w:r>
      <w:r w:rsidR="00D95915" w:rsidRPr="00D95915">
        <w:rPr>
          <w:rFonts w:ascii="Segoe UI Symbol" w:hAnsi="Segoe UI Symbol" w:cs="Segoe UI Symbol"/>
          <w:spacing w:val="-1"/>
          <w:sz w:val="6"/>
        </w:rPr>
        <w:t>⠀</w:t>
      </w:r>
      <w:r w:rsidRPr="00F3371D">
        <w:rPr>
          <w:spacing w:val="-1"/>
        </w:rPr>
        <w:t>perundang-undangan dan Asas-Asas</w:t>
      </w:r>
      <w:r w:rsidR="00D95915" w:rsidRPr="00D95915">
        <w:rPr>
          <w:rFonts w:ascii="Segoe UI Symbol" w:hAnsi="Segoe UI Symbol" w:cs="Segoe UI Symbol"/>
          <w:spacing w:val="-1"/>
          <w:sz w:val="6"/>
        </w:rPr>
        <w:t>⠀</w:t>
      </w:r>
      <w:r w:rsidRPr="00F3371D">
        <w:rPr>
          <w:spacing w:val="-1"/>
        </w:rPr>
        <w:t>Umum Pemerintahan yang</w:t>
      </w:r>
      <w:r w:rsidR="00D95915" w:rsidRPr="00D95915">
        <w:rPr>
          <w:rFonts w:ascii="Segoe UI Symbol" w:hAnsi="Segoe UI Symbol" w:cs="Segoe UI Symbol"/>
          <w:spacing w:val="-1"/>
          <w:sz w:val="6"/>
        </w:rPr>
        <w:t>⠀</w:t>
      </w:r>
      <w:r w:rsidRPr="00F3371D">
        <w:rPr>
          <w:spacing w:val="-1"/>
        </w:rPr>
        <w:t xml:space="preserve">Baik. </w:t>
      </w:r>
    </w:p>
    <w:p w14:paraId="2BBBCF81" w14:textId="06BD44BD" w:rsidR="00F3371D" w:rsidRPr="00F3371D" w:rsidRDefault="00F3371D" w:rsidP="00A67805">
      <w:pPr>
        <w:pStyle w:val="ListParagraph"/>
        <w:numPr>
          <w:ilvl w:val="0"/>
          <w:numId w:val="30"/>
        </w:numPr>
        <w:jc w:val="both"/>
        <w:rPr>
          <w:spacing w:val="-1"/>
        </w:rPr>
      </w:pPr>
      <w:r w:rsidRPr="00F3371D">
        <w:rPr>
          <w:spacing w:val="-1"/>
        </w:rPr>
        <w:t>Bersifat</w:t>
      </w:r>
      <w:r w:rsidR="00D95915" w:rsidRPr="00D95915">
        <w:rPr>
          <w:rFonts w:ascii="Segoe UI Symbol" w:hAnsi="Segoe UI Symbol" w:cs="Segoe UI Symbol"/>
          <w:spacing w:val="-1"/>
          <w:sz w:val="6"/>
        </w:rPr>
        <w:t>⠀</w:t>
      </w:r>
      <w:r w:rsidRPr="00F3371D">
        <w:rPr>
          <w:spacing w:val="-1"/>
        </w:rPr>
        <w:t>final dalam arti</w:t>
      </w:r>
      <w:r w:rsidR="00D95915" w:rsidRPr="00D95915">
        <w:rPr>
          <w:rFonts w:ascii="Segoe UI Symbol" w:hAnsi="Segoe UI Symbol" w:cs="Segoe UI Symbol"/>
          <w:spacing w:val="-1"/>
          <w:sz w:val="6"/>
        </w:rPr>
        <w:t>⠀</w:t>
      </w:r>
      <w:r w:rsidRPr="00F3371D">
        <w:rPr>
          <w:spacing w:val="-1"/>
        </w:rPr>
        <w:t xml:space="preserve">luas. </w:t>
      </w:r>
    </w:p>
    <w:p w14:paraId="7988B395" w14:textId="293C3B57" w:rsidR="006C273A" w:rsidRDefault="00F3371D" w:rsidP="00A67805">
      <w:pPr>
        <w:pStyle w:val="ListParagraph"/>
        <w:numPr>
          <w:ilvl w:val="0"/>
          <w:numId w:val="30"/>
        </w:numPr>
        <w:jc w:val="both"/>
        <w:rPr>
          <w:spacing w:val="-1"/>
        </w:rPr>
      </w:pPr>
      <w:r w:rsidRPr="00F3371D">
        <w:rPr>
          <w:spacing w:val="-1"/>
        </w:rPr>
        <w:t>Keputusan</w:t>
      </w:r>
      <w:r w:rsidR="00D95915" w:rsidRPr="00D95915">
        <w:rPr>
          <w:rFonts w:ascii="Segoe UI Symbol" w:hAnsi="Segoe UI Symbol" w:cs="Segoe UI Symbol"/>
          <w:spacing w:val="-1"/>
          <w:sz w:val="6"/>
        </w:rPr>
        <w:t>⠀</w:t>
      </w:r>
      <w:r w:rsidRPr="00F3371D">
        <w:rPr>
          <w:spacing w:val="-1"/>
        </w:rPr>
        <w:t>yang berpotensi menimbulkan</w:t>
      </w:r>
      <w:r w:rsidR="00D95915" w:rsidRPr="00D95915">
        <w:rPr>
          <w:rFonts w:ascii="Segoe UI Symbol" w:hAnsi="Segoe UI Symbol" w:cs="Segoe UI Symbol"/>
          <w:spacing w:val="-1"/>
          <w:sz w:val="6"/>
        </w:rPr>
        <w:t>⠀</w:t>
      </w:r>
      <w:r w:rsidRPr="00F3371D">
        <w:rPr>
          <w:spacing w:val="-1"/>
        </w:rPr>
        <w:t xml:space="preserve">akibat hukum. </w:t>
      </w:r>
    </w:p>
    <w:p w14:paraId="2BBBCF82" w14:textId="2602BFC2" w:rsidR="00F3371D" w:rsidRPr="00F3371D" w:rsidRDefault="00F3371D" w:rsidP="00A67805">
      <w:pPr>
        <w:pStyle w:val="ListParagraph"/>
        <w:numPr>
          <w:ilvl w:val="0"/>
          <w:numId w:val="30"/>
        </w:numPr>
        <w:jc w:val="both"/>
        <w:rPr>
          <w:spacing w:val="-1"/>
        </w:rPr>
      </w:pPr>
      <w:r w:rsidRPr="00F3371D">
        <w:rPr>
          <w:spacing w:val="-1"/>
        </w:rPr>
        <w:t>Keputusan yang berlaku</w:t>
      </w:r>
      <w:r w:rsidR="00D95915" w:rsidRPr="00D95915">
        <w:rPr>
          <w:rFonts w:ascii="Segoe UI Symbol" w:hAnsi="Segoe UI Symbol" w:cs="Segoe UI Symbol"/>
          <w:spacing w:val="-1"/>
          <w:sz w:val="6"/>
        </w:rPr>
        <w:t>⠀</w:t>
      </w:r>
      <w:r w:rsidRPr="00F3371D">
        <w:rPr>
          <w:spacing w:val="-1"/>
        </w:rPr>
        <w:t>bagi Warga Masyarakat.”</w:t>
      </w:r>
    </w:p>
    <w:p w14:paraId="0C71170F" w14:textId="77777777" w:rsidR="006C273A" w:rsidRDefault="00F3371D" w:rsidP="003C7B46">
      <w:pPr>
        <w:pStyle w:val="ListParagraph"/>
        <w:spacing w:line="276" w:lineRule="auto"/>
        <w:ind w:left="0" w:firstLine="425"/>
        <w:jc w:val="both"/>
        <w:rPr>
          <w:rFonts w:ascii="Segoe UI Symbol" w:hAnsi="Segoe UI Symbol" w:cs="Segoe UI Symbol"/>
          <w:spacing w:val="-1"/>
          <w:sz w:val="6"/>
        </w:rPr>
      </w:pPr>
      <w:r w:rsidRPr="00F3371D">
        <w:rPr>
          <w:spacing w:val="-1"/>
        </w:rPr>
        <w:t>Berdasarkan</w:t>
      </w:r>
      <w:r w:rsidR="00D95915" w:rsidRPr="00D95915">
        <w:rPr>
          <w:rFonts w:ascii="Segoe UI Symbol" w:hAnsi="Segoe UI Symbol" w:cs="Segoe UI Symbol"/>
          <w:spacing w:val="-1"/>
          <w:sz w:val="6"/>
        </w:rPr>
        <w:t>⠀</w:t>
      </w:r>
      <w:r w:rsidRPr="00F3371D">
        <w:rPr>
          <w:spacing w:val="-1"/>
        </w:rPr>
        <w:t>unsur-unsur keputusan tata</w:t>
      </w:r>
      <w:r w:rsidR="00D95915" w:rsidRPr="00D95915">
        <w:rPr>
          <w:rFonts w:ascii="Segoe UI Symbol" w:hAnsi="Segoe UI Symbol" w:cs="Segoe UI Symbol"/>
          <w:spacing w:val="-1"/>
          <w:sz w:val="6"/>
        </w:rPr>
        <w:t>⠀</w:t>
      </w:r>
      <w:r w:rsidRPr="00F3371D">
        <w:rPr>
          <w:spacing w:val="-1"/>
        </w:rPr>
        <w:t>usaha negara yang</w:t>
      </w:r>
      <w:r w:rsidR="00D95915" w:rsidRPr="00D95915">
        <w:rPr>
          <w:rFonts w:ascii="Segoe UI Symbol" w:hAnsi="Segoe UI Symbol" w:cs="Segoe UI Symbol"/>
          <w:spacing w:val="-1"/>
          <w:sz w:val="6"/>
        </w:rPr>
        <w:t>⠀</w:t>
      </w:r>
      <w:r w:rsidR="006C273A">
        <w:rPr>
          <w:rFonts w:ascii="Segoe UI Symbol" w:hAnsi="Segoe UI Symbol" w:cs="Segoe UI Symbol"/>
          <w:spacing w:val="-1"/>
          <w:sz w:val="6"/>
          <w:lang w:val="id-ID"/>
        </w:rPr>
        <w:t xml:space="preserve"> </w:t>
      </w:r>
      <w:r w:rsidRPr="00F3371D">
        <w:rPr>
          <w:spacing w:val="-1"/>
        </w:rPr>
        <w:t>dimaksud dalam UU</w:t>
      </w:r>
      <w:r w:rsidR="00D95915" w:rsidRPr="00D95915">
        <w:rPr>
          <w:rFonts w:ascii="Segoe UI Symbol" w:hAnsi="Segoe UI Symbol" w:cs="Segoe UI Symbol"/>
          <w:spacing w:val="-1"/>
          <w:sz w:val="6"/>
        </w:rPr>
        <w:t>⠀</w:t>
      </w:r>
      <w:r w:rsidRPr="00F3371D">
        <w:rPr>
          <w:spacing w:val="-1"/>
        </w:rPr>
        <w:t>Peradilan Tata Usaha</w:t>
      </w:r>
      <w:r w:rsidR="00D95915" w:rsidRPr="00D95915">
        <w:rPr>
          <w:rFonts w:ascii="Segoe UI Symbol" w:hAnsi="Segoe UI Symbol" w:cs="Segoe UI Symbol"/>
          <w:spacing w:val="-1"/>
          <w:sz w:val="6"/>
        </w:rPr>
        <w:t>⠀</w:t>
      </w:r>
      <w:r w:rsidRPr="00F3371D">
        <w:rPr>
          <w:spacing w:val="-1"/>
        </w:rPr>
        <w:t>Negara dan</w:t>
      </w:r>
      <w:r w:rsidR="00D95915" w:rsidRPr="00D95915">
        <w:rPr>
          <w:rFonts w:ascii="Segoe UI Symbol" w:hAnsi="Segoe UI Symbol" w:cs="Segoe UI Symbol"/>
          <w:spacing w:val="-1"/>
          <w:sz w:val="6"/>
        </w:rPr>
        <w:t>⠀</w:t>
      </w:r>
      <w:r w:rsidR="006C273A">
        <w:rPr>
          <w:rFonts w:ascii="Segoe UI Symbol" w:hAnsi="Segoe UI Symbol" w:cs="Segoe UI Symbol"/>
          <w:spacing w:val="-1"/>
          <w:sz w:val="6"/>
          <w:lang w:val="id-ID"/>
        </w:rPr>
        <w:t xml:space="preserve"> </w:t>
      </w:r>
      <w:r w:rsidRPr="00F3371D">
        <w:rPr>
          <w:spacing w:val="-1"/>
        </w:rPr>
        <w:t>UU Administrasi Pemerintahan</w:t>
      </w:r>
      <w:r w:rsidR="00D95915" w:rsidRPr="00D95915">
        <w:rPr>
          <w:rFonts w:ascii="Segoe UI Symbol" w:hAnsi="Segoe UI Symbol" w:cs="Segoe UI Symbol"/>
          <w:spacing w:val="-1"/>
          <w:sz w:val="6"/>
        </w:rPr>
        <w:t>⠀</w:t>
      </w:r>
      <w:r w:rsidRPr="00F3371D">
        <w:rPr>
          <w:spacing w:val="-1"/>
        </w:rPr>
        <w:t>tersebut, dapat dilihat bahwa</w:t>
      </w:r>
      <w:r w:rsidR="00D95915" w:rsidRPr="00D95915">
        <w:rPr>
          <w:rFonts w:ascii="Segoe UI Symbol" w:hAnsi="Segoe UI Symbol" w:cs="Segoe UI Symbol"/>
          <w:spacing w:val="-1"/>
          <w:sz w:val="6"/>
        </w:rPr>
        <w:t>⠀</w:t>
      </w:r>
      <w:r w:rsidRPr="00F3371D">
        <w:rPr>
          <w:spacing w:val="-1"/>
        </w:rPr>
        <w:t xml:space="preserve">kriteria sebuah </w:t>
      </w:r>
      <w:r w:rsidRPr="00F3371D">
        <w:rPr>
          <w:i/>
          <w:iCs/>
          <w:spacing w:val="-1"/>
        </w:rPr>
        <w:t>beschikking</w:t>
      </w:r>
      <w:r w:rsidR="00D95915" w:rsidRPr="00D95915">
        <w:rPr>
          <w:rFonts w:ascii="Segoe UI Symbol" w:hAnsi="Segoe UI Symbol" w:cs="Segoe UI Symbol"/>
          <w:spacing w:val="-1"/>
          <w:sz w:val="6"/>
        </w:rPr>
        <w:t>⠀</w:t>
      </w:r>
      <w:r w:rsidR="006C273A">
        <w:rPr>
          <w:spacing w:val="-1"/>
        </w:rPr>
        <w:t xml:space="preserve">menurut </w:t>
      </w:r>
      <w:r w:rsidRPr="00F3371D">
        <w:rPr>
          <w:spacing w:val="-1"/>
        </w:rPr>
        <w:t>Undang-undang Administrasi</w:t>
      </w:r>
      <w:r w:rsidR="00D95915" w:rsidRPr="00D95915">
        <w:rPr>
          <w:rFonts w:ascii="Segoe UI Symbol" w:hAnsi="Segoe UI Symbol" w:cs="Segoe UI Symbol"/>
          <w:spacing w:val="-1"/>
          <w:sz w:val="6"/>
        </w:rPr>
        <w:t>⠀</w:t>
      </w:r>
      <w:r w:rsidRPr="00F3371D">
        <w:rPr>
          <w:spacing w:val="-1"/>
        </w:rPr>
        <w:t>Pemerintahan yaitu sebuah</w:t>
      </w:r>
      <w:r w:rsidR="00D95915" w:rsidRPr="00D95915">
        <w:rPr>
          <w:rFonts w:ascii="Segoe UI Symbol" w:hAnsi="Segoe UI Symbol" w:cs="Segoe UI Symbol"/>
          <w:spacing w:val="-1"/>
          <w:sz w:val="6"/>
        </w:rPr>
        <w:t>⠀</w:t>
      </w:r>
      <w:r w:rsidRPr="00F3371D">
        <w:rPr>
          <w:spacing w:val="-1"/>
        </w:rPr>
        <w:t>penetapan tertulis (termasuk</w:t>
      </w:r>
      <w:r w:rsidR="00D95915" w:rsidRPr="00D95915">
        <w:rPr>
          <w:rFonts w:ascii="Segoe UI Symbol" w:hAnsi="Segoe UI Symbol" w:cs="Segoe UI Symbol"/>
          <w:spacing w:val="-1"/>
          <w:sz w:val="6"/>
        </w:rPr>
        <w:t>⠀</w:t>
      </w:r>
      <w:r w:rsidRPr="00F3371D">
        <w:rPr>
          <w:spacing w:val="-1"/>
        </w:rPr>
        <w:t>tindakan faktual) dan</w:t>
      </w:r>
      <w:r w:rsidR="00D95915" w:rsidRPr="00D95915">
        <w:rPr>
          <w:rFonts w:ascii="Segoe UI Symbol" w:hAnsi="Segoe UI Symbol" w:cs="Segoe UI Symbol"/>
          <w:spacing w:val="-1"/>
          <w:sz w:val="6"/>
        </w:rPr>
        <w:t>⠀</w:t>
      </w:r>
      <w:r w:rsidRPr="00F3371D">
        <w:rPr>
          <w:spacing w:val="-1"/>
        </w:rPr>
        <w:t>dikeluarkan oleh Badan</w:t>
      </w:r>
      <w:r w:rsidR="00D95915" w:rsidRPr="00D95915">
        <w:rPr>
          <w:rFonts w:ascii="Segoe UI Symbol" w:hAnsi="Segoe UI Symbol" w:cs="Segoe UI Symbol"/>
          <w:spacing w:val="-1"/>
          <w:sz w:val="6"/>
        </w:rPr>
        <w:t>⠀</w:t>
      </w:r>
      <w:r w:rsidRPr="00F3371D">
        <w:rPr>
          <w:spacing w:val="-1"/>
        </w:rPr>
        <w:t>atau Pejabat Pemerintahan</w:t>
      </w:r>
      <w:r w:rsidR="00D95915" w:rsidRPr="00D95915">
        <w:rPr>
          <w:rFonts w:ascii="Segoe UI Symbol" w:hAnsi="Segoe UI Symbol" w:cs="Segoe UI Symbol"/>
          <w:spacing w:val="-1"/>
          <w:sz w:val="6"/>
        </w:rPr>
        <w:t>⠀</w:t>
      </w:r>
      <w:r w:rsidRPr="00F3371D">
        <w:rPr>
          <w:spacing w:val="-1"/>
        </w:rPr>
        <w:t>dalam penyelenggaraan pemerintahan.</w:t>
      </w:r>
      <w:r w:rsidR="00D95915" w:rsidRPr="00D95915">
        <w:rPr>
          <w:rFonts w:ascii="Segoe UI Symbol" w:hAnsi="Segoe UI Symbol" w:cs="Segoe UI Symbol"/>
          <w:spacing w:val="-1"/>
          <w:sz w:val="6"/>
        </w:rPr>
        <w:t>⠀</w:t>
      </w:r>
    </w:p>
    <w:p w14:paraId="2BBBCF83" w14:textId="0ACDA1FE" w:rsidR="00F3371D" w:rsidRPr="00F3371D" w:rsidRDefault="00F3371D" w:rsidP="003C7B46">
      <w:pPr>
        <w:pStyle w:val="ListParagraph"/>
        <w:spacing w:line="276" w:lineRule="auto"/>
        <w:ind w:left="0" w:firstLine="425"/>
        <w:jc w:val="both"/>
        <w:rPr>
          <w:spacing w:val="-1"/>
        </w:rPr>
      </w:pPr>
      <w:r w:rsidRPr="00F3371D">
        <w:rPr>
          <w:spacing w:val="-1"/>
        </w:rPr>
        <w:lastRenderedPageBreak/>
        <w:t>Apabila dibandingkan dengan</w:t>
      </w:r>
      <w:r w:rsidR="00D95915" w:rsidRPr="00D95915">
        <w:rPr>
          <w:rFonts w:ascii="Segoe UI Symbol" w:hAnsi="Segoe UI Symbol" w:cs="Segoe UI Symbol"/>
          <w:spacing w:val="-1"/>
          <w:sz w:val="6"/>
        </w:rPr>
        <w:t>⠀</w:t>
      </w:r>
      <w:r w:rsidRPr="00F3371D">
        <w:rPr>
          <w:spacing w:val="-1"/>
        </w:rPr>
        <w:t>kriteria sebuah beschikking</w:t>
      </w:r>
      <w:r w:rsidR="00D95915" w:rsidRPr="00D95915">
        <w:rPr>
          <w:rFonts w:ascii="Segoe UI Symbol" w:hAnsi="Segoe UI Symbol" w:cs="Segoe UI Symbol"/>
          <w:spacing w:val="-1"/>
          <w:sz w:val="6"/>
        </w:rPr>
        <w:t>⠀</w:t>
      </w:r>
      <w:r w:rsidRPr="00F3371D">
        <w:rPr>
          <w:spacing w:val="-1"/>
        </w:rPr>
        <w:t>menurut UU Peradilan</w:t>
      </w:r>
      <w:r w:rsidR="00D95915" w:rsidRPr="00D95915">
        <w:rPr>
          <w:rFonts w:ascii="Segoe UI Symbol" w:hAnsi="Segoe UI Symbol" w:cs="Segoe UI Symbol"/>
          <w:spacing w:val="-1"/>
          <w:sz w:val="6"/>
        </w:rPr>
        <w:t>⠀</w:t>
      </w:r>
      <w:r w:rsidRPr="00F3371D">
        <w:rPr>
          <w:spacing w:val="-1"/>
        </w:rPr>
        <w:t>Tata Usaha Negara,</w:t>
      </w:r>
      <w:r w:rsidR="00D95915" w:rsidRPr="00D95915">
        <w:rPr>
          <w:rFonts w:ascii="Segoe UI Symbol" w:hAnsi="Segoe UI Symbol" w:cs="Segoe UI Symbol"/>
          <w:spacing w:val="-1"/>
          <w:sz w:val="6"/>
        </w:rPr>
        <w:t>⠀</w:t>
      </w:r>
      <w:r w:rsidRPr="00F3371D">
        <w:rPr>
          <w:spacing w:val="-1"/>
        </w:rPr>
        <w:t xml:space="preserve">maka sebuah </w:t>
      </w:r>
      <w:r w:rsidRPr="00F3371D">
        <w:rPr>
          <w:i/>
          <w:iCs/>
          <w:spacing w:val="-1"/>
        </w:rPr>
        <w:t>beschikking</w:t>
      </w:r>
      <w:r w:rsidR="00D95915" w:rsidRPr="00D95915">
        <w:rPr>
          <w:rFonts w:ascii="Segoe UI Symbol" w:hAnsi="Segoe UI Symbol" w:cs="Segoe UI Symbol"/>
          <w:spacing w:val="-1"/>
          <w:sz w:val="6"/>
        </w:rPr>
        <w:t>⠀</w:t>
      </w:r>
      <w:r w:rsidRPr="00F3371D">
        <w:rPr>
          <w:spacing w:val="-1"/>
        </w:rPr>
        <w:t>tidak hanya berupa sebuah</w:t>
      </w:r>
      <w:r w:rsidR="00D95915" w:rsidRPr="00D95915">
        <w:rPr>
          <w:rFonts w:ascii="Segoe UI Symbol" w:hAnsi="Segoe UI Symbol" w:cs="Segoe UI Symbol"/>
          <w:spacing w:val="-1"/>
          <w:sz w:val="6"/>
        </w:rPr>
        <w:t>⠀</w:t>
      </w:r>
      <w:r w:rsidRPr="00F3371D">
        <w:rPr>
          <w:spacing w:val="-1"/>
        </w:rPr>
        <w:t>penetapan tertulis (tidak</w:t>
      </w:r>
      <w:r w:rsidR="00D95915" w:rsidRPr="00D95915">
        <w:rPr>
          <w:rFonts w:ascii="Segoe UI Symbol" w:hAnsi="Segoe UI Symbol" w:cs="Segoe UI Symbol"/>
          <w:spacing w:val="-1"/>
          <w:sz w:val="6"/>
        </w:rPr>
        <w:t>⠀</w:t>
      </w:r>
      <w:r w:rsidRPr="00F3371D">
        <w:rPr>
          <w:spacing w:val="-1"/>
        </w:rPr>
        <w:t>termasuk tindakan faktual)</w:t>
      </w:r>
      <w:r w:rsidR="00D95915" w:rsidRPr="00D95915">
        <w:rPr>
          <w:rFonts w:ascii="Segoe UI Symbol" w:hAnsi="Segoe UI Symbol" w:cs="Segoe UI Symbol"/>
          <w:spacing w:val="-1"/>
          <w:sz w:val="6"/>
        </w:rPr>
        <w:t>⠀</w:t>
      </w:r>
      <w:r w:rsidRPr="00F3371D">
        <w:rPr>
          <w:spacing w:val="-1"/>
        </w:rPr>
        <w:t>dan dikeluarkan oleh</w:t>
      </w:r>
      <w:r w:rsidR="00D95915" w:rsidRPr="00D95915">
        <w:rPr>
          <w:rFonts w:ascii="Segoe UI Symbol" w:hAnsi="Segoe UI Symbol" w:cs="Segoe UI Symbol"/>
          <w:spacing w:val="-1"/>
          <w:sz w:val="6"/>
        </w:rPr>
        <w:t>⠀</w:t>
      </w:r>
      <w:r w:rsidR="006C273A">
        <w:rPr>
          <w:rFonts w:ascii="Segoe UI Symbol" w:hAnsi="Segoe UI Symbol" w:cs="Segoe UI Symbol"/>
          <w:spacing w:val="-1"/>
          <w:sz w:val="6"/>
          <w:lang w:val="id-ID"/>
        </w:rPr>
        <w:t xml:space="preserve"> </w:t>
      </w:r>
      <w:r w:rsidRPr="00F3371D">
        <w:rPr>
          <w:spacing w:val="-1"/>
        </w:rPr>
        <w:t>Badan atau Pejabat Pemerintahan</w:t>
      </w:r>
      <w:r w:rsidR="00D95915" w:rsidRPr="00D95915">
        <w:rPr>
          <w:rFonts w:ascii="Segoe UI Symbol" w:hAnsi="Segoe UI Symbol" w:cs="Segoe UI Symbol"/>
          <w:spacing w:val="-1"/>
          <w:sz w:val="6"/>
        </w:rPr>
        <w:t>⠀</w:t>
      </w:r>
      <w:r w:rsidRPr="00F3371D">
        <w:rPr>
          <w:spacing w:val="-1"/>
        </w:rPr>
        <w:t>saja, melainkan harus</w:t>
      </w:r>
      <w:r w:rsidR="00D95915" w:rsidRPr="00D95915">
        <w:rPr>
          <w:rFonts w:ascii="Segoe UI Symbol" w:hAnsi="Segoe UI Symbol" w:cs="Segoe UI Symbol"/>
          <w:spacing w:val="-1"/>
          <w:sz w:val="6"/>
        </w:rPr>
        <w:t>⠀</w:t>
      </w:r>
      <w:r w:rsidRPr="00F3371D">
        <w:rPr>
          <w:spacing w:val="-1"/>
        </w:rPr>
        <w:t>memenuhi kriteria lain</w:t>
      </w:r>
      <w:r w:rsidR="00D95915" w:rsidRPr="00D95915">
        <w:rPr>
          <w:rFonts w:ascii="Segoe UI Symbol" w:hAnsi="Segoe UI Symbol" w:cs="Segoe UI Symbol"/>
          <w:spacing w:val="-1"/>
          <w:sz w:val="6"/>
        </w:rPr>
        <w:t>⠀</w:t>
      </w:r>
      <w:r w:rsidRPr="00F3371D">
        <w:rPr>
          <w:spacing w:val="-1"/>
        </w:rPr>
        <w:t>berupa bersifat konkrit,</w:t>
      </w:r>
      <w:r w:rsidR="00D95915" w:rsidRPr="00D95915">
        <w:rPr>
          <w:rFonts w:ascii="Segoe UI Symbol" w:hAnsi="Segoe UI Symbol" w:cs="Segoe UI Symbol"/>
          <w:spacing w:val="-1"/>
          <w:sz w:val="6"/>
        </w:rPr>
        <w:t>⠀</w:t>
      </w:r>
      <w:r w:rsidRPr="00F3371D">
        <w:rPr>
          <w:spacing w:val="-1"/>
        </w:rPr>
        <w:t>individual dan final</w:t>
      </w:r>
      <w:r w:rsidR="00D95915" w:rsidRPr="00D95915">
        <w:rPr>
          <w:rFonts w:ascii="Segoe UI Symbol" w:hAnsi="Segoe UI Symbol" w:cs="Segoe UI Symbol"/>
          <w:spacing w:val="-1"/>
          <w:sz w:val="6"/>
        </w:rPr>
        <w:t>⠀</w:t>
      </w:r>
      <w:r w:rsidRPr="00F3371D">
        <w:rPr>
          <w:spacing w:val="-1"/>
        </w:rPr>
        <w:t>serta menimbulkan akibat</w:t>
      </w:r>
      <w:r w:rsidR="00D95915" w:rsidRPr="00D95915">
        <w:rPr>
          <w:rFonts w:ascii="Segoe UI Symbol" w:hAnsi="Segoe UI Symbol" w:cs="Segoe UI Symbol"/>
          <w:spacing w:val="-1"/>
          <w:sz w:val="8"/>
        </w:rPr>
        <w:t>⠀</w:t>
      </w:r>
      <w:r w:rsidRPr="00F3371D">
        <w:rPr>
          <w:spacing w:val="-1"/>
        </w:rPr>
        <w:t>hukum bagi seseorang</w:t>
      </w:r>
      <w:r w:rsidR="00D95915" w:rsidRPr="00D95915">
        <w:rPr>
          <w:rFonts w:ascii="Segoe UI Symbol" w:hAnsi="Segoe UI Symbol" w:cs="Segoe UI Symbol"/>
          <w:spacing w:val="-1"/>
          <w:sz w:val="8"/>
        </w:rPr>
        <w:t>⠀</w:t>
      </w:r>
      <w:r w:rsidRPr="00F3371D">
        <w:rPr>
          <w:spacing w:val="-1"/>
        </w:rPr>
        <w:t>atau badan hukum</w:t>
      </w:r>
      <w:r w:rsidR="00D95915" w:rsidRPr="00D95915">
        <w:rPr>
          <w:rFonts w:ascii="Segoe UI Symbol" w:hAnsi="Segoe UI Symbol" w:cs="Segoe UI Symbol"/>
          <w:spacing w:val="-1"/>
          <w:sz w:val="8"/>
        </w:rPr>
        <w:t>⠀</w:t>
      </w:r>
      <w:r w:rsidRPr="00F3371D">
        <w:rPr>
          <w:spacing w:val="-1"/>
        </w:rPr>
        <w:t>perdata. Dengan demikian</w:t>
      </w:r>
      <w:r w:rsidR="006C273A">
        <w:rPr>
          <w:spacing w:val="-1"/>
          <w:lang w:val="id-ID"/>
        </w:rPr>
        <w:t>,</w:t>
      </w:r>
      <w:r w:rsidR="00D95915" w:rsidRPr="00D95915">
        <w:rPr>
          <w:rFonts w:ascii="Segoe UI Symbol" w:hAnsi="Segoe UI Symbol" w:cs="Segoe UI Symbol"/>
          <w:spacing w:val="-1"/>
          <w:sz w:val="10"/>
        </w:rPr>
        <w:t>⠀</w:t>
      </w:r>
      <w:r w:rsidRPr="00F3371D">
        <w:rPr>
          <w:spacing w:val="-1"/>
        </w:rPr>
        <w:t>pengaturan keputusan tata</w:t>
      </w:r>
      <w:r w:rsidR="00D95915" w:rsidRPr="00D95915">
        <w:rPr>
          <w:rFonts w:ascii="Segoe UI Symbol" w:hAnsi="Segoe UI Symbol" w:cs="Segoe UI Symbol"/>
          <w:spacing w:val="-1"/>
          <w:sz w:val="10"/>
        </w:rPr>
        <w:t>⠀</w:t>
      </w:r>
      <w:r w:rsidRPr="00F3371D">
        <w:rPr>
          <w:spacing w:val="-1"/>
        </w:rPr>
        <w:t>usaha negara yang</w:t>
      </w:r>
      <w:r w:rsidR="00D95915" w:rsidRPr="00D95915">
        <w:rPr>
          <w:rFonts w:ascii="Segoe UI Symbol" w:hAnsi="Segoe UI Symbol" w:cs="Segoe UI Symbol"/>
          <w:spacing w:val="-1"/>
          <w:sz w:val="10"/>
        </w:rPr>
        <w:t>⠀</w:t>
      </w:r>
      <w:r w:rsidRPr="00F3371D">
        <w:rPr>
          <w:spacing w:val="-1"/>
        </w:rPr>
        <w:t>menjadi obyek sengketa</w:t>
      </w:r>
      <w:r w:rsidR="00D95915" w:rsidRPr="00D95915">
        <w:rPr>
          <w:rFonts w:ascii="Segoe UI Symbol" w:hAnsi="Segoe UI Symbol" w:cs="Segoe UI Symbol"/>
          <w:spacing w:val="-1"/>
          <w:sz w:val="10"/>
        </w:rPr>
        <w:t>⠀</w:t>
      </w:r>
      <w:r w:rsidRPr="00F3371D">
        <w:rPr>
          <w:spacing w:val="-1"/>
        </w:rPr>
        <w:t>di Peradilan Tata</w:t>
      </w:r>
      <w:r w:rsidR="00D95915" w:rsidRPr="00D95915">
        <w:rPr>
          <w:rFonts w:ascii="Segoe UI Symbol" w:hAnsi="Segoe UI Symbol" w:cs="Segoe UI Symbol"/>
          <w:spacing w:val="-1"/>
          <w:sz w:val="10"/>
        </w:rPr>
        <w:t>⠀</w:t>
      </w:r>
      <w:r w:rsidRPr="00F3371D">
        <w:rPr>
          <w:spacing w:val="-1"/>
        </w:rPr>
        <w:t>Usaha Negara, yang</w:t>
      </w:r>
      <w:r w:rsidR="00D95915" w:rsidRPr="00D95915">
        <w:rPr>
          <w:rFonts w:ascii="Segoe UI Symbol" w:hAnsi="Segoe UI Symbol" w:cs="Segoe UI Symbol"/>
          <w:spacing w:val="-1"/>
          <w:sz w:val="10"/>
        </w:rPr>
        <w:t>⠀</w:t>
      </w:r>
      <w:r w:rsidRPr="00F3371D">
        <w:rPr>
          <w:spacing w:val="-1"/>
        </w:rPr>
        <w:t>sebelumnya diatur secara</w:t>
      </w:r>
      <w:r w:rsidR="00D95915" w:rsidRPr="00D95915">
        <w:rPr>
          <w:rFonts w:ascii="Segoe UI Symbol" w:hAnsi="Segoe UI Symbol" w:cs="Segoe UI Symbol"/>
          <w:spacing w:val="-1"/>
          <w:sz w:val="10"/>
        </w:rPr>
        <w:t>⠀</w:t>
      </w:r>
      <w:r w:rsidRPr="00F3371D">
        <w:rPr>
          <w:spacing w:val="-1"/>
        </w:rPr>
        <w:t>terperinci dan sempit</w:t>
      </w:r>
      <w:r w:rsidR="00D95915" w:rsidRPr="00D95915">
        <w:rPr>
          <w:rFonts w:ascii="Segoe UI Symbol" w:hAnsi="Segoe UI Symbol" w:cs="Segoe UI Symbol"/>
          <w:spacing w:val="-1"/>
          <w:sz w:val="10"/>
        </w:rPr>
        <w:t>⠀</w:t>
      </w:r>
      <w:r w:rsidRPr="00F3371D">
        <w:rPr>
          <w:spacing w:val="-1"/>
        </w:rPr>
        <w:t>di dalam UU</w:t>
      </w:r>
      <w:r w:rsidR="00D95915" w:rsidRPr="00D95915">
        <w:rPr>
          <w:rFonts w:ascii="Segoe UI Symbol" w:hAnsi="Segoe UI Symbol" w:cs="Segoe UI Symbol"/>
          <w:spacing w:val="-1"/>
          <w:sz w:val="10"/>
        </w:rPr>
        <w:t>⠀</w:t>
      </w:r>
      <w:r w:rsidRPr="00F3371D">
        <w:rPr>
          <w:spacing w:val="-1"/>
        </w:rPr>
        <w:t>Peradilan Tata Usaha</w:t>
      </w:r>
      <w:r w:rsidR="00D95915" w:rsidRPr="00D95915">
        <w:rPr>
          <w:rFonts w:ascii="Segoe UI Symbol" w:hAnsi="Segoe UI Symbol" w:cs="Segoe UI Symbol"/>
          <w:spacing w:val="-1"/>
          <w:sz w:val="10"/>
        </w:rPr>
        <w:t>⠀</w:t>
      </w:r>
      <w:r w:rsidRPr="00F3371D">
        <w:rPr>
          <w:spacing w:val="-1"/>
        </w:rPr>
        <w:t>Negara menjadi diperluas</w:t>
      </w:r>
      <w:r w:rsidR="00D95915" w:rsidRPr="00D95915">
        <w:rPr>
          <w:rFonts w:ascii="Segoe UI Symbol" w:hAnsi="Segoe UI Symbol" w:cs="Segoe UI Symbol"/>
          <w:spacing w:val="-1"/>
          <w:sz w:val="10"/>
        </w:rPr>
        <w:t>⠀</w:t>
      </w:r>
      <w:r w:rsidRPr="00F3371D">
        <w:rPr>
          <w:spacing w:val="-1"/>
        </w:rPr>
        <w:t>oleh UU Administrasi Pemerintahan.</w:t>
      </w:r>
    </w:p>
    <w:p w14:paraId="5966896D" w14:textId="1757F4C4" w:rsidR="006C273A" w:rsidRDefault="0016087D" w:rsidP="003C7B46">
      <w:pPr>
        <w:pStyle w:val="ListParagraph"/>
        <w:spacing w:line="276" w:lineRule="auto"/>
        <w:ind w:left="0" w:firstLine="425"/>
        <w:jc w:val="both"/>
        <w:rPr>
          <w:spacing w:val="-1"/>
        </w:rPr>
      </w:pPr>
      <w:r>
        <w:rPr>
          <w:spacing w:val="-1"/>
        </w:rPr>
        <w:t xml:space="preserve">Perihal penetepan tertulis yang diatur </w:t>
      </w:r>
      <w:r w:rsidR="00F3371D" w:rsidRPr="00F3371D">
        <w:rPr>
          <w:spacing w:val="-1"/>
        </w:rPr>
        <w:t>Pasal 1 ayat</w:t>
      </w:r>
      <w:r w:rsidR="00D95915" w:rsidRPr="00D95915">
        <w:rPr>
          <w:rFonts w:ascii="Segoe UI Symbol" w:hAnsi="Segoe UI Symbol" w:cs="Segoe UI Symbol"/>
          <w:spacing w:val="-1"/>
          <w:sz w:val="10"/>
        </w:rPr>
        <w:t>⠀</w:t>
      </w:r>
      <w:r w:rsidR="00F3371D" w:rsidRPr="00F3371D">
        <w:rPr>
          <w:spacing w:val="-1"/>
        </w:rPr>
        <w:t>(9) UU PTUN</w:t>
      </w:r>
      <w:r w:rsidR="00D95915" w:rsidRPr="00D95915">
        <w:rPr>
          <w:rFonts w:ascii="Segoe UI Symbol" w:hAnsi="Segoe UI Symbol" w:cs="Segoe UI Symbol"/>
          <w:spacing w:val="-1"/>
          <w:sz w:val="10"/>
        </w:rPr>
        <w:t>⠀</w:t>
      </w:r>
      <w:r w:rsidR="00F3371D" w:rsidRPr="00F3371D">
        <w:rPr>
          <w:spacing w:val="-1"/>
        </w:rPr>
        <w:t>suatu keputusan tata</w:t>
      </w:r>
      <w:r w:rsidR="00D95915" w:rsidRPr="00D95915">
        <w:rPr>
          <w:rFonts w:ascii="Segoe UI Symbol" w:hAnsi="Segoe UI Symbol" w:cs="Segoe UI Symbol"/>
          <w:spacing w:val="-1"/>
          <w:sz w:val="10"/>
        </w:rPr>
        <w:t>⠀</w:t>
      </w:r>
      <w:r w:rsidR="00F3371D" w:rsidRPr="00F3371D">
        <w:rPr>
          <w:spacing w:val="-1"/>
        </w:rPr>
        <w:t>usaha negara merupakan</w:t>
      </w:r>
      <w:r w:rsidR="00D95915" w:rsidRPr="00D95915">
        <w:rPr>
          <w:rFonts w:ascii="Segoe UI Symbol" w:hAnsi="Segoe UI Symbol" w:cs="Segoe UI Symbol"/>
          <w:spacing w:val="-1"/>
          <w:sz w:val="10"/>
        </w:rPr>
        <w:t>⠀</w:t>
      </w:r>
      <w:r w:rsidR="00F3371D" w:rsidRPr="00F3371D">
        <w:rPr>
          <w:spacing w:val="-1"/>
        </w:rPr>
        <w:t>suatu penetapan tertulis.</w:t>
      </w:r>
      <w:r w:rsidR="00D95915" w:rsidRPr="00D95915">
        <w:rPr>
          <w:rFonts w:ascii="Segoe UI Symbol" w:hAnsi="Segoe UI Symbol" w:cs="Segoe UI Symbol"/>
          <w:spacing w:val="-1"/>
          <w:sz w:val="10"/>
        </w:rPr>
        <w:t>⠀</w:t>
      </w:r>
      <w:r w:rsidR="00F3371D" w:rsidRPr="00F3371D">
        <w:rPr>
          <w:spacing w:val="-1"/>
        </w:rPr>
        <w:t>Istilah “penetapan tertulis”</w:t>
      </w:r>
      <w:r w:rsidR="00D95915" w:rsidRPr="00D95915">
        <w:rPr>
          <w:rFonts w:ascii="Segoe UI Symbol" w:hAnsi="Segoe UI Symbol" w:cs="Segoe UI Symbol"/>
          <w:spacing w:val="-1"/>
          <w:sz w:val="10"/>
        </w:rPr>
        <w:t>⠀</w:t>
      </w:r>
      <w:r w:rsidR="00F3371D" w:rsidRPr="00F3371D">
        <w:rPr>
          <w:spacing w:val="-1"/>
        </w:rPr>
        <w:t>dalam UU PTUN</w:t>
      </w:r>
      <w:r w:rsidR="00D95915" w:rsidRPr="00D95915">
        <w:rPr>
          <w:rFonts w:ascii="Segoe UI Symbol" w:hAnsi="Segoe UI Symbol" w:cs="Segoe UI Symbol"/>
          <w:spacing w:val="-1"/>
          <w:sz w:val="10"/>
        </w:rPr>
        <w:t>⠀</w:t>
      </w:r>
      <w:r w:rsidR="00F3371D" w:rsidRPr="00F3371D">
        <w:rPr>
          <w:spacing w:val="-1"/>
        </w:rPr>
        <w:t>ini menunjuk kepada</w:t>
      </w:r>
      <w:r w:rsidR="00D95915" w:rsidRPr="00D95915">
        <w:rPr>
          <w:rFonts w:ascii="Segoe UI Symbol" w:hAnsi="Segoe UI Symbol" w:cs="Segoe UI Symbol"/>
          <w:spacing w:val="-1"/>
          <w:sz w:val="10"/>
        </w:rPr>
        <w:t>⠀</w:t>
      </w:r>
      <w:r w:rsidR="00F3371D" w:rsidRPr="00F3371D">
        <w:rPr>
          <w:spacing w:val="-1"/>
        </w:rPr>
        <w:t>isi dan bukan</w:t>
      </w:r>
      <w:r w:rsidR="00D95915" w:rsidRPr="00D95915">
        <w:rPr>
          <w:rFonts w:ascii="Segoe UI Symbol" w:hAnsi="Segoe UI Symbol" w:cs="Segoe UI Symbol"/>
          <w:spacing w:val="-1"/>
          <w:sz w:val="10"/>
        </w:rPr>
        <w:t>⠀</w:t>
      </w:r>
      <w:r w:rsidR="00F3371D" w:rsidRPr="00F3371D">
        <w:rPr>
          <w:spacing w:val="-1"/>
        </w:rPr>
        <w:t>kepada bentuk keputusan</w:t>
      </w:r>
      <w:r w:rsidR="00D95915" w:rsidRPr="00D95915">
        <w:rPr>
          <w:rFonts w:ascii="Segoe UI Symbol" w:hAnsi="Segoe UI Symbol" w:cs="Segoe UI Symbol"/>
          <w:spacing w:val="-1"/>
          <w:sz w:val="10"/>
        </w:rPr>
        <w:t>⠀</w:t>
      </w:r>
      <w:r w:rsidR="00F3371D" w:rsidRPr="00F3371D">
        <w:rPr>
          <w:spacing w:val="-1"/>
        </w:rPr>
        <w:t>yang dikeluarkan oleh Badan</w:t>
      </w:r>
      <w:r w:rsidR="00D95915" w:rsidRPr="00D95915">
        <w:rPr>
          <w:rFonts w:ascii="Segoe UI Symbol" w:hAnsi="Segoe UI Symbol" w:cs="Segoe UI Symbol"/>
          <w:spacing w:val="-1"/>
          <w:sz w:val="10"/>
        </w:rPr>
        <w:t>⠀</w:t>
      </w:r>
      <w:r w:rsidR="00F3371D" w:rsidRPr="00F3371D">
        <w:rPr>
          <w:spacing w:val="-1"/>
        </w:rPr>
        <w:t>atau Pejabat tata</w:t>
      </w:r>
      <w:r w:rsidR="00D95915" w:rsidRPr="00D95915">
        <w:rPr>
          <w:rFonts w:ascii="Segoe UI Symbol" w:hAnsi="Segoe UI Symbol" w:cs="Segoe UI Symbol"/>
          <w:spacing w:val="-1"/>
          <w:sz w:val="10"/>
        </w:rPr>
        <w:t>⠀</w:t>
      </w:r>
      <w:r w:rsidR="00F3371D" w:rsidRPr="00F3371D">
        <w:rPr>
          <w:spacing w:val="-1"/>
        </w:rPr>
        <w:t>usaha negara. Keputusan</w:t>
      </w:r>
      <w:r w:rsidR="00D95915" w:rsidRPr="00D95915">
        <w:rPr>
          <w:rFonts w:ascii="Segoe UI Symbol" w:hAnsi="Segoe UI Symbol" w:cs="Segoe UI Symbol"/>
          <w:spacing w:val="-1"/>
          <w:sz w:val="10"/>
        </w:rPr>
        <w:t>⠀</w:t>
      </w:r>
      <w:r w:rsidR="00F3371D" w:rsidRPr="00F3371D">
        <w:rPr>
          <w:spacing w:val="-1"/>
        </w:rPr>
        <w:t>itu memang diharuskan</w:t>
      </w:r>
      <w:r w:rsidR="00D95915" w:rsidRPr="00D95915">
        <w:rPr>
          <w:rFonts w:ascii="Segoe UI Symbol" w:hAnsi="Segoe UI Symbol" w:cs="Segoe UI Symbol"/>
          <w:spacing w:val="-1"/>
          <w:sz w:val="10"/>
        </w:rPr>
        <w:t>⠀</w:t>
      </w:r>
      <w:r w:rsidR="00F3371D" w:rsidRPr="00F3371D">
        <w:rPr>
          <w:spacing w:val="-1"/>
        </w:rPr>
        <w:t>tertulis, namun yang</w:t>
      </w:r>
      <w:r w:rsidR="00D95915" w:rsidRPr="00D95915">
        <w:rPr>
          <w:rFonts w:ascii="Segoe UI Symbol" w:hAnsi="Segoe UI Symbol" w:cs="Segoe UI Symbol"/>
          <w:spacing w:val="-1"/>
          <w:sz w:val="10"/>
        </w:rPr>
        <w:t>⠀</w:t>
      </w:r>
      <w:r w:rsidR="00F3371D" w:rsidRPr="00F3371D">
        <w:rPr>
          <w:spacing w:val="-1"/>
        </w:rPr>
        <w:t>disyaratkan tertulis bukanlah</w:t>
      </w:r>
      <w:r w:rsidR="00D95915" w:rsidRPr="00D95915">
        <w:rPr>
          <w:rFonts w:ascii="Segoe UI Symbol" w:hAnsi="Segoe UI Symbol" w:cs="Segoe UI Symbol"/>
          <w:spacing w:val="-1"/>
          <w:sz w:val="10"/>
        </w:rPr>
        <w:t>⠀</w:t>
      </w:r>
      <w:r w:rsidR="00F3371D" w:rsidRPr="00F3371D">
        <w:rPr>
          <w:spacing w:val="-1"/>
        </w:rPr>
        <w:t>bentuk formalnya seperti</w:t>
      </w:r>
      <w:r w:rsidR="00D95915" w:rsidRPr="00D95915">
        <w:rPr>
          <w:rFonts w:ascii="Segoe UI Symbol" w:hAnsi="Segoe UI Symbol" w:cs="Segoe UI Symbol"/>
          <w:spacing w:val="-1"/>
          <w:sz w:val="10"/>
        </w:rPr>
        <w:t>⠀</w:t>
      </w:r>
      <w:r w:rsidR="00F3371D" w:rsidRPr="00F3371D">
        <w:rPr>
          <w:spacing w:val="-1"/>
        </w:rPr>
        <w:t>surat keputusan pengangkatan</w:t>
      </w:r>
      <w:r w:rsidR="00D95915" w:rsidRPr="00D95915">
        <w:rPr>
          <w:rFonts w:ascii="Segoe UI Symbol" w:hAnsi="Segoe UI Symbol" w:cs="Segoe UI Symbol"/>
          <w:spacing w:val="-1"/>
          <w:sz w:val="10"/>
        </w:rPr>
        <w:t>⠀</w:t>
      </w:r>
      <w:r w:rsidR="00F3371D" w:rsidRPr="00F3371D">
        <w:rPr>
          <w:spacing w:val="-1"/>
        </w:rPr>
        <w:t>dan sebagainya. Persyaratan</w:t>
      </w:r>
      <w:r w:rsidR="00D95915" w:rsidRPr="00D95915">
        <w:rPr>
          <w:rFonts w:ascii="Segoe UI Symbol" w:hAnsi="Segoe UI Symbol" w:cs="Segoe UI Symbol"/>
          <w:spacing w:val="-1"/>
          <w:sz w:val="10"/>
        </w:rPr>
        <w:t>⠀</w:t>
      </w:r>
      <w:r w:rsidR="00F3371D" w:rsidRPr="00F3371D">
        <w:rPr>
          <w:spacing w:val="-1"/>
        </w:rPr>
        <w:t>tertulis itu diharuskan</w:t>
      </w:r>
      <w:r w:rsidR="00D95915" w:rsidRPr="00D95915">
        <w:rPr>
          <w:rFonts w:ascii="Segoe UI Symbol" w:hAnsi="Segoe UI Symbol" w:cs="Segoe UI Symbol"/>
          <w:spacing w:val="-1"/>
          <w:sz w:val="10"/>
        </w:rPr>
        <w:t>⠀</w:t>
      </w:r>
      <w:r w:rsidR="00F3371D" w:rsidRPr="00F3371D">
        <w:rPr>
          <w:spacing w:val="-1"/>
        </w:rPr>
        <w:t>untuk</w:t>
      </w:r>
      <w:r w:rsidR="00D95915" w:rsidRPr="00D95915">
        <w:rPr>
          <w:rFonts w:ascii="Segoe UI Symbol" w:hAnsi="Segoe UI Symbol" w:cs="Segoe UI Symbol"/>
          <w:spacing w:val="-1"/>
          <w:sz w:val="10"/>
        </w:rPr>
        <w:t>⠀</w:t>
      </w:r>
      <w:r w:rsidR="00F3371D" w:rsidRPr="00F3371D">
        <w:rPr>
          <w:spacing w:val="-1"/>
        </w:rPr>
        <w:t>kemudahan dalam</w:t>
      </w:r>
      <w:r w:rsidR="00D95915" w:rsidRPr="00D95915">
        <w:rPr>
          <w:rFonts w:ascii="Segoe UI Symbol" w:hAnsi="Segoe UI Symbol" w:cs="Segoe UI Symbol"/>
          <w:spacing w:val="-1"/>
          <w:sz w:val="10"/>
        </w:rPr>
        <w:t>⠀</w:t>
      </w:r>
      <w:r w:rsidR="00F3371D" w:rsidRPr="00F3371D">
        <w:rPr>
          <w:spacing w:val="-1"/>
        </w:rPr>
        <w:t xml:space="preserve">segi pembuktian </w:t>
      </w:r>
      <w:r w:rsidR="009739E5" w:rsidRPr="00F3371D">
        <w:rPr>
          <w:spacing w:val="-1"/>
        </w:rPr>
        <w:fldChar w:fldCharType="begin" w:fldLock="1"/>
      </w:r>
      <w:r w:rsidR="00FB3C2D">
        <w:rPr>
          <w:spacing w:val="-1"/>
        </w:rPr>
        <w:instrText>ADDIN CSL_CITATION {"citationItems":[{"id":"ITEM-1","itemData":{"author":[{"dropping-particle":"","family":"Dola Riza","given":"","non-dropping-particle":"","parse-names":false,"suffix":""}],"container-title":"Jurnal Bina Mulia Hukum","id":"ITEM-1","issue":"1","issued":{"date-parts":[["2018"]]},"page":"99","title":"Keputusan Tata Usaha Negara Menurut Undang-Undang Peradilan Tata Usaha Negara Dan Undang-Undang Admnistrasi Pemerintahan","type":"article-journal","volume":"3"},"uris":["http://www.mendeley.com/documents/?uuid=6c4394f6-c825-4c94-9dfb-c1a68d5b6de5"]}],"mendeley":{"formattedCitation":"(Dola Riza 2018)","manualFormatting":"(Dola</w:instrText>
      </w:r>
      <w:r w:rsidR="00FB3C2D">
        <w:rPr>
          <w:rFonts w:ascii="Segoe UI Symbol" w:hAnsi="Segoe UI Symbol" w:cs="Segoe UI Symbol"/>
          <w:spacing w:val="-1"/>
        </w:rPr>
        <w:instrText>⠀</w:instrText>
      </w:r>
      <w:r w:rsidR="00FB3C2D">
        <w:rPr>
          <w:spacing w:val="-1"/>
        </w:rPr>
        <w:instrText>Riza 2018)","plainTextFormattedCitation":"(Dola Riza 2018)","previouslyFormattedCitation":"(Dola Riza 2018)"},"properties":{"noteIndex":0},"schema":"https://github.com/citation-style-language/schema/raw/master/csl-citation.json"}</w:instrText>
      </w:r>
      <w:r w:rsidR="009739E5" w:rsidRPr="00F3371D">
        <w:rPr>
          <w:spacing w:val="-1"/>
        </w:rPr>
        <w:fldChar w:fldCharType="separate"/>
      </w:r>
      <w:r w:rsidR="00F3371D" w:rsidRPr="00F3371D">
        <w:rPr>
          <w:noProof/>
          <w:spacing w:val="-1"/>
        </w:rPr>
        <w:t>(Dola</w:t>
      </w:r>
      <w:r w:rsidR="00D95915" w:rsidRPr="00D95915">
        <w:rPr>
          <w:rFonts w:ascii="Segoe UI Symbol" w:hAnsi="Segoe UI Symbol" w:cs="Segoe UI Symbol"/>
          <w:noProof/>
          <w:spacing w:val="-1"/>
          <w:sz w:val="10"/>
        </w:rPr>
        <w:t>⠀</w:t>
      </w:r>
      <w:r w:rsidR="00F3371D" w:rsidRPr="00F3371D">
        <w:rPr>
          <w:noProof/>
          <w:spacing w:val="-1"/>
        </w:rPr>
        <w:t>Riza 2018)</w:t>
      </w:r>
      <w:r w:rsidR="009739E5" w:rsidRPr="00F3371D">
        <w:rPr>
          <w:spacing w:val="-1"/>
        </w:rPr>
        <w:fldChar w:fldCharType="end"/>
      </w:r>
      <w:r w:rsidR="00F3371D" w:rsidRPr="00F3371D">
        <w:rPr>
          <w:spacing w:val="-1"/>
        </w:rPr>
        <w:t>. Administrasi</w:t>
      </w:r>
      <w:r w:rsidR="00D95915" w:rsidRPr="00D95915">
        <w:rPr>
          <w:rFonts w:ascii="Segoe UI Symbol" w:hAnsi="Segoe UI Symbol" w:cs="Segoe UI Symbol"/>
          <w:spacing w:val="-1"/>
          <w:sz w:val="10"/>
        </w:rPr>
        <w:t>⠀</w:t>
      </w:r>
      <w:r w:rsidR="00F3371D" w:rsidRPr="00F3371D">
        <w:rPr>
          <w:spacing w:val="-1"/>
        </w:rPr>
        <w:t>pemerintahan tidak dimaknai</w:t>
      </w:r>
      <w:r w:rsidR="00D95915" w:rsidRPr="00D95915">
        <w:rPr>
          <w:rFonts w:ascii="Segoe UI Symbol" w:hAnsi="Segoe UI Symbol" w:cs="Segoe UI Symbol"/>
          <w:spacing w:val="-1"/>
          <w:sz w:val="10"/>
        </w:rPr>
        <w:t>⠀</w:t>
      </w:r>
      <w:r w:rsidR="00F3371D" w:rsidRPr="00F3371D">
        <w:rPr>
          <w:spacing w:val="-1"/>
        </w:rPr>
        <w:t>hanya sebatas keputusan</w:t>
      </w:r>
      <w:r w:rsidR="00D95915" w:rsidRPr="00D95915">
        <w:rPr>
          <w:rFonts w:ascii="Segoe UI Symbol" w:hAnsi="Segoe UI Symbol" w:cs="Segoe UI Symbol"/>
          <w:spacing w:val="-1"/>
          <w:sz w:val="10"/>
        </w:rPr>
        <w:t>⠀</w:t>
      </w:r>
      <w:r w:rsidR="00F3371D" w:rsidRPr="00F3371D">
        <w:rPr>
          <w:spacing w:val="-1"/>
        </w:rPr>
        <w:t>seperti halnya dalam UU</w:t>
      </w:r>
      <w:r w:rsidR="00D95915" w:rsidRPr="00D95915">
        <w:rPr>
          <w:rFonts w:ascii="Segoe UI Symbol" w:hAnsi="Segoe UI Symbol" w:cs="Segoe UI Symbol"/>
          <w:spacing w:val="-1"/>
          <w:sz w:val="10"/>
        </w:rPr>
        <w:t>⠀</w:t>
      </w:r>
      <w:r w:rsidR="00F3371D" w:rsidRPr="00F3371D">
        <w:rPr>
          <w:spacing w:val="-1"/>
        </w:rPr>
        <w:t>PTUN, namun termasuk</w:t>
      </w:r>
      <w:r w:rsidR="00D95915" w:rsidRPr="00D95915">
        <w:rPr>
          <w:rFonts w:ascii="Segoe UI Symbol" w:hAnsi="Segoe UI Symbol" w:cs="Segoe UI Symbol"/>
          <w:spacing w:val="-1"/>
          <w:sz w:val="10"/>
        </w:rPr>
        <w:t>⠀</w:t>
      </w:r>
      <w:r w:rsidR="00F3371D" w:rsidRPr="00F3371D">
        <w:rPr>
          <w:spacing w:val="-1"/>
        </w:rPr>
        <w:t>juga tindakan faktual.</w:t>
      </w:r>
      <w:r w:rsidR="006C273A">
        <w:rPr>
          <w:spacing w:val="-1"/>
          <w:lang w:val="id-ID"/>
        </w:rPr>
        <w:t xml:space="preserve"> </w:t>
      </w:r>
      <w:r w:rsidR="00F3371D" w:rsidRPr="00F3371D">
        <w:rPr>
          <w:spacing w:val="-1"/>
        </w:rPr>
        <w:t>Artinya</w:t>
      </w:r>
      <w:r w:rsidR="00D95915" w:rsidRPr="00D95915">
        <w:rPr>
          <w:rFonts w:ascii="Segoe UI Symbol" w:hAnsi="Segoe UI Symbol" w:cs="Segoe UI Symbol"/>
          <w:spacing w:val="-1"/>
          <w:sz w:val="10"/>
        </w:rPr>
        <w:t>⠀</w:t>
      </w:r>
      <w:r w:rsidR="00F3371D" w:rsidRPr="00F3371D">
        <w:rPr>
          <w:spacing w:val="-1"/>
        </w:rPr>
        <w:t>UU AP ini</w:t>
      </w:r>
      <w:r w:rsidR="00D95915" w:rsidRPr="00D95915">
        <w:rPr>
          <w:rFonts w:ascii="Segoe UI Symbol" w:hAnsi="Segoe UI Symbol" w:cs="Segoe UI Symbol"/>
          <w:spacing w:val="-1"/>
          <w:sz w:val="10"/>
        </w:rPr>
        <w:t>⠀</w:t>
      </w:r>
      <w:r w:rsidR="00F3371D" w:rsidRPr="00F3371D">
        <w:rPr>
          <w:spacing w:val="-1"/>
        </w:rPr>
        <w:t>menyetarakan istilah keputusan</w:t>
      </w:r>
      <w:r w:rsidR="00D95915" w:rsidRPr="00D95915">
        <w:rPr>
          <w:rFonts w:ascii="Segoe UI Symbol" w:hAnsi="Segoe UI Symbol" w:cs="Segoe UI Symbol"/>
          <w:spacing w:val="-1"/>
          <w:sz w:val="6"/>
        </w:rPr>
        <w:t>⠀</w:t>
      </w:r>
      <w:r w:rsidR="00F3371D" w:rsidRPr="00F3371D">
        <w:rPr>
          <w:spacing w:val="-1"/>
        </w:rPr>
        <w:t xml:space="preserve">dengan tindakan. </w:t>
      </w:r>
    </w:p>
    <w:p w14:paraId="2BBBCF84" w14:textId="175FEA04" w:rsidR="00F3371D" w:rsidRPr="00F3371D" w:rsidRDefault="00F3371D" w:rsidP="003C7B46">
      <w:pPr>
        <w:pStyle w:val="ListParagraph"/>
        <w:spacing w:line="276" w:lineRule="auto"/>
        <w:ind w:left="0" w:firstLine="425"/>
        <w:jc w:val="both"/>
        <w:rPr>
          <w:spacing w:val="-1"/>
        </w:rPr>
      </w:pPr>
      <w:r w:rsidRPr="00F3371D">
        <w:rPr>
          <w:spacing w:val="-1"/>
        </w:rPr>
        <w:t>Tindakan</w:t>
      </w:r>
      <w:r w:rsidR="00D95915" w:rsidRPr="00D95915">
        <w:rPr>
          <w:rFonts w:ascii="Segoe UI Symbol" w:hAnsi="Segoe UI Symbol" w:cs="Segoe UI Symbol"/>
          <w:spacing w:val="-1"/>
          <w:sz w:val="6"/>
        </w:rPr>
        <w:t>⠀</w:t>
      </w:r>
      <w:r w:rsidRPr="00F3371D">
        <w:rPr>
          <w:spacing w:val="-1"/>
        </w:rPr>
        <w:t>faktual ini merupakan</w:t>
      </w:r>
      <w:r w:rsidR="00D95915" w:rsidRPr="00D95915">
        <w:rPr>
          <w:rFonts w:ascii="Segoe UI Symbol" w:hAnsi="Segoe UI Symbol" w:cs="Segoe UI Symbol"/>
          <w:spacing w:val="-1"/>
          <w:sz w:val="6"/>
        </w:rPr>
        <w:t>⠀</w:t>
      </w:r>
      <w:r w:rsidRPr="00F3371D">
        <w:rPr>
          <w:spacing w:val="-1"/>
        </w:rPr>
        <w:t>istilah baru yang belum</w:t>
      </w:r>
      <w:r w:rsidR="00D95915" w:rsidRPr="00D95915">
        <w:rPr>
          <w:rFonts w:ascii="Segoe UI Symbol" w:hAnsi="Segoe UI Symbol" w:cs="Segoe UI Symbol"/>
          <w:spacing w:val="-1"/>
          <w:sz w:val="6"/>
        </w:rPr>
        <w:t>⠀</w:t>
      </w:r>
      <w:r w:rsidRPr="00F3371D">
        <w:rPr>
          <w:spacing w:val="-1"/>
        </w:rPr>
        <w:t>dikenal dalam UU</w:t>
      </w:r>
      <w:r w:rsidR="00D95915" w:rsidRPr="00D95915">
        <w:rPr>
          <w:rFonts w:ascii="Segoe UI Symbol" w:hAnsi="Segoe UI Symbol" w:cs="Segoe UI Symbol"/>
          <w:spacing w:val="-1"/>
          <w:sz w:val="8"/>
        </w:rPr>
        <w:t>⠀</w:t>
      </w:r>
      <w:r w:rsidRPr="00F3371D">
        <w:rPr>
          <w:spacing w:val="-1"/>
        </w:rPr>
        <w:t>sebelumnya, meskipun</w:t>
      </w:r>
      <w:r w:rsidR="00D95915" w:rsidRPr="00D95915">
        <w:rPr>
          <w:rFonts w:ascii="Segoe UI Symbol" w:hAnsi="Segoe UI Symbol" w:cs="Segoe UI Symbol"/>
          <w:spacing w:val="-1"/>
          <w:sz w:val="8"/>
        </w:rPr>
        <w:t>⠀</w:t>
      </w:r>
      <w:r w:rsidRPr="00F3371D">
        <w:rPr>
          <w:spacing w:val="-1"/>
        </w:rPr>
        <w:t>secara teoritis sudah</w:t>
      </w:r>
      <w:r w:rsidR="00D95915" w:rsidRPr="00D95915">
        <w:rPr>
          <w:rFonts w:ascii="Segoe UI Symbol" w:hAnsi="Segoe UI Symbol" w:cs="Segoe UI Symbol"/>
          <w:spacing w:val="-1"/>
          <w:sz w:val="8"/>
        </w:rPr>
        <w:t>⠀</w:t>
      </w:r>
      <w:r w:rsidRPr="00F3371D">
        <w:rPr>
          <w:spacing w:val="-1"/>
        </w:rPr>
        <w:t>banyak dibahas oleh</w:t>
      </w:r>
      <w:r w:rsidR="00D95915" w:rsidRPr="00D95915">
        <w:rPr>
          <w:rFonts w:ascii="Segoe UI Symbol" w:hAnsi="Segoe UI Symbol" w:cs="Segoe UI Symbol"/>
          <w:spacing w:val="-1"/>
          <w:sz w:val="8"/>
        </w:rPr>
        <w:t>⠀</w:t>
      </w:r>
      <w:r w:rsidRPr="00F3371D">
        <w:rPr>
          <w:spacing w:val="-1"/>
        </w:rPr>
        <w:t>banyak ahli hukum administrasi.</w:t>
      </w:r>
      <w:r w:rsidR="00D95915" w:rsidRPr="00D95915">
        <w:rPr>
          <w:rFonts w:ascii="Segoe UI Symbol" w:hAnsi="Segoe UI Symbol" w:cs="Segoe UI Symbol"/>
          <w:spacing w:val="-1"/>
          <w:sz w:val="8"/>
        </w:rPr>
        <w:t>⠀</w:t>
      </w:r>
      <w:r w:rsidR="00F174D4">
        <w:rPr>
          <w:rFonts w:ascii="Segoe UI Symbol" w:hAnsi="Segoe UI Symbol" w:cs="Segoe UI Symbol"/>
          <w:spacing w:val="-1"/>
          <w:sz w:val="8"/>
          <w:lang w:val="id-ID"/>
        </w:rPr>
        <w:t xml:space="preserve"> </w:t>
      </w:r>
      <w:r w:rsidRPr="00F3371D">
        <w:rPr>
          <w:spacing w:val="-1"/>
        </w:rPr>
        <w:t>PTUN menangani objek</w:t>
      </w:r>
      <w:r w:rsidR="00D95915" w:rsidRPr="00D95915">
        <w:rPr>
          <w:rFonts w:ascii="Segoe UI Symbol" w:hAnsi="Segoe UI Symbol" w:cs="Segoe UI Symbol"/>
          <w:spacing w:val="-1"/>
          <w:sz w:val="8"/>
        </w:rPr>
        <w:t>⠀</w:t>
      </w:r>
      <w:r w:rsidRPr="00F3371D">
        <w:rPr>
          <w:spacing w:val="-1"/>
        </w:rPr>
        <w:t>berupa tindakan administrasi</w:t>
      </w:r>
      <w:r w:rsidR="00D95915" w:rsidRPr="00D95915">
        <w:rPr>
          <w:rFonts w:ascii="Segoe UI Symbol" w:hAnsi="Segoe UI Symbol" w:cs="Segoe UI Symbol"/>
          <w:spacing w:val="-1"/>
          <w:sz w:val="8"/>
        </w:rPr>
        <w:t>⠀</w:t>
      </w:r>
      <w:r w:rsidRPr="00F3371D">
        <w:rPr>
          <w:spacing w:val="-1"/>
        </w:rPr>
        <w:t>pemerintahan (Pasal 1</w:t>
      </w:r>
      <w:r w:rsidR="00D95915" w:rsidRPr="00D95915">
        <w:rPr>
          <w:rFonts w:ascii="Segoe UI Symbol" w:hAnsi="Segoe UI Symbol" w:cs="Segoe UI Symbol"/>
          <w:spacing w:val="-1"/>
          <w:sz w:val="8"/>
        </w:rPr>
        <w:t>⠀</w:t>
      </w:r>
      <w:r w:rsidRPr="00F3371D">
        <w:rPr>
          <w:spacing w:val="-1"/>
        </w:rPr>
        <w:t>angka 8 UU</w:t>
      </w:r>
      <w:r w:rsidR="00D95915" w:rsidRPr="00D95915">
        <w:rPr>
          <w:rFonts w:ascii="Segoe UI Symbol" w:hAnsi="Segoe UI Symbol" w:cs="Segoe UI Symbol"/>
          <w:spacing w:val="-1"/>
          <w:sz w:val="8"/>
        </w:rPr>
        <w:t>⠀</w:t>
      </w:r>
      <w:r w:rsidRPr="00F3371D">
        <w:rPr>
          <w:spacing w:val="-1"/>
        </w:rPr>
        <w:t>AP) yang semula diuji oleh</w:t>
      </w:r>
      <w:r w:rsidR="00D95915" w:rsidRPr="00D95915">
        <w:rPr>
          <w:rFonts w:ascii="Segoe UI Symbol" w:hAnsi="Segoe UI Symbol" w:cs="Segoe UI Symbol"/>
          <w:spacing w:val="-1"/>
          <w:sz w:val="8"/>
        </w:rPr>
        <w:t>⠀</w:t>
      </w:r>
      <w:r w:rsidRPr="00F3371D">
        <w:rPr>
          <w:spacing w:val="-1"/>
        </w:rPr>
        <w:t>pengadilan di lingkungan</w:t>
      </w:r>
      <w:r w:rsidR="00D95915" w:rsidRPr="00D95915">
        <w:rPr>
          <w:rFonts w:ascii="Segoe UI Symbol" w:hAnsi="Segoe UI Symbol" w:cs="Segoe UI Symbol"/>
          <w:spacing w:val="-1"/>
          <w:sz w:val="8"/>
        </w:rPr>
        <w:t>⠀</w:t>
      </w:r>
      <w:r w:rsidRPr="00F3371D">
        <w:rPr>
          <w:spacing w:val="-1"/>
        </w:rPr>
        <w:t>peradilan umum melalui</w:t>
      </w:r>
      <w:r w:rsidR="00D95915" w:rsidRPr="00D95915">
        <w:rPr>
          <w:rFonts w:ascii="Segoe UI Symbol" w:hAnsi="Segoe UI Symbol" w:cs="Segoe UI Symbol"/>
          <w:spacing w:val="-1"/>
          <w:sz w:val="8"/>
        </w:rPr>
        <w:t>⠀</w:t>
      </w:r>
      <w:r w:rsidRPr="00F3371D">
        <w:rPr>
          <w:spacing w:val="-1"/>
        </w:rPr>
        <w:t>Perbuatan melawan Hukum</w:t>
      </w:r>
      <w:r w:rsidR="00D95915" w:rsidRPr="00D95915">
        <w:rPr>
          <w:rFonts w:ascii="Segoe UI Symbol" w:hAnsi="Segoe UI Symbol" w:cs="Segoe UI Symbol"/>
          <w:spacing w:val="-1"/>
          <w:sz w:val="8"/>
        </w:rPr>
        <w:t>⠀</w:t>
      </w:r>
      <w:r w:rsidRPr="00F3371D">
        <w:rPr>
          <w:spacing w:val="-1"/>
        </w:rPr>
        <w:t>oleh Pejabat (PMHP)</w:t>
      </w:r>
      <w:r w:rsidR="00D95915" w:rsidRPr="00D95915">
        <w:rPr>
          <w:rFonts w:ascii="Segoe UI Symbol" w:hAnsi="Segoe UI Symbol" w:cs="Segoe UI Symbol"/>
          <w:spacing w:val="-1"/>
          <w:sz w:val="8"/>
        </w:rPr>
        <w:t>⠀</w:t>
      </w:r>
      <w:r w:rsidRPr="00F3371D">
        <w:rPr>
          <w:spacing w:val="-1"/>
        </w:rPr>
        <w:t>menggunakan Pasal 1365</w:t>
      </w:r>
      <w:r w:rsidR="00D95915" w:rsidRPr="00D95915">
        <w:rPr>
          <w:rFonts w:ascii="Segoe UI Symbol" w:hAnsi="Segoe UI Symbol" w:cs="Segoe UI Symbol"/>
          <w:spacing w:val="-1"/>
          <w:sz w:val="8"/>
        </w:rPr>
        <w:t>⠀</w:t>
      </w:r>
      <w:r w:rsidRPr="00F3371D">
        <w:rPr>
          <w:spacing w:val="-1"/>
        </w:rPr>
        <w:t>KUH Perdata. Bahkan dalam</w:t>
      </w:r>
      <w:r w:rsidR="00D95915" w:rsidRPr="00D95915">
        <w:rPr>
          <w:rFonts w:ascii="Segoe UI Symbol" w:hAnsi="Segoe UI Symbol" w:cs="Segoe UI Symbol"/>
          <w:spacing w:val="-1"/>
          <w:sz w:val="8"/>
        </w:rPr>
        <w:t>⠀</w:t>
      </w:r>
      <w:r w:rsidRPr="00F3371D">
        <w:rPr>
          <w:spacing w:val="-1"/>
        </w:rPr>
        <w:t>Pasal 85 UU</w:t>
      </w:r>
      <w:r w:rsidR="00D95915" w:rsidRPr="00D95915">
        <w:rPr>
          <w:rFonts w:ascii="Segoe UI Symbol" w:hAnsi="Segoe UI Symbol" w:cs="Segoe UI Symbol"/>
          <w:spacing w:val="-1"/>
          <w:sz w:val="8"/>
        </w:rPr>
        <w:t>⠀</w:t>
      </w:r>
      <w:r w:rsidRPr="00F3371D">
        <w:rPr>
          <w:spacing w:val="-1"/>
        </w:rPr>
        <w:t>AP, disebutkan bahwa</w:t>
      </w:r>
      <w:r w:rsidR="00D95915" w:rsidRPr="00D95915">
        <w:rPr>
          <w:rFonts w:ascii="Segoe UI Symbol" w:hAnsi="Segoe UI Symbol" w:cs="Segoe UI Symbol"/>
          <w:spacing w:val="-1"/>
          <w:sz w:val="8"/>
        </w:rPr>
        <w:t>⠀</w:t>
      </w:r>
      <w:r w:rsidRPr="00F3371D">
        <w:rPr>
          <w:spacing w:val="-1"/>
        </w:rPr>
        <w:t>pengajuan gugatan sengketa</w:t>
      </w:r>
      <w:r w:rsidR="00D95915" w:rsidRPr="00D95915">
        <w:rPr>
          <w:rFonts w:ascii="Segoe UI Symbol" w:hAnsi="Segoe UI Symbol" w:cs="Segoe UI Symbol"/>
          <w:spacing w:val="-1"/>
          <w:sz w:val="8"/>
        </w:rPr>
        <w:t>⠀</w:t>
      </w:r>
      <w:r w:rsidRPr="00F3371D">
        <w:rPr>
          <w:spacing w:val="-1"/>
        </w:rPr>
        <w:t>Administrasi Pemerintahan yang</w:t>
      </w:r>
      <w:r w:rsidR="00D95915" w:rsidRPr="00D95915">
        <w:rPr>
          <w:rFonts w:ascii="Segoe UI Symbol" w:hAnsi="Segoe UI Symbol" w:cs="Segoe UI Symbol"/>
          <w:spacing w:val="-1"/>
          <w:sz w:val="8"/>
        </w:rPr>
        <w:t>⠀</w:t>
      </w:r>
      <w:r w:rsidRPr="00F3371D">
        <w:rPr>
          <w:spacing w:val="-1"/>
        </w:rPr>
        <w:t>sudah didaftarkan pada</w:t>
      </w:r>
      <w:r w:rsidR="00D95915" w:rsidRPr="00D95915">
        <w:rPr>
          <w:rFonts w:ascii="Segoe UI Symbol" w:hAnsi="Segoe UI Symbol" w:cs="Segoe UI Symbol"/>
          <w:spacing w:val="-1"/>
          <w:sz w:val="8"/>
        </w:rPr>
        <w:t>⠀</w:t>
      </w:r>
      <w:r w:rsidRPr="00F3371D">
        <w:rPr>
          <w:spacing w:val="-1"/>
        </w:rPr>
        <w:t>pengadilan umum tetapi</w:t>
      </w:r>
      <w:r w:rsidR="00D95915" w:rsidRPr="00D95915">
        <w:rPr>
          <w:rFonts w:ascii="Segoe UI Symbol" w:hAnsi="Segoe UI Symbol" w:cs="Segoe UI Symbol"/>
          <w:spacing w:val="-1"/>
          <w:sz w:val="8"/>
        </w:rPr>
        <w:t>⠀</w:t>
      </w:r>
      <w:r w:rsidRPr="00F3371D">
        <w:rPr>
          <w:spacing w:val="-1"/>
        </w:rPr>
        <w:t>belum diperiksa, dengan</w:t>
      </w:r>
      <w:r w:rsidR="00D95915" w:rsidRPr="00D95915">
        <w:rPr>
          <w:rFonts w:ascii="Segoe UI Symbol" w:hAnsi="Segoe UI Symbol" w:cs="Segoe UI Symbol"/>
          <w:spacing w:val="-1"/>
          <w:sz w:val="8"/>
        </w:rPr>
        <w:t>⠀</w:t>
      </w:r>
      <w:r w:rsidRPr="00F3371D">
        <w:rPr>
          <w:spacing w:val="-1"/>
        </w:rPr>
        <w:t>berlakunya Undang-Undang ini</w:t>
      </w:r>
      <w:r w:rsidR="00D95915" w:rsidRPr="00D95915">
        <w:rPr>
          <w:rFonts w:ascii="Segoe UI Symbol" w:hAnsi="Segoe UI Symbol" w:cs="Segoe UI Symbol"/>
          <w:spacing w:val="-1"/>
          <w:sz w:val="8"/>
        </w:rPr>
        <w:t>⠀</w:t>
      </w:r>
      <w:r w:rsidRPr="00F3371D">
        <w:rPr>
          <w:spacing w:val="-1"/>
        </w:rPr>
        <w:t>dialihkan dan diselesaikan</w:t>
      </w:r>
      <w:r w:rsidR="00D95915" w:rsidRPr="00D95915">
        <w:rPr>
          <w:rFonts w:ascii="Segoe UI Symbol" w:hAnsi="Segoe UI Symbol" w:cs="Segoe UI Symbol"/>
          <w:spacing w:val="-1"/>
          <w:sz w:val="8"/>
        </w:rPr>
        <w:t>⠀</w:t>
      </w:r>
      <w:r w:rsidRPr="00F3371D">
        <w:rPr>
          <w:spacing w:val="-1"/>
        </w:rPr>
        <w:t>oleh PTUN</w:t>
      </w:r>
      <w:r w:rsidR="00D95915" w:rsidRPr="00D95915">
        <w:rPr>
          <w:rFonts w:ascii="Segoe UI Symbol" w:hAnsi="Segoe UI Symbol" w:cs="Segoe UI Symbol"/>
          <w:spacing w:val="-1"/>
          <w:sz w:val="8"/>
        </w:rPr>
        <w:t>⠀</w:t>
      </w:r>
      <w:r w:rsidR="009739E5" w:rsidRPr="00F3371D">
        <w:rPr>
          <w:spacing w:val="-1"/>
        </w:rPr>
        <w:fldChar w:fldCharType="begin" w:fldLock="1"/>
      </w:r>
      <w:r w:rsidR="00FB3C2D">
        <w:rPr>
          <w:spacing w:val="-1"/>
        </w:rPr>
        <w:instrText>ADDIN CSL_CITATION {"citationItems":[{"id":"ITEM-1","itemData":{"DOI":"10.20885/iustum.vol25.iss2.art7","author":[{"dropping-particle":"","family":"Ridwan","given":"","non-dropping-particle":"","parse-names":false,"suffix":""},{"dropping-particle":"","family":"Heryansyah","given":"Despan","non-dropping-particle":"","parse-names":false,"suffix":""},{"dropping-particle":"","family":"Dian Kus Pratiwi","given":"","non-dropping-particle":"","parse-names":false,"suffix":""}],"container-title":"Jurnal Hukum Ius Quia Iustum","id":"ITEM-1","issued":{"date-parts":[["2018"]]},"page":"339-358","title":"Perluasan Kompetensi Absolut Pengadilan Tata Usaha Negara dalam Undang-Undang Administrasi Pemerintahan","type":"article-journal"},"uris":["http://www.mendeley.com/documents/?uuid=3bdc0d51-00d8-4609-93aa-e6feda84ba2c"]}],"mendeley":{"formattedCitation":"(Ridwan et al. 2018)","plainTextFormattedCitation":"(Ridwan et al. 2018)","previouslyFormattedCitation":"(Ridwan et al. 2018)"},"properties":{"noteIndex":0},"schema":"https://github.com/citation-style-language/schema/raw/master/csl-citation.json"}</w:instrText>
      </w:r>
      <w:r w:rsidR="009739E5" w:rsidRPr="00F3371D">
        <w:rPr>
          <w:spacing w:val="-1"/>
        </w:rPr>
        <w:fldChar w:fldCharType="separate"/>
      </w:r>
      <w:r w:rsidRPr="00F3371D">
        <w:rPr>
          <w:noProof/>
          <w:spacing w:val="-1"/>
        </w:rPr>
        <w:t>(Ridwan et al. 2018)</w:t>
      </w:r>
      <w:r w:rsidR="009739E5" w:rsidRPr="00F3371D">
        <w:rPr>
          <w:spacing w:val="-1"/>
        </w:rPr>
        <w:fldChar w:fldCharType="end"/>
      </w:r>
      <w:r w:rsidRPr="00F3371D">
        <w:rPr>
          <w:spacing w:val="-1"/>
        </w:rPr>
        <w:t>.</w:t>
      </w:r>
    </w:p>
    <w:p w14:paraId="2BBBCF85" w14:textId="66D65966" w:rsidR="00F3371D" w:rsidRPr="00F3371D" w:rsidRDefault="00F3371D" w:rsidP="003C7B46">
      <w:pPr>
        <w:pStyle w:val="ListParagraph"/>
        <w:spacing w:line="276" w:lineRule="auto"/>
        <w:ind w:left="0" w:firstLine="425"/>
        <w:jc w:val="both"/>
        <w:rPr>
          <w:spacing w:val="-1"/>
        </w:rPr>
      </w:pPr>
      <w:r w:rsidRPr="00F3371D">
        <w:rPr>
          <w:spacing w:val="-1"/>
        </w:rPr>
        <w:t>Menakar</w:t>
      </w:r>
      <w:r w:rsidR="00D95915" w:rsidRPr="00D95915">
        <w:rPr>
          <w:rFonts w:ascii="Segoe UI Symbol" w:hAnsi="Segoe UI Symbol" w:cs="Segoe UI Symbol"/>
          <w:spacing w:val="-1"/>
          <w:sz w:val="8"/>
        </w:rPr>
        <w:t>⠀</w:t>
      </w:r>
      <w:r w:rsidRPr="00F3371D">
        <w:rPr>
          <w:spacing w:val="-1"/>
        </w:rPr>
        <w:t>kembali objek sengketa</w:t>
      </w:r>
      <w:r w:rsidR="00D95915" w:rsidRPr="00D95915">
        <w:rPr>
          <w:rFonts w:ascii="Segoe UI Symbol" w:hAnsi="Segoe UI Symbol" w:cs="Segoe UI Symbol"/>
          <w:spacing w:val="-1"/>
          <w:sz w:val="8"/>
        </w:rPr>
        <w:t>⠀</w:t>
      </w:r>
      <w:r w:rsidRPr="00F3371D">
        <w:rPr>
          <w:spacing w:val="-1"/>
        </w:rPr>
        <w:t>dalam Putusan No. 230/G/TF/2019/PTUN-JKT</w:t>
      </w:r>
      <w:r w:rsidR="00D95915" w:rsidRPr="00D95915">
        <w:rPr>
          <w:rFonts w:ascii="Segoe UI Symbol" w:hAnsi="Segoe UI Symbol" w:cs="Segoe UI Symbol"/>
          <w:spacing w:val="-1"/>
          <w:sz w:val="8"/>
        </w:rPr>
        <w:t>⠀</w:t>
      </w:r>
      <w:r w:rsidRPr="00F3371D">
        <w:rPr>
          <w:spacing w:val="-1"/>
        </w:rPr>
        <w:t>dapat dikategorikan sebagai tindakan</w:t>
      </w:r>
      <w:r w:rsidR="00D95915" w:rsidRPr="00D95915">
        <w:rPr>
          <w:rFonts w:ascii="Segoe UI Symbol" w:hAnsi="Segoe UI Symbol" w:cs="Segoe UI Symbol"/>
          <w:spacing w:val="-1"/>
          <w:sz w:val="8"/>
        </w:rPr>
        <w:t>⠀</w:t>
      </w:r>
      <w:r w:rsidRPr="00F3371D">
        <w:rPr>
          <w:spacing w:val="-1"/>
        </w:rPr>
        <w:t>faktual, yaitu berupa</w:t>
      </w:r>
      <w:r w:rsidR="00D95915" w:rsidRPr="00D95915">
        <w:rPr>
          <w:rFonts w:ascii="Segoe UI Symbol" w:hAnsi="Segoe UI Symbol" w:cs="Segoe UI Symbol"/>
          <w:spacing w:val="-1"/>
          <w:sz w:val="8"/>
        </w:rPr>
        <w:t>⠀</w:t>
      </w:r>
      <w:r w:rsidRPr="00F3371D">
        <w:rPr>
          <w:spacing w:val="-1"/>
        </w:rPr>
        <w:t>tindakan melambatkan akses internet, pemblokiran layanan internet, dan memperpanjang</w:t>
      </w:r>
      <w:r w:rsidR="00D95915" w:rsidRPr="00D95915">
        <w:rPr>
          <w:rFonts w:ascii="Segoe UI Symbol" w:hAnsi="Segoe UI Symbol" w:cs="Segoe UI Symbol"/>
          <w:spacing w:val="-1"/>
          <w:sz w:val="8"/>
        </w:rPr>
        <w:t>⠀</w:t>
      </w:r>
      <w:r w:rsidRPr="00F3371D">
        <w:rPr>
          <w:spacing w:val="-1"/>
        </w:rPr>
        <w:t>layanan internet.</w:t>
      </w:r>
      <w:r w:rsidR="00F174D4">
        <w:rPr>
          <w:spacing w:val="-1"/>
          <w:lang w:val="id-ID"/>
        </w:rPr>
        <w:t xml:space="preserve"> </w:t>
      </w:r>
      <w:r w:rsidRPr="00F3371D">
        <w:rPr>
          <w:spacing w:val="-1"/>
        </w:rPr>
        <w:t>Disaat</w:t>
      </w:r>
      <w:r w:rsidR="00D95915" w:rsidRPr="00D95915">
        <w:rPr>
          <w:rFonts w:ascii="Segoe UI Symbol" w:hAnsi="Segoe UI Symbol" w:cs="Segoe UI Symbol"/>
          <w:spacing w:val="-1"/>
          <w:sz w:val="8"/>
        </w:rPr>
        <w:t>⠀</w:t>
      </w:r>
      <w:r w:rsidRPr="00F3371D">
        <w:rPr>
          <w:spacing w:val="-1"/>
        </w:rPr>
        <w:t>bersamaan, tindakan pemerintah</w:t>
      </w:r>
      <w:r w:rsidR="00D95915" w:rsidRPr="00D95915">
        <w:rPr>
          <w:rFonts w:ascii="Segoe UI Symbol" w:hAnsi="Segoe UI Symbol" w:cs="Segoe UI Symbol"/>
          <w:spacing w:val="-1"/>
        </w:rPr>
        <w:t>⠀</w:t>
      </w:r>
      <w:r w:rsidRPr="00F3371D">
        <w:rPr>
          <w:spacing w:val="-1"/>
        </w:rPr>
        <w:t>tersebut juga dituangkan</w:t>
      </w:r>
      <w:r w:rsidR="00D95915" w:rsidRPr="00D95915">
        <w:rPr>
          <w:rFonts w:ascii="Segoe UI Symbol" w:hAnsi="Segoe UI Symbol" w:cs="Segoe UI Symbol"/>
          <w:spacing w:val="-1"/>
        </w:rPr>
        <w:t>⠀</w:t>
      </w:r>
      <w:r w:rsidRPr="00F3371D">
        <w:rPr>
          <w:spacing w:val="-1"/>
        </w:rPr>
        <w:t>pada penetapan tertulis</w:t>
      </w:r>
      <w:r w:rsidR="00D95915" w:rsidRPr="00D95915">
        <w:rPr>
          <w:rFonts w:ascii="Segoe UI Symbol" w:hAnsi="Segoe UI Symbol" w:cs="Segoe UI Symbol"/>
          <w:spacing w:val="-1"/>
        </w:rPr>
        <w:t>⠀</w:t>
      </w:r>
      <w:r w:rsidRPr="00F3371D">
        <w:rPr>
          <w:spacing w:val="-1"/>
        </w:rPr>
        <w:t>sebagaimana Siaran Pers</w:t>
      </w:r>
      <w:r w:rsidR="00D95915" w:rsidRPr="00D95915">
        <w:rPr>
          <w:rFonts w:ascii="Segoe UI Symbol" w:hAnsi="Segoe UI Symbol" w:cs="Segoe UI Symbol"/>
          <w:spacing w:val="-1"/>
        </w:rPr>
        <w:t>⠀</w:t>
      </w:r>
      <w:r w:rsidRPr="00F3371D">
        <w:rPr>
          <w:spacing w:val="-1"/>
        </w:rPr>
        <w:t>No. 154/HM/KOMINFO/08/2019 tertanggal</w:t>
      </w:r>
      <w:r w:rsidR="00D95915" w:rsidRPr="00D95915">
        <w:rPr>
          <w:rFonts w:ascii="Segoe UI Symbol" w:hAnsi="Segoe UI Symbol" w:cs="Segoe UI Symbol"/>
          <w:spacing w:val="-1"/>
          <w:sz w:val="10"/>
        </w:rPr>
        <w:t>⠀</w:t>
      </w:r>
      <w:r w:rsidRPr="00F3371D">
        <w:rPr>
          <w:spacing w:val="-1"/>
        </w:rPr>
        <w:t>19 Agustus 2019 hingga</w:t>
      </w:r>
      <w:r w:rsidR="00D95915" w:rsidRPr="00D95915">
        <w:rPr>
          <w:rFonts w:ascii="Segoe UI Symbol" w:hAnsi="Segoe UI Symbol" w:cs="Segoe UI Symbol"/>
          <w:spacing w:val="-1"/>
          <w:sz w:val="10"/>
        </w:rPr>
        <w:t>⠀</w:t>
      </w:r>
      <w:r w:rsidRPr="00F3371D">
        <w:rPr>
          <w:spacing w:val="-1"/>
        </w:rPr>
        <w:t>Siaran Pers No.</w:t>
      </w:r>
      <w:r w:rsidR="00D95915" w:rsidRPr="00D95915">
        <w:rPr>
          <w:rFonts w:ascii="Segoe UI Symbol" w:hAnsi="Segoe UI Symbol" w:cs="Segoe UI Symbol"/>
          <w:spacing w:val="-1"/>
          <w:sz w:val="10"/>
        </w:rPr>
        <w:t>⠀</w:t>
      </w:r>
      <w:r w:rsidRPr="00F3371D">
        <w:rPr>
          <w:spacing w:val="-1"/>
        </w:rPr>
        <w:t xml:space="preserve">181/HM/KOMINFO/09/2019 </w:t>
      </w:r>
      <w:r w:rsidRPr="00F3371D">
        <w:rPr>
          <w:spacing w:val="-1"/>
        </w:rPr>
        <w:lastRenderedPageBreak/>
        <w:t>tertanggal 13</w:t>
      </w:r>
      <w:r w:rsidR="00D95915" w:rsidRPr="00D95915">
        <w:rPr>
          <w:rFonts w:ascii="Segoe UI Symbol" w:hAnsi="Segoe UI Symbol" w:cs="Segoe UI Symbol"/>
          <w:spacing w:val="-1"/>
          <w:sz w:val="10"/>
        </w:rPr>
        <w:t>⠀</w:t>
      </w:r>
      <w:r w:rsidRPr="00F3371D">
        <w:rPr>
          <w:spacing w:val="-1"/>
        </w:rPr>
        <w:t>September 2019 yang</w:t>
      </w:r>
      <w:r w:rsidR="00D95915" w:rsidRPr="00D95915">
        <w:rPr>
          <w:rFonts w:ascii="Segoe UI Symbol" w:hAnsi="Segoe UI Symbol" w:cs="Segoe UI Symbol"/>
          <w:spacing w:val="-1"/>
          <w:sz w:val="10"/>
        </w:rPr>
        <w:t>⠀</w:t>
      </w:r>
      <w:r w:rsidRPr="00F3371D">
        <w:rPr>
          <w:spacing w:val="-1"/>
        </w:rPr>
        <w:t xml:space="preserve">di dalamnya memuat tindakan-tindakan </w:t>
      </w:r>
      <w:r w:rsidRPr="00F3371D">
        <w:rPr>
          <w:i/>
          <w:iCs/>
          <w:spacing w:val="-1"/>
        </w:rPr>
        <w:t xml:space="preserve">throttling, </w:t>
      </w:r>
      <w:r w:rsidRPr="00F3371D">
        <w:rPr>
          <w:spacing w:val="-1"/>
        </w:rPr>
        <w:t>pemblokiran dan perpanjangan</w:t>
      </w:r>
      <w:r w:rsidR="00D95915" w:rsidRPr="00D95915">
        <w:rPr>
          <w:rFonts w:ascii="Segoe UI Symbol" w:hAnsi="Segoe UI Symbol" w:cs="Segoe UI Symbol"/>
          <w:spacing w:val="-1"/>
          <w:sz w:val="10"/>
        </w:rPr>
        <w:t>⠀</w:t>
      </w:r>
      <w:r w:rsidRPr="00F3371D">
        <w:rPr>
          <w:spacing w:val="-1"/>
        </w:rPr>
        <w:t>waktu pemblokiran.</w:t>
      </w:r>
      <w:r w:rsidR="00F174D4">
        <w:rPr>
          <w:spacing w:val="-1"/>
          <w:lang w:val="id-ID"/>
        </w:rPr>
        <w:t xml:space="preserve"> </w:t>
      </w:r>
      <w:r w:rsidRPr="00F3371D">
        <w:rPr>
          <w:spacing w:val="-1"/>
        </w:rPr>
        <w:t>Dengan</w:t>
      </w:r>
      <w:r w:rsidR="00D95915" w:rsidRPr="00D95915">
        <w:rPr>
          <w:rFonts w:ascii="Segoe UI Symbol" w:hAnsi="Segoe UI Symbol" w:cs="Segoe UI Symbol"/>
          <w:spacing w:val="-1"/>
          <w:sz w:val="10"/>
        </w:rPr>
        <w:t>⠀</w:t>
      </w:r>
      <w:r w:rsidRPr="00F3371D">
        <w:rPr>
          <w:spacing w:val="-1"/>
        </w:rPr>
        <w:t>keterbukaan tersebut telah</w:t>
      </w:r>
      <w:r w:rsidR="00D95915" w:rsidRPr="00D95915">
        <w:rPr>
          <w:rFonts w:ascii="Segoe UI Symbol" w:hAnsi="Segoe UI Symbol" w:cs="Segoe UI Symbol"/>
          <w:spacing w:val="-1"/>
          <w:sz w:val="10"/>
        </w:rPr>
        <w:t>⠀</w:t>
      </w:r>
      <w:r w:rsidRPr="00F3371D">
        <w:rPr>
          <w:spacing w:val="-1"/>
        </w:rPr>
        <w:t>dapat dibuktikan bahwa</w:t>
      </w:r>
      <w:r w:rsidR="00D95915" w:rsidRPr="00D95915">
        <w:rPr>
          <w:rFonts w:ascii="Segoe UI Symbol" w:hAnsi="Segoe UI Symbol" w:cs="Segoe UI Symbol"/>
          <w:spacing w:val="-1"/>
          <w:sz w:val="10"/>
        </w:rPr>
        <w:t>⠀</w:t>
      </w:r>
      <w:r w:rsidRPr="00F3371D">
        <w:rPr>
          <w:spacing w:val="-1"/>
        </w:rPr>
        <w:t>objek sengketa telah memenuhi</w:t>
      </w:r>
      <w:r w:rsidR="00D95915" w:rsidRPr="00D95915">
        <w:rPr>
          <w:rFonts w:ascii="Segoe UI Symbol" w:hAnsi="Segoe UI Symbol" w:cs="Segoe UI Symbol"/>
          <w:spacing w:val="-1"/>
          <w:sz w:val="10"/>
        </w:rPr>
        <w:t>⠀</w:t>
      </w:r>
      <w:r w:rsidRPr="00F3371D">
        <w:rPr>
          <w:spacing w:val="-1"/>
        </w:rPr>
        <w:t>poin pertama Pasal</w:t>
      </w:r>
      <w:r w:rsidR="00D95915" w:rsidRPr="00D95915">
        <w:rPr>
          <w:rFonts w:ascii="Segoe UI Symbol" w:hAnsi="Segoe UI Symbol" w:cs="Segoe UI Symbol"/>
          <w:spacing w:val="-1"/>
          <w:sz w:val="10"/>
        </w:rPr>
        <w:t>⠀</w:t>
      </w:r>
      <w:r w:rsidRPr="00F3371D">
        <w:rPr>
          <w:spacing w:val="-1"/>
        </w:rPr>
        <w:t>87 UU AP.</w:t>
      </w:r>
    </w:p>
    <w:p w14:paraId="2BBBCF86" w14:textId="2FDA4067" w:rsidR="00F3371D" w:rsidRPr="00F3371D" w:rsidRDefault="0016087D" w:rsidP="003C7B46">
      <w:pPr>
        <w:pStyle w:val="ListParagraph"/>
        <w:spacing w:line="276" w:lineRule="auto"/>
        <w:ind w:left="0" w:firstLine="425"/>
        <w:jc w:val="both"/>
        <w:rPr>
          <w:spacing w:val="-1"/>
        </w:rPr>
      </w:pPr>
      <w:r>
        <w:rPr>
          <w:spacing w:val="-1"/>
        </w:rPr>
        <w:t xml:space="preserve">Keberadaan </w:t>
      </w:r>
      <w:r w:rsidR="00F3371D" w:rsidRPr="00F3371D">
        <w:rPr>
          <w:spacing w:val="-1"/>
        </w:rPr>
        <w:t>ruang lingkup pengaturan</w:t>
      </w:r>
      <w:r w:rsidR="00D95915" w:rsidRPr="00D95915">
        <w:rPr>
          <w:rFonts w:ascii="Segoe UI Symbol" w:hAnsi="Segoe UI Symbol" w:cs="Segoe UI Symbol"/>
          <w:spacing w:val="-1"/>
          <w:sz w:val="22"/>
        </w:rPr>
        <w:t>⠀</w:t>
      </w:r>
      <w:r w:rsidR="00F3371D" w:rsidRPr="00F3371D">
        <w:rPr>
          <w:spacing w:val="-1"/>
        </w:rPr>
        <w:t>administrasi pemerintahan yang</w:t>
      </w:r>
      <w:r w:rsidR="00D95915" w:rsidRPr="00D95915">
        <w:rPr>
          <w:rFonts w:ascii="Segoe UI Symbol" w:hAnsi="Segoe UI Symbol" w:cs="Segoe UI Symbol"/>
          <w:spacing w:val="-1"/>
          <w:sz w:val="6"/>
        </w:rPr>
        <w:t>⠀</w:t>
      </w:r>
      <w:r w:rsidR="00F3371D" w:rsidRPr="00F3371D">
        <w:rPr>
          <w:spacing w:val="-1"/>
        </w:rPr>
        <w:t>tidak hanya mencakup</w:t>
      </w:r>
      <w:r w:rsidR="00D95915" w:rsidRPr="00D95915">
        <w:rPr>
          <w:rFonts w:ascii="Segoe UI Symbol" w:hAnsi="Segoe UI Symbol" w:cs="Segoe UI Symbol"/>
          <w:spacing w:val="-1"/>
          <w:sz w:val="6"/>
        </w:rPr>
        <w:t>⠀</w:t>
      </w:r>
      <w:r w:rsidR="00F3371D" w:rsidRPr="00F3371D">
        <w:rPr>
          <w:spacing w:val="-1"/>
        </w:rPr>
        <w:t>bidang eksekutif saja,</w:t>
      </w:r>
      <w:r w:rsidR="00D95915" w:rsidRPr="00D95915">
        <w:rPr>
          <w:rFonts w:ascii="Segoe UI Symbol" w:hAnsi="Segoe UI Symbol" w:cs="Segoe UI Symbol"/>
          <w:spacing w:val="-1"/>
          <w:sz w:val="6"/>
        </w:rPr>
        <w:t>⠀</w:t>
      </w:r>
      <w:r w:rsidR="00F3371D" w:rsidRPr="00F3371D">
        <w:rPr>
          <w:spacing w:val="-1"/>
        </w:rPr>
        <w:t>melainkan pemerintahan dalam</w:t>
      </w:r>
      <w:r w:rsidR="00D95915" w:rsidRPr="00D95915">
        <w:rPr>
          <w:rFonts w:ascii="Segoe UI Symbol" w:hAnsi="Segoe UI Symbol" w:cs="Segoe UI Symbol"/>
          <w:spacing w:val="-1"/>
          <w:sz w:val="6"/>
        </w:rPr>
        <w:t>⠀</w:t>
      </w:r>
      <w:r w:rsidR="00F3371D" w:rsidRPr="00F3371D">
        <w:rPr>
          <w:spacing w:val="-1"/>
        </w:rPr>
        <w:t>arti yang luas,</w:t>
      </w:r>
      <w:r w:rsidR="00D95915" w:rsidRPr="00D95915">
        <w:rPr>
          <w:rFonts w:ascii="Segoe UI Symbol" w:hAnsi="Segoe UI Symbol" w:cs="Segoe UI Symbol"/>
          <w:spacing w:val="-1"/>
          <w:sz w:val="6"/>
        </w:rPr>
        <w:t>⠀</w:t>
      </w:r>
      <w:r w:rsidR="00F3371D" w:rsidRPr="00F3371D">
        <w:rPr>
          <w:spacing w:val="-1"/>
        </w:rPr>
        <w:t>yaitu eksekutif, legislatif,</w:t>
      </w:r>
      <w:r w:rsidR="00D95915" w:rsidRPr="00D95915">
        <w:rPr>
          <w:rFonts w:ascii="Segoe UI Symbol" w:hAnsi="Segoe UI Symbol" w:cs="Segoe UI Symbol"/>
          <w:spacing w:val="-1"/>
          <w:sz w:val="6"/>
        </w:rPr>
        <w:t>⠀</w:t>
      </w:r>
      <w:r w:rsidR="00F3371D" w:rsidRPr="00F3371D">
        <w:rPr>
          <w:spacing w:val="-1"/>
        </w:rPr>
        <w:t>dan yudikatif. Ketentuan</w:t>
      </w:r>
      <w:r w:rsidR="00D95915" w:rsidRPr="00D95915">
        <w:rPr>
          <w:rFonts w:ascii="Segoe UI Symbol" w:hAnsi="Segoe UI Symbol" w:cs="Segoe UI Symbol"/>
          <w:spacing w:val="-1"/>
          <w:sz w:val="6"/>
        </w:rPr>
        <w:t>⠀</w:t>
      </w:r>
      <w:r w:rsidR="00F3371D" w:rsidRPr="00F3371D">
        <w:rPr>
          <w:spacing w:val="-1"/>
        </w:rPr>
        <w:t>ini secara nyata</w:t>
      </w:r>
      <w:r w:rsidR="00D95915" w:rsidRPr="00D95915">
        <w:rPr>
          <w:rFonts w:ascii="Segoe UI Symbol" w:hAnsi="Segoe UI Symbol" w:cs="Segoe UI Symbol"/>
          <w:spacing w:val="-1"/>
          <w:sz w:val="6"/>
        </w:rPr>
        <w:t>⠀</w:t>
      </w:r>
      <w:r w:rsidR="00F3371D" w:rsidRPr="00F3371D">
        <w:rPr>
          <w:spacing w:val="-1"/>
        </w:rPr>
        <w:t>dicantumkan dalam Pasal</w:t>
      </w:r>
      <w:r w:rsidR="00D95915" w:rsidRPr="00D95915">
        <w:rPr>
          <w:rFonts w:ascii="Segoe UI Symbol" w:hAnsi="Segoe UI Symbol" w:cs="Segoe UI Symbol"/>
          <w:spacing w:val="-1"/>
          <w:sz w:val="6"/>
        </w:rPr>
        <w:t>⠀</w:t>
      </w:r>
      <w:r w:rsidR="00F3371D" w:rsidRPr="00F3371D">
        <w:rPr>
          <w:spacing w:val="-1"/>
        </w:rPr>
        <w:t>4 ayat (1)</w:t>
      </w:r>
      <w:r w:rsidR="00D95915" w:rsidRPr="00D95915">
        <w:rPr>
          <w:rFonts w:ascii="Segoe UI Symbol" w:hAnsi="Segoe UI Symbol" w:cs="Segoe UI Symbol"/>
          <w:spacing w:val="-1"/>
          <w:sz w:val="6"/>
        </w:rPr>
        <w:t>⠀</w:t>
      </w:r>
      <w:r w:rsidR="00F3371D" w:rsidRPr="00F3371D">
        <w:rPr>
          <w:spacing w:val="-1"/>
        </w:rPr>
        <w:t xml:space="preserve">yang berbunyi: </w:t>
      </w:r>
    </w:p>
    <w:p w14:paraId="2BBBCF87" w14:textId="77777777" w:rsidR="00F3371D" w:rsidRPr="00F3371D" w:rsidRDefault="00F3371D" w:rsidP="003C7B46">
      <w:pPr>
        <w:pStyle w:val="ListParagraph"/>
        <w:ind w:left="426"/>
        <w:jc w:val="both"/>
        <w:rPr>
          <w:spacing w:val="-1"/>
        </w:rPr>
      </w:pPr>
      <w:r w:rsidRPr="00F3371D">
        <w:rPr>
          <w:spacing w:val="-1"/>
        </w:rPr>
        <w:t>“Ruang lingkup pengaturan administrasi pemerintahan dalam undang-undang ini meliputi semua aktifitas</w:t>
      </w:r>
      <w:r w:rsidR="003C7B46">
        <w:rPr>
          <w:spacing w:val="-1"/>
        </w:rPr>
        <w:t>:</w:t>
      </w:r>
    </w:p>
    <w:p w14:paraId="2BBBCF88" w14:textId="2DFF36DF" w:rsidR="00F3371D" w:rsidRPr="00F3371D" w:rsidRDefault="00A67805" w:rsidP="00A67805">
      <w:pPr>
        <w:pStyle w:val="ListParagraph"/>
        <w:numPr>
          <w:ilvl w:val="1"/>
          <w:numId w:val="31"/>
        </w:numPr>
        <w:ind w:left="709" w:hanging="283"/>
        <w:jc w:val="both"/>
        <w:rPr>
          <w:spacing w:val="-1"/>
        </w:rPr>
      </w:pPr>
      <w:r>
        <w:rPr>
          <w:spacing w:val="-1"/>
        </w:rPr>
        <w:t>“</w:t>
      </w:r>
      <w:r w:rsidR="00F3371D" w:rsidRPr="00F3371D">
        <w:rPr>
          <w:spacing w:val="-1"/>
        </w:rPr>
        <w:t xml:space="preserve">Badan dan/atau Pejabat Pemerintahan yang menyelenggarakan Fungsi Pemerintahan dalam lingkup lembaga eksekutif; </w:t>
      </w:r>
    </w:p>
    <w:p w14:paraId="2BBBCF89" w14:textId="607C640E" w:rsidR="00F3371D" w:rsidRPr="00F3371D" w:rsidRDefault="00F3371D" w:rsidP="00A67805">
      <w:pPr>
        <w:pStyle w:val="ListParagraph"/>
        <w:numPr>
          <w:ilvl w:val="1"/>
          <w:numId w:val="31"/>
        </w:numPr>
        <w:ind w:left="709" w:hanging="283"/>
        <w:jc w:val="both"/>
        <w:rPr>
          <w:spacing w:val="-1"/>
        </w:rPr>
      </w:pPr>
      <w:r w:rsidRPr="00F3371D">
        <w:rPr>
          <w:spacing w:val="-1"/>
        </w:rPr>
        <w:t xml:space="preserve">Badan dan/atau Pejabat Pemerintahan yang menyelenggarakan Fungsi Pemerintahan dalam lingkup lembaga yudikatif; </w:t>
      </w:r>
    </w:p>
    <w:p w14:paraId="2BBBCF8A" w14:textId="1F1754F0" w:rsidR="00F3371D" w:rsidRPr="00F3371D" w:rsidRDefault="00F3371D" w:rsidP="00A67805">
      <w:pPr>
        <w:pStyle w:val="ListParagraph"/>
        <w:numPr>
          <w:ilvl w:val="1"/>
          <w:numId w:val="31"/>
        </w:numPr>
        <w:ind w:left="709" w:hanging="283"/>
        <w:jc w:val="both"/>
        <w:rPr>
          <w:spacing w:val="-1"/>
        </w:rPr>
      </w:pPr>
      <w:r w:rsidRPr="00F3371D">
        <w:rPr>
          <w:spacing w:val="-1"/>
        </w:rPr>
        <w:t xml:space="preserve">Badan dan/atau Pejabat Pemerintahan yang menyelenggarakan Fungsi Pemerintahan dalam lingkup lembaga legislatif; dan </w:t>
      </w:r>
    </w:p>
    <w:p w14:paraId="2BBBCF8B" w14:textId="5D224B96" w:rsidR="00F3371D" w:rsidRPr="00F3371D" w:rsidRDefault="00F3371D" w:rsidP="00A67805">
      <w:pPr>
        <w:pStyle w:val="ListParagraph"/>
        <w:numPr>
          <w:ilvl w:val="1"/>
          <w:numId w:val="31"/>
        </w:numPr>
        <w:ind w:left="709" w:hanging="283"/>
        <w:jc w:val="both"/>
        <w:rPr>
          <w:spacing w:val="-1"/>
        </w:rPr>
      </w:pPr>
      <w:r w:rsidRPr="00F3371D">
        <w:rPr>
          <w:spacing w:val="-1"/>
        </w:rPr>
        <w:t>Badan dan/atau Pejabat Pemerintahan lainnya yang menyelenggarakan Fungsi Pemerintahan yang disebutkan Undang-Undang Dasar Negara Republik Indonesia Tahun 1945 dan/atau undang-undang.”</w:t>
      </w:r>
    </w:p>
    <w:p w14:paraId="2BBBCF8C" w14:textId="591240BA" w:rsidR="00F3371D" w:rsidRPr="00F3371D" w:rsidRDefault="00F3371D" w:rsidP="003C7B46">
      <w:pPr>
        <w:pStyle w:val="ListParagraph"/>
        <w:spacing w:line="276" w:lineRule="auto"/>
        <w:ind w:left="0" w:firstLine="425"/>
        <w:jc w:val="both"/>
        <w:rPr>
          <w:spacing w:val="-1"/>
        </w:rPr>
      </w:pPr>
      <w:r w:rsidRPr="00F3371D">
        <w:rPr>
          <w:spacing w:val="-1"/>
        </w:rPr>
        <w:t>Dengan</w:t>
      </w:r>
      <w:r w:rsidR="00D95915" w:rsidRPr="00D95915">
        <w:rPr>
          <w:rFonts w:ascii="Segoe UI Symbol" w:hAnsi="Segoe UI Symbol" w:cs="Segoe UI Symbol"/>
          <w:spacing w:val="-1"/>
          <w:sz w:val="6"/>
        </w:rPr>
        <w:t>⠀</w:t>
      </w:r>
      <w:r w:rsidRPr="00F3371D">
        <w:rPr>
          <w:spacing w:val="-1"/>
        </w:rPr>
        <w:t>demikian, pada saat</w:t>
      </w:r>
      <w:r w:rsidR="00D95915" w:rsidRPr="00D95915">
        <w:rPr>
          <w:rFonts w:ascii="Segoe UI Symbol" w:hAnsi="Segoe UI Symbol" w:cs="Segoe UI Symbol"/>
          <w:spacing w:val="-1"/>
          <w:sz w:val="6"/>
        </w:rPr>
        <w:t>⠀</w:t>
      </w:r>
      <w:r w:rsidRPr="00F3371D">
        <w:rPr>
          <w:spacing w:val="-1"/>
        </w:rPr>
        <w:t>ini keputusan yang</w:t>
      </w:r>
      <w:r w:rsidR="00D95915" w:rsidRPr="00D95915">
        <w:rPr>
          <w:rFonts w:ascii="Segoe UI Symbol" w:hAnsi="Segoe UI Symbol" w:cs="Segoe UI Symbol"/>
          <w:spacing w:val="-1"/>
          <w:sz w:val="6"/>
        </w:rPr>
        <w:t>⠀</w:t>
      </w:r>
      <w:r w:rsidRPr="00F3371D">
        <w:rPr>
          <w:spacing w:val="-1"/>
        </w:rPr>
        <w:t>dapat digugat ke</w:t>
      </w:r>
      <w:r w:rsidR="00D95915" w:rsidRPr="00D95915">
        <w:rPr>
          <w:rFonts w:ascii="Segoe UI Symbol" w:hAnsi="Segoe UI Symbol" w:cs="Segoe UI Symbol"/>
          <w:spacing w:val="-1"/>
          <w:sz w:val="16"/>
        </w:rPr>
        <w:t>⠀</w:t>
      </w:r>
      <w:r w:rsidRPr="00F3371D">
        <w:rPr>
          <w:spacing w:val="-1"/>
        </w:rPr>
        <w:t>PTUN tidak hanya</w:t>
      </w:r>
      <w:r w:rsidR="00D95915" w:rsidRPr="00D95915">
        <w:rPr>
          <w:rFonts w:ascii="Segoe UI Symbol" w:hAnsi="Segoe UI Symbol" w:cs="Segoe UI Symbol"/>
          <w:spacing w:val="-1"/>
          <w:sz w:val="16"/>
        </w:rPr>
        <w:t>⠀</w:t>
      </w:r>
      <w:r w:rsidRPr="00F3371D">
        <w:rPr>
          <w:spacing w:val="-1"/>
        </w:rPr>
        <w:t>keputusan presiden, gubernur,</w:t>
      </w:r>
      <w:r w:rsidR="00D95915" w:rsidRPr="00D95915">
        <w:rPr>
          <w:rFonts w:ascii="Segoe UI Symbol" w:hAnsi="Segoe UI Symbol" w:cs="Segoe UI Symbol"/>
          <w:spacing w:val="-1"/>
          <w:sz w:val="16"/>
        </w:rPr>
        <w:t>⠀</w:t>
      </w:r>
      <w:r w:rsidRPr="00F3371D">
        <w:rPr>
          <w:spacing w:val="-1"/>
        </w:rPr>
        <w:t>bupati, atau walikota</w:t>
      </w:r>
      <w:r w:rsidR="00D95915" w:rsidRPr="00D95915">
        <w:rPr>
          <w:rFonts w:ascii="Segoe UI Symbol" w:hAnsi="Segoe UI Symbol" w:cs="Segoe UI Symbol"/>
          <w:spacing w:val="-1"/>
          <w:sz w:val="16"/>
        </w:rPr>
        <w:t>⠀</w:t>
      </w:r>
      <w:r w:rsidRPr="00F3371D">
        <w:rPr>
          <w:spacing w:val="-1"/>
        </w:rPr>
        <w:t>seperti yang selama</w:t>
      </w:r>
      <w:r w:rsidR="00D95915" w:rsidRPr="00D95915">
        <w:rPr>
          <w:rFonts w:ascii="Segoe UI Symbol" w:hAnsi="Segoe UI Symbol" w:cs="Segoe UI Symbol"/>
          <w:spacing w:val="-1"/>
          <w:sz w:val="16"/>
        </w:rPr>
        <w:t>⠀</w:t>
      </w:r>
      <w:r w:rsidRPr="00F3371D">
        <w:rPr>
          <w:spacing w:val="-1"/>
        </w:rPr>
        <w:t>ini berlangsung. Namun</w:t>
      </w:r>
      <w:r w:rsidR="00F174D4">
        <w:rPr>
          <w:spacing w:val="-1"/>
          <w:lang w:val="id-ID"/>
        </w:rPr>
        <w:t>,</w:t>
      </w:r>
      <w:r w:rsidR="00D95915" w:rsidRPr="00D95915">
        <w:rPr>
          <w:rFonts w:ascii="Segoe UI Symbol" w:hAnsi="Segoe UI Symbol" w:cs="Segoe UI Symbol"/>
          <w:spacing w:val="-1"/>
          <w:sz w:val="16"/>
        </w:rPr>
        <w:t>⠀</w:t>
      </w:r>
      <w:r w:rsidRPr="00F3371D">
        <w:rPr>
          <w:spacing w:val="-1"/>
        </w:rPr>
        <w:t>juga termasuk keputusan</w:t>
      </w:r>
      <w:r w:rsidR="00D95915" w:rsidRPr="00D95915">
        <w:rPr>
          <w:rFonts w:ascii="Segoe UI Symbol" w:hAnsi="Segoe UI Symbol" w:cs="Segoe UI Symbol"/>
          <w:spacing w:val="-1"/>
          <w:sz w:val="16"/>
        </w:rPr>
        <w:t>⠀</w:t>
      </w:r>
      <w:r w:rsidRPr="00F3371D">
        <w:rPr>
          <w:spacing w:val="-1"/>
        </w:rPr>
        <w:t>ketua DPR dan</w:t>
      </w:r>
      <w:r w:rsidR="00D95915" w:rsidRPr="00D95915">
        <w:rPr>
          <w:rFonts w:ascii="Segoe UI Symbol" w:hAnsi="Segoe UI Symbol" w:cs="Segoe UI Symbol"/>
          <w:spacing w:val="-1"/>
          <w:sz w:val="16"/>
        </w:rPr>
        <w:t>⠀</w:t>
      </w:r>
      <w:r w:rsidRPr="00F3371D">
        <w:rPr>
          <w:spacing w:val="-1"/>
        </w:rPr>
        <w:t>keputusan ketua Mahkamah</w:t>
      </w:r>
      <w:r w:rsidR="00D95915" w:rsidRPr="00D95915">
        <w:rPr>
          <w:rFonts w:ascii="Segoe UI Symbol" w:hAnsi="Segoe UI Symbol" w:cs="Segoe UI Symbol"/>
          <w:spacing w:val="-1"/>
          <w:sz w:val="16"/>
        </w:rPr>
        <w:t>⠀</w:t>
      </w:r>
      <w:r w:rsidRPr="00F3371D">
        <w:rPr>
          <w:spacing w:val="-1"/>
        </w:rPr>
        <w:t>Agung. Kementerian Komunikasi</w:t>
      </w:r>
      <w:r w:rsidR="00D95915" w:rsidRPr="00D95915">
        <w:rPr>
          <w:rFonts w:ascii="Segoe UI Symbol" w:hAnsi="Segoe UI Symbol" w:cs="Segoe UI Symbol"/>
          <w:spacing w:val="-1"/>
          <w:sz w:val="16"/>
        </w:rPr>
        <w:t>⠀</w:t>
      </w:r>
      <w:r w:rsidRPr="00F3371D">
        <w:rPr>
          <w:spacing w:val="-1"/>
        </w:rPr>
        <w:t>dan Informatika (KOMINFO)</w:t>
      </w:r>
      <w:r w:rsidR="00D95915" w:rsidRPr="00D95915">
        <w:rPr>
          <w:rFonts w:ascii="Segoe UI Symbol" w:hAnsi="Segoe UI Symbol" w:cs="Segoe UI Symbol"/>
          <w:spacing w:val="-1"/>
          <w:sz w:val="16"/>
        </w:rPr>
        <w:t>⠀</w:t>
      </w:r>
      <w:r w:rsidRPr="00F3371D">
        <w:rPr>
          <w:spacing w:val="-1"/>
        </w:rPr>
        <w:t>sebagai badan yang</w:t>
      </w:r>
      <w:r w:rsidR="00D95915" w:rsidRPr="00D95915">
        <w:rPr>
          <w:rFonts w:ascii="Segoe UI Symbol" w:hAnsi="Segoe UI Symbol" w:cs="Segoe UI Symbol"/>
          <w:spacing w:val="-1"/>
          <w:sz w:val="16"/>
        </w:rPr>
        <w:t>⠀</w:t>
      </w:r>
      <w:r w:rsidRPr="00F3371D">
        <w:rPr>
          <w:spacing w:val="-1"/>
        </w:rPr>
        <w:t>diamanatkan Pasal 17</w:t>
      </w:r>
      <w:r w:rsidR="00D95915" w:rsidRPr="00D95915">
        <w:rPr>
          <w:rFonts w:ascii="Segoe UI Symbol" w:hAnsi="Segoe UI Symbol" w:cs="Segoe UI Symbol"/>
          <w:spacing w:val="-1"/>
          <w:sz w:val="16"/>
        </w:rPr>
        <w:t>⠀</w:t>
      </w:r>
      <w:r w:rsidRPr="00F3371D">
        <w:rPr>
          <w:spacing w:val="-1"/>
        </w:rPr>
        <w:t>UUD NRI 1945</w:t>
      </w:r>
      <w:r w:rsidR="00D95915" w:rsidRPr="00D95915">
        <w:rPr>
          <w:rFonts w:ascii="Segoe UI Symbol" w:hAnsi="Segoe UI Symbol" w:cs="Segoe UI Symbol"/>
          <w:spacing w:val="-1"/>
          <w:sz w:val="16"/>
        </w:rPr>
        <w:t>⠀</w:t>
      </w:r>
      <w:r w:rsidRPr="00F3371D">
        <w:rPr>
          <w:spacing w:val="-1"/>
        </w:rPr>
        <w:t>untuk membantu Presiden,</w:t>
      </w:r>
      <w:r w:rsidR="00D95915" w:rsidRPr="00D95915">
        <w:rPr>
          <w:rFonts w:ascii="Segoe UI Symbol" w:hAnsi="Segoe UI Symbol" w:cs="Segoe UI Symbol"/>
          <w:spacing w:val="-1"/>
          <w:sz w:val="16"/>
        </w:rPr>
        <w:t>⠀</w:t>
      </w:r>
      <w:r w:rsidRPr="00F3371D">
        <w:rPr>
          <w:spacing w:val="-1"/>
        </w:rPr>
        <w:t>merupakan bagian dari sendi eksekutif</w:t>
      </w:r>
      <w:r w:rsidR="00D95915" w:rsidRPr="00D95915">
        <w:rPr>
          <w:rFonts w:ascii="Segoe UI Symbol" w:hAnsi="Segoe UI Symbol" w:cs="Segoe UI Symbol"/>
          <w:spacing w:val="-1"/>
          <w:sz w:val="16"/>
        </w:rPr>
        <w:t>⠀</w:t>
      </w:r>
      <w:r w:rsidRPr="00F3371D">
        <w:rPr>
          <w:spacing w:val="-1"/>
        </w:rPr>
        <w:t>yang berwenang dalam</w:t>
      </w:r>
      <w:r w:rsidR="00D95915" w:rsidRPr="00D95915">
        <w:rPr>
          <w:rFonts w:ascii="Segoe UI Symbol" w:hAnsi="Segoe UI Symbol" w:cs="Segoe UI Symbol"/>
          <w:spacing w:val="-1"/>
          <w:sz w:val="16"/>
        </w:rPr>
        <w:t>⠀</w:t>
      </w:r>
      <w:r w:rsidRPr="00F3371D">
        <w:rPr>
          <w:spacing w:val="-1"/>
        </w:rPr>
        <w:t>menyelenggarakan urusan pemerintahan.</w:t>
      </w:r>
      <w:r w:rsidR="00D95915" w:rsidRPr="00D95915">
        <w:rPr>
          <w:rFonts w:ascii="Segoe UI Symbol" w:hAnsi="Segoe UI Symbol" w:cs="Segoe UI Symbol"/>
          <w:spacing w:val="-1"/>
          <w:sz w:val="16"/>
        </w:rPr>
        <w:t>⠀</w:t>
      </w:r>
      <w:r w:rsidRPr="00F3371D">
        <w:rPr>
          <w:spacing w:val="-1"/>
        </w:rPr>
        <w:t>Dalam hal ini</w:t>
      </w:r>
      <w:r w:rsidR="00D95915" w:rsidRPr="00D95915">
        <w:rPr>
          <w:rFonts w:ascii="Segoe UI Symbol" w:hAnsi="Segoe UI Symbol" w:cs="Segoe UI Symbol"/>
          <w:spacing w:val="-1"/>
          <w:sz w:val="16"/>
        </w:rPr>
        <w:t>⠀</w:t>
      </w:r>
      <w:r w:rsidRPr="00F3371D">
        <w:rPr>
          <w:spacing w:val="-1"/>
        </w:rPr>
        <w:t>kewenangan KOMINFO</w:t>
      </w:r>
      <w:r w:rsidR="00D95915" w:rsidRPr="00D95915">
        <w:rPr>
          <w:rFonts w:ascii="Segoe UI Symbol" w:hAnsi="Segoe UI Symbol" w:cs="Segoe UI Symbol"/>
          <w:spacing w:val="-1"/>
          <w:sz w:val="16"/>
        </w:rPr>
        <w:t>⠀</w:t>
      </w:r>
      <w:r w:rsidRPr="00F3371D">
        <w:rPr>
          <w:spacing w:val="-1"/>
        </w:rPr>
        <w:t>adalah melakukan pemutusan</w:t>
      </w:r>
      <w:r w:rsidR="00D95915" w:rsidRPr="00D95915">
        <w:rPr>
          <w:rFonts w:ascii="Segoe UI Symbol" w:hAnsi="Segoe UI Symbol" w:cs="Segoe UI Symbol"/>
          <w:spacing w:val="-1"/>
          <w:sz w:val="16"/>
        </w:rPr>
        <w:t>⠀</w:t>
      </w:r>
      <w:r w:rsidRPr="00F3371D">
        <w:rPr>
          <w:spacing w:val="-1"/>
        </w:rPr>
        <w:t>akses terhadap informasi</w:t>
      </w:r>
      <w:r w:rsidR="00D95915" w:rsidRPr="00D95915">
        <w:rPr>
          <w:rFonts w:ascii="Segoe UI Symbol" w:hAnsi="Segoe UI Symbol" w:cs="Segoe UI Symbol"/>
          <w:spacing w:val="-1"/>
          <w:sz w:val="16"/>
        </w:rPr>
        <w:t>⠀</w:t>
      </w:r>
      <w:r w:rsidRPr="00F3371D">
        <w:rPr>
          <w:spacing w:val="-1"/>
        </w:rPr>
        <w:t>elektronik dan/atau dokumen</w:t>
      </w:r>
      <w:r w:rsidR="00D95915" w:rsidRPr="00D95915">
        <w:rPr>
          <w:rFonts w:ascii="Segoe UI Symbol" w:hAnsi="Segoe UI Symbol" w:cs="Segoe UI Symbol"/>
          <w:spacing w:val="-1"/>
          <w:sz w:val="16"/>
        </w:rPr>
        <w:t>⠀</w:t>
      </w:r>
      <w:r w:rsidRPr="00F3371D">
        <w:rPr>
          <w:spacing w:val="-1"/>
        </w:rPr>
        <w:t>elektronik yang memiliki</w:t>
      </w:r>
      <w:r w:rsidR="00D95915" w:rsidRPr="00D95915">
        <w:rPr>
          <w:rFonts w:ascii="Segoe UI Symbol" w:hAnsi="Segoe UI Symbol" w:cs="Segoe UI Symbol"/>
          <w:spacing w:val="-1"/>
          <w:sz w:val="16"/>
        </w:rPr>
        <w:t>⠀</w:t>
      </w:r>
      <w:r w:rsidRPr="00F3371D">
        <w:rPr>
          <w:spacing w:val="-1"/>
        </w:rPr>
        <w:t>muatan yang melanggar</w:t>
      </w:r>
      <w:r w:rsidR="00D95915" w:rsidRPr="00D95915">
        <w:rPr>
          <w:rFonts w:ascii="Segoe UI Symbol" w:hAnsi="Segoe UI Symbol" w:cs="Segoe UI Symbol"/>
          <w:spacing w:val="-1"/>
          <w:sz w:val="16"/>
        </w:rPr>
        <w:t>⠀</w:t>
      </w:r>
      <w:r w:rsidRPr="00F3371D">
        <w:rPr>
          <w:spacing w:val="-1"/>
        </w:rPr>
        <w:t>hukum sebagaimana diatur</w:t>
      </w:r>
      <w:r w:rsidR="00D95915" w:rsidRPr="00D95915">
        <w:rPr>
          <w:rFonts w:ascii="Segoe UI Symbol" w:hAnsi="Segoe UI Symbol" w:cs="Segoe UI Symbol"/>
          <w:spacing w:val="-1"/>
          <w:sz w:val="16"/>
        </w:rPr>
        <w:t>⠀</w:t>
      </w:r>
      <w:r w:rsidRPr="00F3371D">
        <w:rPr>
          <w:spacing w:val="-1"/>
        </w:rPr>
        <w:t>dalam Pasal 40</w:t>
      </w:r>
      <w:r w:rsidR="00D95915" w:rsidRPr="00D95915">
        <w:rPr>
          <w:rFonts w:ascii="Segoe UI Symbol" w:hAnsi="Segoe UI Symbol" w:cs="Segoe UI Symbol"/>
          <w:spacing w:val="-1"/>
          <w:sz w:val="16"/>
        </w:rPr>
        <w:t>⠀</w:t>
      </w:r>
      <w:r w:rsidRPr="00F3371D">
        <w:rPr>
          <w:spacing w:val="-1"/>
        </w:rPr>
        <w:t>ayat (2b) UU</w:t>
      </w:r>
      <w:r w:rsidR="00D95915" w:rsidRPr="00D95915">
        <w:rPr>
          <w:rFonts w:ascii="Segoe UI Symbol" w:hAnsi="Segoe UI Symbol" w:cs="Segoe UI Symbol"/>
          <w:spacing w:val="-1"/>
          <w:sz w:val="16"/>
        </w:rPr>
        <w:t>⠀</w:t>
      </w:r>
      <w:r w:rsidRPr="00F3371D">
        <w:rPr>
          <w:spacing w:val="-1"/>
        </w:rPr>
        <w:t>ITE 2016. Karenanya</w:t>
      </w:r>
      <w:r w:rsidR="00D95915" w:rsidRPr="00D95915">
        <w:rPr>
          <w:rFonts w:ascii="Segoe UI Symbol" w:hAnsi="Segoe UI Symbol" w:cs="Segoe UI Symbol"/>
          <w:spacing w:val="-1"/>
          <w:sz w:val="16"/>
        </w:rPr>
        <w:t>⠀</w:t>
      </w:r>
      <w:r w:rsidRPr="00F3371D">
        <w:rPr>
          <w:spacing w:val="-1"/>
        </w:rPr>
        <w:t>objek sengketa telah</w:t>
      </w:r>
      <w:r w:rsidR="00D95915" w:rsidRPr="00D95915">
        <w:rPr>
          <w:rFonts w:ascii="Segoe UI Symbol" w:hAnsi="Segoe UI Symbol" w:cs="Segoe UI Symbol"/>
          <w:spacing w:val="-1"/>
          <w:sz w:val="16"/>
        </w:rPr>
        <w:t>⠀</w:t>
      </w:r>
      <w:r w:rsidRPr="00F3371D">
        <w:rPr>
          <w:spacing w:val="-1"/>
        </w:rPr>
        <w:t>termasuk dalam KTUN poin</w:t>
      </w:r>
      <w:r w:rsidR="00D95915" w:rsidRPr="00D95915">
        <w:rPr>
          <w:rFonts w:ascii="Segoe UI Symbol" w:hAnsi="Segoe UI Symbol" w:cs="Segoe UI Symbol"/>
          <w:spacing w:val="-1"/>
          <w:sz w:val="16"/>
        </w:rPr>
        <w:t>⠀</w:t>
      </w:r>
      <w:r w:rsidRPr="00F3371D">
        <w:rPr>
          <w:spacing w:val="-1"/>
        </w:rPr>
        <w:t>b Pasal 87</w:t>
      </w:r>
      <w:r w:rsidR="00D95915" w:rsidRPr="00D95915">
        <w:rPr>
          <w:rFonts w:ascii="Segoe UI Symbol" w:hAnsi="Segoe UI Symbol" w:cs="Segoe UI Symbol"/>
          <w:spacing w:val="-1"/>
          <w:sz w:val="16"/>
        </w:rPr>
        <w:t>⠀</w:t>
      </w:r>
      <w:r w:rsidRPr="00F3371D">
        <w:rPr>
          <w:spacing w:val="-1"/>
        </w:rPr>
        <w:t>UU AP. Lebih</w:t>
      </w:r>
      <w:r w:rsidR="00D95915" w:rsidRPr="00D95915">
        <w:rPr>
          <w:rFonts w:ascii="Segoe UI Symbol" w:hAnsi="Segoe UI Symbol" w:cs="Segoe UI Symbol"/>
          <w:spacing w:val="-1"/>
          <w:sz w:val="16"/>
        </w:rPr>
        <w:t>⠀</w:t>
      </w:r>
      <w:r w:rsidRPr="00F3371D">
        <w:rPr>
          <w:spacing w:val="-1"/>
        </w:rPr>
        <w:t>lanjut hal tersebut</w:t>
      </w:r>
      <w:r w:rsidR="00D95915" w:rsidRPr="00D95915">
        <w:rPr>
          <w:rFonts w:ascii="Segoe UI Symbol" w:hAnsi="Segoe UI Symbol" w:cs="Segoe UI Symbol"/>
          <w:spacing w:val="-1"/>
          <w:sz w:val="16"/>
        </w:rPr>
        <w:t>⠀</w:t>
      </w:r>
      <w:r w:rsidRPr="00F3371D">
        <w:rPr>
          <w:spacing w:val="-1"/>
        </w:rPr>
        <w:t>secara bersamaan juga</w:t>
      </w:r>
      <w:r w:rsidR="00D95915" w:rsidRPr="00D95915">
        <w:rPr>
          <w:rFonts w:ascii="Segoe UI Symbol" w:hAnsi="Segoe UI Symbol" w:cs="Segoe UI Symbol"/>
          <w:spacing w:val="-1"/>
          <w:sz w:val="16"/>
        </w:rPr>
        <w:t>⠀</w:t>
      </w:r>
      <w:r w:rsidRPr="00F3371D">
        <w:rPr>
          <w:spacing w:val="-1"/>
        </w:rPr>
        <w:t>telah memenuhi unsur</w:t>
      </w:r>
      <w:r w:rsidR="00D95915" w:rsidRPr="00D95915">
        <w:rPr>
          <w:rFonts w:ascii="Segoe UI Symbol" w:hAnsi="Segoe UI Symbol" w:cs="Segoe UI Symbol"/>
          <w:spacing w:val="-1"/>
          <w:sz w:val="16"/>
        </w:rPr>
        <w:t>⠀</w:t>
      </w:r>
      <w:r w:rsidRPr="00F3371D">
        <w:rPr>
          <w:spacing w:val="-1"/>
        </w:rPr>
        <w:t>ketiga karena telah didasarkan</w:t>
      </w:r>
      <w:r w:rsidR="00D95915" w:rsidRPr="00D95915">
        <w:rPr>
          <w:rFonts w:ascii="Segoe UI Symbol" w:hAnsi="Segoe UI Symbol" w:cs="Segoe UI Symbol"/>
          <w:spacing w:val="-1"/>
          <w:sz w:val="16"/>
        </w:rPr>
        <w:t>⠀</w:t>
      </w:r>
      <w:r w:rsidRPr="00F3371D">
        <w:rPr>
          <w:spacing w:val="-1"/>
        </w:rPr>
        <w:t>pada peraturan perundang-undangan</w:t>
      </w:r>
      <w:r w:rsidR="00D95915" w:rsidRPr="00D95915">
        <w:rPr>
          <w:rFonts w:ascii="Segoe UI Symbol" w:hAnsi="Segoe UI Symbol" w:cs="Segoe UI Symbol"/>
          <w:spacing w:val="-1"/>
          <w:sz w:val="16"/>
        </w:rPr>
        <w:t>⠀</w:t>
      </w:r>
      <w:r w:rsidRPr="00F3371D">
        <w:rPr>
          <w:spacing w:val="-1"/>
        </w:rPr>
        <w:t>sebagaimana disebutkan diatas.</w:t>
      </w:r>
    </w:p>
    <w:p w14:paraId="2BBBCF8D" w14:textId="2003F423" w:rsidR="00F3371D" w:rsidRPr="00F3371D" w:rsidRDefault="00FB3C2D" w:rsidP="003C7B46">
      <w:pPr>
        <w:pStyle w:val="ListParagraph"/>
        <w:spacing w:line="276" w:lineRule="auto"/>
        <w:ind w:left="0" w:firstLine="425"/>
        <w:jc w:val="both"/>
        <w:rPr>
          <w:spacing w:val="-1"/>
        </w:rPr>
      </w:pPr>
      <w:r>
        <w:rPr>
          <w:spacing w:val="-1"/>
        </w:rPr>
        <w:t xml:space="preserve">Unsur </w:t>
      </w:r>
      <w:r w:rsidR="0016087D">
        <w:rPr>
          <w:spacing w:val="-1"/>
        </w:rPr>
        <w:t xml:space="preserve">ketetepan </w:t>
      </w:r>
      <w:r w:rsidR="00F3371D" w:rsidRPr="00F3371D">
        <w:rPr>
          <w:spacing w:val="-1"/>
        </w:rPr>
        <w:t>bersifat final</w:t>
      </w:r>
      <w:r w:rsidR="00D95915" w:rsidRPr="00D95915">
        <w:rPr>
          <w:rFonts w:ascii="Segoe UI Symbol" w:hAnsi="Segoe UI Symbol" w:cs="Segoe UI Symbol"/>
          <w:spacing w:val="-1"/>
          <w:sz w:val="16"/>
        </w:rPr>
        <w:t>⠀</w:t>
      </w:r>
      <w:r w:rsidR="00F3371D" w:rsidRPr="00F3371D">
        <w:rPr>
          <w:spacing w:val="-1"/>
        </w:rPr>
        <w:t>dalam arti luas.</w:t>
      </w:r>
      <w:r w:rsidR="00D95915" w:rsidRPr="00D95915">
        <w:rPr>
          <w:rFonts w:ascii="Segoe UI Symbol" w:hAnsi="Segoe UI Symbol" w:cs="Segoe UI Symbol"/>
          <w:spacing w:val="-1"/>
          <w:sz w:val="16"/>
        </w:rPr>
        <w:t>⠀</w:t>
      </w:r>
      <w:r w:rsidR="00F3371D" w:rsidRPr="00F3371D">
        <w:rPr>
          <w:spacing w:val="-1"/>
        </w:rPr>
        <w:t>Final artinya sudah</w:t>
      </w:r>
      <w:r w:rsidR="00D95915" w:rsidRPr="00D95915">
        <w:rPr>
          <w:rFonts w:ascii="Segoe UI Symbol" w:hAnsi="Segoe UI Symbol" w:cs="Segoe UI Symbol"/>
          <w:spacing w:val="-1"/>
          <w:sz w:val="16"/>
        </w:rPr>
        <w:t>⠀</w:t>
      </w:r>
      <w:r w:rsidR="00F3371D" w:rsidRPr="00F3371D">
        <w:rPr>
          <w:spacing w:val="-1"/>
        </w:rPr>
        <w:t>definitif dan karenanya</w:t>
      </w:r>
      <w:r w:rsidR="00D95915" w:rsidRPr="00D95915">
        <w:rPr>
          <w:rFonts w:ascii="Segoe UI Symbol" w:hAnsi="Segoe UI Symbol" w:cs="Segoe UI Symbol"/>
          <w:spacing w:val="-1"/>
          <w:sz w:val="16"/>
        </w:rPr>
        <w:t>⠀</w:t>
      </w:r>
      <w:r w:rsidR="00F3371D" w:rsidRPr="00F3371D">
        <w:rPr>
          <w:spacing w:val="-1"/>
        </w:rPr>
        <w:t>dapat menimbulkan akibat</w:t>
      </w:r>
      <w:r w:rsidR="00D95915" w:rsidRPr="00D95915">
        <w:rPr>
          <w:rFonts w:ascii="Segoe UI Symbol" w:hAnsi="Segoe UI Symbol" w:cs="Segoe UI Symbol"/>
          <w:spacing w:val="-1"/>
          <w:sz w:val="16"/>
        </w:rPr>
        <w:t>⠀</w:t>
      </w:r>
      <w:r w:rsidR="00F3371D" w:rsidRPr="00F3371D">
        <w:rPr>
          <w:spacing w:val="-1"/>
        </w:rPr>
        <w:t>hukum. Keputusan yang</w:t>
      </w:r>
      <w:r w:rsidR="00D95915" w:rsidRPr="00D95915">
        <w:rPr>
          <w:rFonts w:ascii="Segoe UI Symbol" w:hAnsi="Segoe UI Symbol" w:cs="Segoe UI Symbol"/>
          <w:spacing w:val="-1"/>
          <w:sz w:val="16"/>
        </w:rPr>
        <w:t>⠀</w:t>
      </w:r>
      <w:r w:rsidR="00F3371D" w:rsidRPr="00F3371D">
        <w:rPr>
          <w:spacing w:val="-1"/>
        </w:rPr>
        <w:t>masih memerlukan persetujuan</w:t>
      </w:r>
      <w:r w:rsidR="00D95915" w:rsidRPr="00D95915">
        <w:rPr>
          <w:rFonts w:ascii="Segoe UI Symbol" w:hAnsi="Segoe UI Symbol" w:cs="Segoe UI Symbol"/>
          <w:spacing w:val="-1"/>
          <w:sz w:val="16"/>
        </w:rPr>
        <w:t>⠀</w:t>
      </w:r>
      <w:r w:rsidR="00F3371D" w:rsidRPr="00F3371D">
        <w:rPr>
          <w:spacing w:val="-1"/>
        </w:rPr>
        <w:t>instansi atasan atau</w:t>
      </w:r>
      <w:r w:rsidR="00D95915" w:rsidRPr="00D95915">
        <w:rPr>
          <w:rFonts w:ascii="Segoe UI Symbol" w:hAnsi="Segoe UI Symbol" w:cs="Segoe UI Symbol"/>
          <w:spacing w:val="-1"/>
          <w:sz w:val="16"/>
        </w:rPr>
        <w:t>⠀</w:t>
      </w:r>
      <w:r w:rsidR="00F3371D" w:rsidRPr="00F3371D">
        <w:rPr>
          <w:spacing w:val="-1"/>
        </w:rPr>
        <w:t>instansi lain belum bersifat</w:t>
      </w:r>
      <w:r w:rsidR="00D95915" w:rsidRPr="00D95915">
        <w:rPr>
          <w:rFonts w:ascii="Segoe UI Symbol" w:hAnsi="Segoe UI Symbol" w:cs="Segoe UI Symbol"/>
          <w:spacing w:val="-1"/>
          <w:sz w:val="16"/>
        </w:rPr>
        <w:t>⠀</w:t>
      </w:r>
      <w:r w:rsidR="00F3371D" w:rsidRPr="00F3371D">
        <w:rPr>
          <w:spacing w:val="-1"/>
        </w:rPr>
        <w:t>final karenanya belum</w:t>
      </w:r>
      <w:r w:rsidR="00D95915" w:rsidRPr="00D95915">
        <w:rPr>
          <w:rFonts w:ascii="Segoe UI Symbol" w:hAnsi="Segoe UI Symbol" w:cs="Segoe UI Symbol"/>
          <w:spacing w:val="-1"/>
          <w:sz w:val="16"/>
        </w:rPr>
        <w:t>⠀</w:t>
      </w:r>
      <w:r w:rsidR="00F3371D" w:rsidRPr="00F3371D">
        <w:rPr>
          <w:spacing w:val="-1"/>
        </w:rPr>
        <w:t>dapat menimbulkan suatu hak</w:t>
      </w:r>
      <w:r w:rsidR="00D95915" w:rsidRPr="00D95915">
        <w:rPr>
          <w:rFonts w:ascii="Segoe UI Symbol" w:hAnsi="Segoe UI Symbol" w:cs="Segoe UI Symbol"/>
          <w:spacing w:val="-1"/>
          <w:sz w:val="16"/>
        </w:rPr>
        <w:t>⠀</w:t>
      </w:r>
      <w:r w:rsidR="00F3371D" w:rsidRPr="00F3371D">
        <w:rPr>
          <w:spacing w:val="-1"/>
        </w:rPr>
        <w:t>atau kewajiban pada</w:t>
      </w:r>
      <w:r w:rsidR="00D95915" w:rsidRPr="00D95915">
        <w:rPr>
          <w:rFonts w:ascii="Segoe UI Symbol" w:hAnsi="Segoe UI Symbol" w:cs="Segoe UI Symbol"/>
          <w:spacing w:val="-1"/>
          <w:sz w:val="16"/>
        </w:rPr>
        <w:t>⠀</w:t>
      </w:r>
      <w:r w:rsidR="00F3371D" w:rsidRPr="00F3371D">
        <w:rPr>
          <w:spacing w:val="-1"/>
        </w:rPr>
        <w:t>pihak yang bersangkutan.</w:t>
      </w:r>
      <w:r w:rsidR="00D95915" w:rsidRPr="00D95915">
        <w:rPr>
          <w:rFonts w:ascii="Segoe UI Symbol" w:hAnsi="Segoe UI Symbol" w:cs="Segoe UI Symbol"/>
          <w:spacing w:val="-1"/>
          <w:sz w:val="16"/>
        </w:rPr>
        <w:t>⠀</w:t>
      </w:r>
      <w:r w:rsidR="00F3371D" w:rsidRPr="00F3371D">
        <w:rPr>
          <w:spacing w:val="-1"/>
        </w:rPr>
        <w:t>Sifat final suatu</w:t>
      </w:r>
      <w:r w:rsidR="00D95915" w:rsidRPr="00D95915">
        <w:rPr>
          <w:rFonts w:ascii="Segoe UI Symbol" w:hAnsi="Segoe UI Symbol" w:cs="Segoe UI Symbol"/>
          <w:spacing w:val="-1"/>
          <w:sz w:val="16"/>
        </w:rPr>
        <w:t>⠀</w:t>
      </w:r>
      <w:r w:rsidR="00F3371D" w:rsidRPr="00F3371D">
        <w:rPr>
          <w:spacing w:val="-1"/>
        </w:rPr>
        <w:t xml:space="preserve">keputusan tata </w:t>
      </w:r>
      <w:r w:rsidR="00F3371D" w:rsidRPr="00F3371D">
        <w:rPr>
          <w:spacing w:val="-1"/>
        </w:rPr>
        <w:lastRenderedPageBreak/>
        <w:t>usaha</w:t>
      </w:r>
      <w:r w:rsidR="00D95915" w:rsidRPr="00D95915">
        <w:rPr>
          <w:rFonts w:ascii="Segoe UI Symbol" w:hAnsi="Segoe UI Symbol" w:cs="Segoe UI Symbol"/>
          <w:spacing w:val="-1"/>
          <w:sz w:val="16"/>
        </w:rPr>
        <w:t>⠀</w:t>
      </w:r>
      <w:r w:rsidR="00F3371D" w:rsidRPr="00F3371D">
        <w:rPr>
          <w:spacing w:val="-1"/>
        </w:rPr>
        <w:t>negara diartikan lebih luas</w:t>
      </w:r>
      <w:r w:rsidR="00D95915" w:rsidRPr="00D95915">
        <w:rPr>
          <w:rFonts w:ascii="Segoe UI Symbol" w:hAnsi="Segoe UI Symbol" w:cs="Segoe UI Symbol"/>
          <w:spacing w:val="-1"/>
          <w:sz w:val="16"/>
        </w:rPr>
        <w:t>⠀</w:t>
      </w:r>
      <w:r w:rsidR="00F3371D" w:rsidRPr="00F3371D">
        <w:rPr>
          <w:spacing w:val="-1"/>
        </w:rPr>
        <w:t>yaitu termasuk keputusan</w:t>
      </w:r>
      <w:r w:rsidR="00D95915" w:rsidRPr="00D95915">
        <w:rPr>
          <w:rFonts w:ascii="Segoe UI Symbol" w:hAnsi="Segoe UI Symbol" w:cs="Segoe UI Symbol"/>
          <w:spacing w:val="-1"/>
          <w:sz w:val="16"/>
        </w:rPr>
        <w:t>⠀</w:t>
      </w:r>
      <w:r w:rsidR="00F3371D" w:rsidRPr="00F3371D">
        <w:rPr>
          <w:spacing w:val="-1"/>
        </w:rPr>
        <w:t>yang diambil alih</w:t>
      </w:r>
      <w:r w:rsidR="00D95915" w:rsidRPr="00D95915">
        <w:rPr>
          <w:rFonts w:ascii="Segoe UI Symbol" w:hAnsi="Segoe UI Symbol" w:cs="Segoe UI Symbol"/>
          <w:spacing w:val="-1"/>
          <w:sz w:val="16"/>
        </w:rPr>
        <w:t>⠀</w:t>
      </w:r>
      <w:r w:rsidR="00F3371D" w:rsidRPr="00F3371D">
        <w:rPr>
          <w:spacing w:val="-1"/>
        </w:rPr>
        <w:t>oleh atasan pejabat</w:t>
      </w:r>
      <w:r w:rsidR="00D95915" w:rsidRPr="00D95915">
        <w:rPr>
          <w:rFonts w:ascii="Segoe UI Symbol" w:hAnsi="Segoe UI Symbol" w:cs="Segoe UI Symbol"/>
          <w:spacing w:val="-1"/>
          <w:sz w:val="16"/>
        </w:rPr>
        <w:t>⠀</w:t>
      </w:r>
      <w:r w:rsidR="00F3371D" w:rsidRPr="00F3371D">
        <w:rPr>
          <w:spacing w:val="-1"/>
        </w:rPr>
        <w:t>yang berwenang. Selain</w:t>
      </w:r>
      <w:r w:rsidR="00D95915" w:rsidRPr="00D95915">
        <w:rPr>
          <w:rFonts w:ascii="Segoe UI Symbol" w:hAnsi="Segoe UI Symbol" w:cs="Segoe UI Symbol"/>
          <w:spacing w:val="-1"/>
          <w:sz w:val="16"/>
        </w:rPr>
        <w:t>⠀</w:t>
      </w:r>
      <w:r w:rsidR="00F3371D" w:rsidRPr="00F3371D">
        <w:rPr>
          <w:spacing w:val="-1"/>
        </w:rPr>
        <w:t>itu, menurut UU PTUN</w:t>
      </w:r>
      <w:r w:rsidR="00D95915" w:rsidRPr="00D95915">
        <w:rPr>
          <w:rFonts w:ascii="Segoe UI Symbol" w:hAnsi="Segoe UI Symbol" w:cs="Segoe UI Symbol"/>
          <w:spacing w:val="-1"/>
          <w:sz w:val="16"/>
        </w:rPr>
        <w:t>⠀</w:t>
      </w:r>
      <w:r w:rsidR="00F3371D" w:rsidRPr="00F3371D">
        <w:rPr>
          <w:spacing w:val="-1"/>
        </w:rPr>
        <w:t>suatu keputusan tata</w:t>
      </w:r>
      <w:r w:rsidR="00D95915" w:rsidRPr="00D95915">
        <w:rPr>
          <w:rFonts w:ascii="Segoe UI Symbol" w:hAnsi="Segoe UI Symbol" w:cs="Segoe UI Symbol"/>
          <w:spacing w:val="-1"/>
          <w:sz w:val="16"/>
        </w:rPr>
        <w:t>⠀</w:t>
      </w:r>
      <w:r w:rsidR="00F3371D" w:rsidRPr="00F3371D">
        <w:rPr>
          <w:spacing w:val="-1"/>
        </w:rPr>
        <w:t>usaha negara telah menimbulkan</w:t>
      </w:r>
      <w:r w:rsidR="00D95915" w:rsidRPr="00D95915">
        <w:rPr>
          <w:rFonts w:ascii="Segoe UI Symbol" w:hAnsi="Segoe UI Symbol" w:cs="Segoe UI Symbol"/>
          <w:spacing w:val="-1"/>
          <w:sz w:val="16"/>
        </w:rPr>
        <w:t>⠀</w:t>
      </w:r>
      <w:r w:rsidR="00F3371D" w:rsidRPr="00F3371D">
        <w:rPr>
          <w:spacing w:val="-1"/>
        </w:rPr>
        <w:t>akibat hukum bagi</w:t>
      </w:r>
      <w:r w:rsidR="00D95915" w:rsidRPr="00D95915">
        <w:rPr>
          <w:rFonts w:ascii="Segoe UI Symbol" w:hAnsi="Segoe UI Symbol" w:cs="Segoe UI Symbol"/>
          <w:spacing w:val="-1"/>
          <w:sz w:val="16"/>
        </w:rPr>
        <w:t>⠀</w:t>
      </w:r>
      <w:r w:rsidR="00F3371D" w:rsidRPr="00F3371D">
        <w:rPr>
          <w:spacing w:val="-1"/>
        </w:rPr>
        <w:t>seseorang atau badan hukum</w:t>
      </w:r>
      <w:r w:rsidR="00D95915" w:rsidRPr="00D95915">
        <w:rPr>
          <w:rFonts w:ascii="Segoe UI Symbol" w:hAnsi="Segoe UI Symbol" w:cs="Segoe UI Symbol"/>
          <w:spacing w:val="-1"/>
          <w:sz w:val="16"/>
        </w:rPr>
        <w:t>⠀</w:t>
      </w:r>
      <w:r w:rsidR="00F3371D" w:rsidRPr="00F3371D">
        <w:rPr>
          <w:spacing w:val="-1"/>
        </w:rPr>
        <w:t>perdata. Maksud dari</w:t>
      </w:r>
      <w:r w:rsidR="00D95915" w:rsidRPr="00D95915">
        <w:rPr>
          <w:rFonts w:ascii="Segoe UI Symbol" w:hAnsi="Segoe UI Symbol" w:cs="Segoe UI Symbol"/>
          <w:spacing w:val="-1"/>
          <w:sz w:val="16"/>
        </w:rPr>
        <w:t>⠀</w:t>
      </w:r>
      <w:r w:rsidR="00F3371D" w:rsidRPr="00F3371D">
        <w:rPr>
          <w:spacing w:val="-1"/>
        </w:rPr>
        <w:t>“final dalam arti</w:t>
      </w:r>
      <w:r w:rsidR="00D95915" w:rsidRPr="00D95915">
        <w:rPr>
          <w:rFonts w:ascii="Segoe UI Symbol" w:hAnsi="Segoe UI Symbol" w:cs="Segoe UI Symbol"/>
          <w:spacing w:val="-1"/>
          <w:sz w:val="16"/>
        </w:rPr>
        <w:t>⠀</w:t>
      </w:r>
      <w:r w:rsidR="00F3371D" w:rsidRPr="00F3371D">
        <w:rPr>
          <w:spacing w:val="-1"/>
        </w:rPr>
        <w:t>luas” adalah mencakup</w:t>
      </w:r>
      <w:r w:rsidR="00D95915" w:rsidRPr="00D95915">
        <w:rPr>
          <w:rFonts w:ascii="Segoe UI Symbol" w:hAnsi="Segoe UI Symbol" w:cs="Segoe UI Symbol"/>
          <w:spacing w:val="-1"/>
          <w:sz w:val="16"/>
        </w:rPr>
        <w:t>⠀</w:t>
      </w:r>
      <w:r w:rsidR="00F3371D" w:rsidRPr="00F3371D">
        <w:rPr>
          <w:spacing w:val="-1"/>
        </w:rPr>
        <w:t>keputusan yang diambil</w:t>
      </w:r>
      <w:r w:rsidR="00D95915" w:rsidRPr="00D95915">
        <w:rPr>
          <w:rFonts w:ascii="Segoe UI Symbol" w:hAnsi="Segoe UI Symbol" w:cs="Segoe UI Symbol"/>
          <w:spacing w:val="-1"/>
          <w:sz w:val="16"/>
        </w:rPr>
        <w:t>⠀</w:t>
      </w:r>
      <w:r w:rsidR="00F3371D" w:rsidRPr="00F3371D">
        <w:rPr>
          <w:spacing w:val="-1"/>
        </w:rPr>
        <w:t>alih oleh atasan</w:t>
      </w:r>
      <w:r w:rsidR="00D95915" w:rsidRPr="00D95915">
        <w:rPr>
          <w:rFonts w:ascii="Segoe UI Symbol" w:hAnsi="Segoe UI Symbol" w:cs="Segoe UI Symbol"/>
          <w:spacing w:val="-1"/>
          <w:sz w:val="16"/>
        </w:rPr>
        <w:t>⠀</w:t>
      </w:r>
      <w:r w:rsidR="00F3371D" w:rsidRPr="00F3371D">
        <w:rPr>
          <w:spacing w:val="-1"/>
        </w:rPr>
        <w:t>pejabat yang berwenang</w:t>
      </w:r>
      <w:r w:rsidR="00D95915" w:rsidRPr="00D95915">
        <w:rPr>
          <w:rFonts w:ascii="Segoe UI Symbol" w:hAnsi="Segoe UI Symbol" w:cs="Segoe UI Symbol"/>
          <w:spacing w:val="-1"/>
          <w:sz w:val="16"/>
        </w:rPr>
        <w:t>⠀</w:t>
      </w:r>
      <w:r w:rsidR="009739E5" w:rsidRPr="00F3371D">
        <w:rPr>
          <w:spacing w:val="-1"/>
        </w:rPr>
        <w:fldChar w:fldCharType="begin" w:fldLock="1"/>
      </w:r>
      <w:r>
        <w:rPr>
          <w:spacing w:val="-1"/>
        </w:rPr>
        <w:instrText>ADDIN CSL_CITATION {"citationItems":[{"id":"ITEM-1","itemData":{"DOI":"10.20885/iustum.vol25.iss2.art7","author":[{"dropping-particle":"","family":"Ridwan","given":"","non-dropping-particle":"","parse-names":false,"suffix":""},{"dropping-particle":"","family":"Heryansyah","given":"Despan","non-dropping-particle":"","parse-names":false,"suffix":""},{"dropping-particle":"","family":"Dian Kus Pratiwi","given":"","non-dropping-particle":"","parse-names":false,"suffix":""}],"container-title":"Jurnal Hukum Ius Quia Iustum","id":"ITEM-1","issued":{"date-parts":[["2018"]]},"page":"339-358","title":"Perluasan Kompetensi Absolut Pengadilan Tata Usaha Negara dalam Undang-Undang Administrasi Pemerintahan","type":"article-journal"},"uris":["http://www.mendeley.com/documents/?uuid=3bdc0d51-00d8-4609-93aa-e6feda84ba2c"]}],"mendeley":{"formattedCitation":"(Ridwan et al. 2018)","plainTextFormattedCitation":"(Ridwan et al. 2018)","previouslyFormattedCitation":"(Ridwan et al. 2018)"},"properties":{"noteIndex":0},"schema":"https://github.com/citation-style-language/schema/raw/master/csl-citation.json"}</w:instrText>
      </w:r>
      <w:r w:rsidR="009739E5" w:rsidRPr="00F3371D">
        <w:rPr>
          <w:spacing w:val="-1"/>
        </w:rPr>
        <w:fldChar w:fldCharType="separate"/>
      </w:r>
      <w:r w:rsidR="00F3371D" w:rsidRPr="00F3371D">
        <w:rPr>
          <w:noProof/>
          <w:spacing w:val="-1"/>
        </w:rPr>
        <w:t>(Ridwan et al. 2018)</w:t>
      </w:r>
      <w:r w:rsidR="009739E5" w:rsidRPr="00F3371D">
        <w:rPr>
          <w:spacing w:val="-1"/>
        </w:rPr>
        <w:fldChar w:fldCharType="end"/>
      </w:r>
      <w:r w:rsidR="00F3371D" w:rsidRPr="00F3371D">
        <w:rPr>
          <w:spacing w:val="-1"/>
        </w:rPr>
        <w:t>. Jika dilihat</w:t>
      </w:r>
      <w:r w:rsidR="00D95915" w:rsidRPr="00D95915">
        <w:rPr>
          <w:rFonts w:ascii="Segoe UI Symbol" w:hAnsi="Segoe UI Symbol" w:cs="Segoe UI Symbol"/>
          <w:spacing w:val="-1"/>
          <w:sz w:val="16"/>
        </w:rPr>
        <w:t>⠀</w:t>
      </w:r>
      <w:r w:rsidR="00F3371D" w:rsidRPr="00F3371D">
        <w:rPr>
          <w:spacing w:val="-1"/>
        </w:rPr>
        <w:t>dari objek sengketa</w:t>
      </w:r>
      <w:r w:rsidR="00D95915" w:rsidRPr="00D95915">
        <w:rPr>
          <w:rFonts w:ascii="Segoe UI Symbol" w:hAnsi="Segoe UI Symbol" w:cs="Segoe UI Symbol"/>
          <w:spacing w:val="-1"/>
          <w:sz w:val="16"/>
        </w:rPr>
        <w:t>⠀</w:t>
      </w:r>
      <w:r w:rsidR="00F3371D" w:rsidRPr="00F3371D">
        <w:rPr>
          <w:spacing w:val="-1"/>
        </w:rPr>
        <w:t>maka bentuk</w:t>
      </w:r>
      <w:r w:rsidR="00D95915" w:rsidRPr="00D95915">
        <w:rPr>
          <w:rFonts w:ascii="Segoe UI Symbol" w:hAnsi="Segoe UI Symbol" w:cs="Segoe UI Symbol"/>
          <w:spacing w:val="-1"/>
          <w:sz w:val="16"/>
        </w:rPr>
        <w:t>⠀</w:t>
      </w:r>
      <w:r w:rsidR="00F3371D" w:rsidRPr="00F3371D">
        <w:rPr>
          <w:spacing w:val="-1"/>
        </w:rPr>
        <w:t>tindakan faktual KOMINFO</w:t>
      </w:r>
      <w:r w:rsidR="00D95915" w:rsidRPr="00D95915">
        <w:rPr>
          <w:rFonts w:ascii="Segoe UI Symbol" w:hAnsi="Segoe UI Symbol" w:cs="Segoe UI Symbol"/>
          <w:spacing w:val="-1"/>
          <w:sz w:val="16"/>
        </w:rPr>
        <w:t>⠀</w:t>
      </w:r>
      <w:r w:rsidR="00F3371D" w:rsidRPr="00F3371D">
        <w:rPr>
          <w:spacing w:val="-1"/>
        </w:rPr>
        <w:t>merupakan salah satu</w:t>
      </w:r>
      <w:r w:rsidR="00D95915" w:rsidRPr="00D95915">
        <w:rPr>
          <w:rFonts w:ascii="Segoe UI Symbol" w:hAnsi="Segoe UI Symbol" w:cs="Segoe UI Symbol"/>
          <w:spacing w:val="-1"/>
          <w:sz w:val="16"/>
        </w:rPr>
        <w:t>⠀</w:t>
      </w:r>
      <w:r w:rsidR="00F3371D" w:rsidRPr="00F3371D">
        <w:rPr>
          <w:spacing w:val="-1"/>
        </w:rPr>
        <w:t>bentuk KTUN yang bersifat</w:t>
      </w:r>
      <w:r w:rsidR="00D95915" w:rsidRPr="00D95915">
        <w:rPr>
          <w:rFonts w:ascii="Segoe UI Symbol" w:hAnsi="Segoe UI Symbol" w:cs="Segoe UI Symbol"/>
          <w:spacing w:val="-1"/>
          <w:sz w:val="16"/>
        </w:rPr>
        <w:t>⠀</w:t>
      </w:r>
      <w:r w:rsidR="00F3371D" w:rsidRPr="00F3371D">
        <w:rPr>
          <w:spacing w:val="-1"/>
        </w:rPr>
        <w:t>final karena termasuk</w:t>
      </w:r>
      <w:r w:rsidR="00D95915" w:rsidRPr="00D95915">
        <w:rPr>
          <w:rFonts w:ascii="Segoe UI Symbol" w:hAnsi="Segoe UI Symbol" w:cs="Segoe UI Symbol"/>
          <w:spacing w:val="-1"/>
          <w:sz w:val="16"/>
        </w:rPr>
        <w:t>⠀</w:t>
      </w:r>
      <w:r w:rsidR="00F3371D" w:rsidRPr="00F3371D">
        <w:rPr>
          <w:spacing w:val="-1"/>
        </w:rPr>
        <w:t>dalam kewenangannya dalam membatasi</w:t>
      </w:r>
      <w:r w:rsidR="00D95915" w:rsidRPr="00D95915">
        <w:rPr>
          <w:rFonts w:ascii="Segoe UI Symbol" w:hAnsi="Segoe UI Symbol" w:cs="Segoe UI Symbol"/>
          <w:spacing w:val="-1"/>
          <w:sz w:val="16"/>
        </w:rPr>
        <w:t>⠀</w:t>
      </w:r>
      <w:r w:rsidR="00F3371D" w:rsidRPr="00F3371D">
        <w:rPr>
          <w:spacing w:val="-1"/>
        </w:rPr>
        <w:t>dan memutus akses</w:t>
      </w:r>
      <w:r w:rsidR="00D95915" w:rsidRPr="00D95915">
        <w:rPr>
          <w:rFonts w:ascii="Segoe UI Symbol" w:hAnsi="Segoe UI Symbol" w:cs="Segoe UI Symbol"/>
          <w:spacing w:val="-1"/>
          <w:sz w:val="16"/>
        </w:rPr>
        <w:t>⠀</w:t>
      </w:r>
      <w:r w:rsidR="00F3371D" w:rsidRPr="00F3371D">
        <w:rPr>
          <w:spacing w:val="-1"/>
        </w:rPr>
        <w:t>internet, dan tidak</w:t>
      </w:r>
      <w:r w:rsidR="00D95915" w:rsidRPr="00D95915">
        <w:rPr>
          <w:rFonts w:ascii="Segoe UI Symbol" w:hAnsi="Segoe UI Symbol" w:cs="Segoe UI Symbol"/>
          <w:spacing w:val="-1"/>
          <w:sz w:val="16"/>
        </w:rPr>
        <w:t>⠀</w:t>
      </w:r>
      <w:r w:rsidR="00F3371D" w:rsidRPr="00F3371D">
        <w:rPr>
          <w:spacing w:val="-1"/>
        </w:rPr>
        <w:t>memerlukan persetujuan instansi</w:t>
      </w:r>
      <w:r w:rsidR="00D95915" w:rsidRPr="00D95915">
        <w:rPr>
          <w:rFonts w:ascii="Segoe UI Symbol" w:hAnsi="Segoe UI Symbol" w:cs="Segoe UI Symbol"/>
          <w:spacing w:val="-1"/>
          <w:sz w:val="16"/>
        </w:rPr>
        <w:t>⠀</w:t>
      </w:r>
      <w:r w:rsidR="00F3371D" w:rsidRPr="00F3371D">
        <w:rPr>
          <w:spacing w:val="-1"/>
        </w:rPr>
        <w:t>diatasnya, dalam hal</w:t>
      </w:r>
      <w:r w:rsidR="00D95915" w:rsidRPr="00D95915">
        <w:rPr>
          <w:rFonts w:ascii="Segoe UI Symbol" w:hAnsi="Segoe UI Symbol" w:cs="Segoe UI Symbol"/>
          <w:spacing w:val="-1"/>
          <w:sz w:val="16"/>
        </w:rPr>
        <w:t>⠀</w:t>
      </w:r>
      <w:r w:rsidR="00F3371D" w:rsidRPr="00F3371D">
        <w:rPr>
          <w:spacing w:val="-1"/>
        </w:rPr>
        <w:t>ini Presiden.</w:t>
      </w:r>
    </w:p>
    <w:p w14:paraId="2BBBCF8E" w14:textId="46ABDAA4" w:rsidR="00F3371D" w:rsidRPr="00F3371D" w:rsidRDefault="00F81BE5" w:rsidP="003C7B46">
      <w:pPr>
        <w:pStyle w:val="ListParagraph"/>
        <w:spacing w:line="276" w:lineRule="auto"/>
        <w:ind w:left="0" w:firstLine="425"/>
        <w:jc w:val="both"/>
        <w:rPr>
          <w:spacing w:val="-1"/>
        </w:rPr>
      </w:pPr>
      <w:r>
        <w:rPr>
          <w:spacing w:val="-1"/>
        </w:rPr>
        <w:t>T</w:t>
      </w:r>
      <w:r w:rsidR="00F3371D" w:rsidRPr="00F3371D">
        <w:rPr>
          <w:spacing w:val="-1"/>
        </w:rPr>
        <w:t>indakan</w:t>
      </w:r>
      <w:r w:rsidR="00D95915" w:rsidRPr="00D95915">
        <w:rPr>
          <w:rFonts w:ascii="Segoe UI Symbol" w:hAnsi="Segoe UI Symbol" w:cs="Segoe UI Symbol"/>
          <w:spacing w:val="-1"/>
          <w:sz w:val="16"/>
        </w:rPr>
        <w:t>⠀</w:t>
      </w:r>
      <w:r w:rsidR="00F3371D" w:rsidRPr="00F3371D">
        <w:rPr>
          <w:spacing w:val="-1"/>
        </w:rPr>
        <w:t>hukum</w:t>
      </w:r>
      <w:r w:rsidR="00D95915" w:rsidRPr="00D95915">
        <w:rPr>
          <w:rFonts w:ascii="Segoe UI Symbol" w:hAnsi="Segoe UI Symbol" w:cs="Segoe UI Symbol"/>
          <w:spacing w:val="-1"/>
          <w:sz w:val="16"/>
        </w:rPr>
        <w:t>⠀</w:t>
      </w:r>
      <w:r w:rsidR="00F3371D" w:rsidRPr="00F3371D">
        <w:rPr>
          <w:spacing w:val="-1"/>
        </w:rPr>
        <w:t>Badan atau Pejabat</w:t>
      </w:r>
      <w:r w:rsidR="00D95915" w:rsidRPr="00D95915">
        <w:rPr>
          <w:rFonts w:ascii="Segoe UI Symbol" w:hAnsi="Segoe UI Symbol" w:cs="Segoe UI Symbol"/>
          <w:spacing w:val="-1"/>
          <w:sz w:val="16"/>
        </w:rPr>
        <w:t>⠀</w:t>
      </w:r>
      <w:r w:rsidR="00F3371D" w:rsidRPr="00F3371D">
        <w:rPr>
          <w:spacing w:val="-1"/>
        </w:rPr>
        <w:t>tata usaha negara</w:t>
      </w:r>
      <w:r w:rsidR="00D95915" w:rsidRPr="00D95915">
        <w:rPr>
          <w:rFonts w:ascii="Segoe UI Symbol" w:hAnsi="Segoe UI Symbol" w:cs="Segoe UI Symbol"/>
          <w:spacing w:val="-1"/>
          <w:sz w:val="16"/>
        </w:rPr>
        <w:t>⠀</w:t>
      </w:r>
      <w:r w:rsidR="00F3371D" w:rsidRPr="00F3371D">
        <w:rPr>
          <w:spacing w:val="-1"/>
        </w:rPr>
        <w:t>adalah suatu pernyataan</w:t>
      </w:r>
      <w:r w:rsidR="00D95915" w:rsidRPr="00D95915">
        <w:rPr>
          <w:rFonts w:ascii="Segoe UI Symbol" w:hAnsi="Segoe UI Symbol" w:cs="Segoe UI Symbol"/>
          <w:spacing w:val="-1"/>
          <w:sz w:val="16"/>
        </w:rPr>
        <w:t>⠀</w:t>
      </w:r>
      <w:r w:rsidR="00F3371D" w:rsidRPr="00F3371D">
        <w:rPr>
          <w:spacing w:val="-1"/>
        </w:rPr>
        <w:t>kehendak yang muncul</w:t>
      </w:r>
      <w:r w:rsidR="00D95915" w:rsidRPr="00D95915">
        <w:rPr>
          <w:rFonts w:ascii="Segoe UI Symbol" w:hAnsi="Segoe UI Symbol" w:cs="Segoe UI Symbol"/>
          <w:spacing w:val="-1"/>
          <w:sz w:val="16"/>
        </w:rPr>
        <w:t>⠀</w:t>
      </w:r>
      <w:r w:rsidR="00F3371D" w:rsidRPr="00F3371D">
        <w:rPr>
          <w:spacing w:val="-1"/>
        </w:rPr>
        <w:t>dari organ administasi</w:t>
      </w:r>
      <w:r w:rsidR="00D95915" w:rsidRPr="00D95915">
        <w:rPr>
          <w:rFonts w:ascii="Segoe UI Symbol" w:hAnsi="Segoe UI Symbol" w:cs="Segoe UI Symbol"/>
          <w:spacing w:val="-1"/>
          <w:sz w:val="16"/>
        </w:rPr>
        <w:t>⠀</w:t>
      </w:r>
      <w:r w:rsidR="00F3371D" w:rsidRPr="00F3371D">
        <w:rPr>
          <w:spacing w:val="-1"/>
        </w:rPr>
        <w:t>dalam keadaan khusus, dimaksudkan</w:t>
      </w:r>
      <w:r w:rsidR="00D95915" w:rsidRPr="00D95915">
        <w:rPr>
          <w:rFonts w:ascii="Segoe UI Symbol" w:hAnsi="Segoe UI Symbol" w:cs="Segoe UI Symbol"/>
          <w:spacing w:val="-1"/>
          <w:sz w:val="16"/>
        </w:rPr>
        <w:t>⠀</w:t>
      </w:r>
      <w:r w:rsidR="00F3371D" w:rsidRPr="00F3371D">
        <w:rPr>
          <w:spacing w:val="-1"/>
        </w:rPr>
        <w:t>untuk menimbulkan akibat</w:t>
      </w:r>
      <w:r w:rsidR="00D95915" w:rsidRPr="00D95915">
        <w:rPr>
          <w:rFonts w:ascii="Segoe UI Symbol" w:hAnsi="Segoe UI Symbol" w:cs="Segoe UI Symbol"/>
          <w:spacing w:val="-1"/>
          <w:sz w:val="16"/>
        </w:rPr>
        <w:t>⠀</w:t>
      </w:r>
      <w:r w:rsidR="00F3371D" w:rsidRPr="00F3371D">
        <w:rPr>
          <w:spacing w:val="-1"/>
        </w:rPr>
        <w:t>hukum dalam hukum</w:t>
      </w:r>
      <w:r w:rsidR="00D95915" w:rsidRPr="00D95915">
        <w:rPr>
          <w:rFonts w:ascii="Segoe UI Symbol" w:hAnsi="Segoe UI Symbol" w:cs="Segoe UI Symbol"/>
          <w:spacing w:val="-1"/>
          <w:sz w:val="16"/>
        </w:rPr>
        <w:t>⠀</w:t>
      </w:r>
      <w:r w:rsidR="00F3371D" w:rsidRPr="00F3371D">
        <w:rPr>
          <w:spacing w:val="-1"/>
        </w:rPr>
        <w:t>administrasi. Definisi tindakan</w:t>
      </w:r>
      <w:r w:rsidR="00D95915" w:rsidRPr="00D95915">
        <w:rPr>
          <w:rFonts w:ascii="Segoe UI Symbol" w:hAnsi="Segoe UI Symbol" w:cs="Segoe UI Symbol"/>
          <w:spacing w:val="-1"/>
          <w:sz w:val="16"/>
        </w:rPr>
        <w:t>⠀</w:t>
      </w:r>
      <w:r w:rsidR="00F3371D" w:rsidRPr="00F3371D">
        <w:rPr>
          <w:spacing w:val="-1"/>
        </w:rPr>
        <w:t>Administrasi Pemerintahan juga</w:t>
      </w:r>
      <w:r w:rsidR="00D95915" w:rsidRPr="00D95915">
        <w:rPr>
          <w:rFonts w:ascii="Segoe UI Symbol" w:hAnsi="Segoe UI Symbol" w:cs="Segoe UI Symbol"/>
          <w:spacing w:val="-1"/>
          <w:sz w:val="16"/>
        </w:rPr>
        <w:t>⠀</w:t>
      </w:r>
      <w:r w:rsidR="00F3371D" w:rsidRPr="00F3371D">
        <w:rPr>
          <w:spacing w:val="-1"/>
        </w:rPr>
        <w:t>dicantumkan dalam Pasal</w:t>
      </w:r>
      <w:r w:rsidR="00D95915" w:rsidRPr="00D95915">
        <w:rPr>
          <w:rFonts w:ascii="Segoe UI Symbol" w:hAnsi="Segoe UI Symbol" w:cs="Segoe UI Symbol"/>
          <w:spacing w:val="-1"/>
          <w:sz w:val="16"/>
        </w:rPr>
        <w:t>⠀</w:t>
      </w:r>
      <w:r w:rsidR="00F3371D" w:rsidRPr="00F3371D">
        <w:rPr>
          <w:spacing w:val="-1"/>
        </w:rPr>
        <w:t>1</w:t>
      </w:r>
      <w:r w:rsidR="00D95915" w:rsidRPr="00D95915">
        <w:rPr>
          <w:rFonts w:ascii="Segoe UI Symbol" w:hAnsi="Segoe UI Symbol" w:cs="Segoe UI Symbol"/>
          <w:spacing w:val="-1"/>
          <w:sz w:val="16"/>
        </w:rPr>
        <w:t>⠀</w:t>
      </w:r>
      <w:r w:rsidR="00F3371D" w:rsidRPr="00F3371D">
        <w:rPr>
          <w:spacing w:val="-1"/>
        </w:rPr>
        <w:t>angka 8 UU</w:t>
      </w:r>
      <w:r w:rsidR="00D95915" w:rsidRPr="00D95915">
        <w:rPr>
          <w:rFonts w:ascii="Segoe UI Symbol" w:hAnsi="Segoe UI Symbol" w:cs="Segoe UI Symbol"/>
          <w:spacing w:val="-1"/>
          <w:sz w:val="16"/>
        </w:rPr>
        <w:t>⠀</w:t>
      </w:r>
      <w:r w:rsidR="00F3371D" w:rsidRPr="00F3371D">
        <w:rPr>
          <w:spacing w:val="-1"/>
        </w:rPr>
        <w:t>AP menyatakan bahwa:</w:t>
      </w:r>
    </w:p>
    <w:p w14:paraId="2BBBCF8F" w14:textId="527A2C3B" w:rsidR="00F3371D" w:rsidRPr="00F3371D" w:rsidRDefault="00F3371D" w:rsidP="00EF3E42">
      <w:pPr>
        <w:pStyle w:val="ListParagraph"/>
        <w:ind w:left="426"/>
        <w:jc w:val="both"/>
        <w:rPr>
          <w:spacing w:val="-1"/>
        </w:rPr>
      </w:pPr>
      <w:r w:rsidRPr="00F3371D">
        <w:rPr>
          <w:spacing w:val="-1"/>
        </w:rPr>
        <w:t>“Tindakan</w:t>
      </w:r>
      <w:r w:rsidR="00D95915" w:rsidRPr="00D95915">
        <w:rPr>
          <w:rFonts w:ascii="Segoe UI Symbol" w:hAnsi="Segoe UI Symbol" w:cs="Segoe UI Symbol"/>
          <w:spacing w:val="-1"/>
          <w:sz w:val="16"/>
        </w:rPr>
        <w:t>⠀</w:t>
      </w:r>
      <w:r w:rsidRPr="00F3371D">
        <w:rPr>
          <w:spacing w:val="-1"/>
        </w:rPr>
        <w:t>Administrasi Pemerintahan yang selanjutnya disebut Tindakan adalah perbuatan Pejabat Pemerintahan atau penyelenggara negara lainnya untuk melakukan dan/atau tidak melakukan perbuatan konkret dalam rangka penyelenggaraan pemerintahan</w:t>
      </w:r>
      <w:r w:rsidR="00F174D4">
        <w:rPr>
          <w:spacing w:val="-1"/>
          <w:lang w:val="id-ID"/>
        </w:rPr>
        <w:t>.</w:t>
      </w:r>
      <w:r w:rsidRPr="00F3371D">
        <w:rPr>
          <w:spacing w:val="-1"/>
        </w:rPr>
        <w:t>”</w:t>
      </w:r>
    </w:p>
    <w:p w14:paraId="2BBBCF90" w14:textId="77777777" w:rsidR="00F3371D" w:rsidRPr="00F3371D" w:rsidRDefault="00F3371D" w:rsidP="00EF3E42">
      <w:pPr>
        <w:pStyle w:val="ListParagraph"/>
        <w:spacing w:line="276" w:lineRule="auto"/>
        <w:ind w:left="0" w:firstLine="425"/>
        <w:jc w:val="both"/>
        <w:rPr>
          <w:spacing w:val="-1"/>
        </w:rPr>
      </w:pPr>
      <w:r w:rsidRPr="00F3371D">
        <w:rPr>
          <w:spacing w:val="-1"/>
        </w:rPr>
        <w:t>Tujuan</w:t>
      </w:r>
      <w:r w:rsidR="00D95915" w:rsidRPr="00D95915">
        <w:rPr>
          <w:rFonts w:ascii="Segoe UI Symbol" w:hAnsi="Segoe UI Symbol" w:cs="Segoe UI Symbol"/>
          <w:spacing w:val="-1"/>
          <w:sz w:val="16"/>
        </w:rPr>
        <w:t>⠀</w:t>
      </w:r>
      <w:r w:rsidRPr="00F3371D">
        <w:rPr>
          <w:spacing w:val="-1"/>
        </w:rPr>
        <w:t>dari tindakan hukum</w:t>
      </w:r>
      <w:r w:rsidR="00D95915" w:rsidRPr="00D95915">
        <w:rPr>
          <w:rFonts w:ascii="Segoe UI Symbol" w:hAnsi="Segoe UI Symbol" w:cs="Segoe UI Symbol"/>
          <w:spacing w:val="-1"/>
          <w:sz w:val="16"/>
        </w:rPr>
        <w:t>⠀</w:t>
      </w:r>
      <w:r w:rsidRPr="00F3371D">
        <w:rPr>
          <w:spacing w:val="-1"/>
        </w:rPr>
        <w:t>ini adalah menimbulkan</w:t>
      </w:r>
      <w:r w:rsidR="00D95915" w:rsidRPr="00D95915">
        <w:rPr>
          <w:rFonts w:ascii="Segoe UI Symbol" w:hAnsi="Segoe UI Symbol" w:cs="Segoe UI Symbol"/>
          <w:spacing w:val="-1"/>
          <w:sz w:val="16"/>
        </w:rPr>
        <w:t>⠀</w:t>
      </w:r>
      <w:r w:rsidRPr="00F3371D">
        <w:rPr>
          <w:spacing w:val="-1"/>
        </w:rPr>
        <w:t>akibat hukum. Akibat-akibat</w:t>
      </w:r>
      <w:r w:rsidR="00D95915" w:rsidRPr="00D95915">
        <w:rPr>
          <w:rFonts w:ascii="Segoe UI Symbol" w:hAnsi="Segoe UI Symbol" w:cs="Segoe UI Symbol"/>
          <w:spacing w:val="-1"/>
          <w:sz w:val="16"/>
        </w:rPr>
        <w:t>⠀</w:t>
      </w:r>
      <w:r w:rsidRPr="00F3371D">
        <w:rPr>
          <w:spacing w:val="-1"/>
        </w:rPr>
        <w:t>hukum dari tindakan</w:t>
      </w:r>
      <w:r w:rsidR="00D95915" w:rsidRPr="00D95915">
        <w:rPr>
          <w:rFonts w:ascii="Segoe UI Symbol" w:hAnsi="Segoe UI Symbol" w:cs="Segoe UI Symbol"/>
          <w:spacing w:val="-1"/>
          <w:sz w:val="16"/>
        </w:rPr>
        <w:t>⠀</w:t>
      </w:r>
      <w:r w:rsidRPr="00F3371D">
        <w:rPr>
          <w:spacing w:val="-1"/>
        </w:rPr>
        <w:t>Badan atau Pejabat</w:t>
      </w:r>
      <w:r w:rsidR="00D95915" w:rsidRPr="00D95915">
        <w:rPr>
          <w:rFonts w:ascii="Segoe UI Symbol" w:hAnsi="Segoe UI Symbol" w:cs="Segoe UI Symbol"/>
          <w:spacing w:val="-1"/>
          <w:sz w:val="16"/>
        </w:rPr>
        <w:t>⠀</w:t>
      </w:r>
      <w:r w:rsidRPr="00F3371D">
        <w:rPr>
          <w:spacing w:val="-1"/>
        </w:rPr>
        <w:t>tata usaha negara</w:t>
      </w:r>
      <w:r w:rsidR="00D95915" w:rsidRPr="00D95915">
        <w:rPr>
          <w:rFonts w:ascii="Segoe UI Symbol" w:hAnsi="Segoe UI Symbol" w:cs="Segoe UI Symbol"/>
          <w:spacing w:val="-1"/>
          <w:sz w:val="16"/>
        </w:rPr>
        <w:t>⠀</w:t>
      </w:r>
      <w:r w:rsidRPr="00F3371D">
        <w:rPr>
          <w:spacing w:val="-1"/>
        </w:rPr>
        <w:t>tersebut dapat berupa</w:t>
      </w:r>
      <w:r w:rsidR="00D95915" w:rsidRPr="00D95915">
        <w:rPr>
          <w:rFonts w:ascii="Segoe UI Symbol" w:hAnsi="Segoe UI Symbol" w:cs="Segoe UI Symbol"/>
          <w:spacing w:val="-1"/>
          <w:sz w:val="16"/>
        </w:rPr>
        <w:t>⠀</w:t>
      </w:r>
      <w:r w:rsidR="009739E5" w:rsidRPr="00F3371D">
        <w:rPr>
          <w:spacing w:val="-1"/>
        </w:rPr>
        <w:fldChar w:fldCharType="begin" w:fldLock="1"/>
      </w:r>
      <w:r w:rsidRPr="00F3371D">
        <w:rPr>
          <w:spacing w:val="-1"/>
        </w:rPr>
        <w:instrText>ADDIN CSL_CITATION {"citationItems":[{"id":"ITEM-1","itemData":{"author":[{"dropping-particle":"","family":"Ridwan","given":"H.R.","non-dropping-particle":"","parse-names":false,"suffix":""}],"id":"ITEM-1","issued":{"date-parts":[["2022"]]},"publisher":"UII Press","publisher-place":"Yogyakarta","title":"Hukum Administrasi Negara","type":"book"},"uris":["http://www.mendeley.com/documents/?uuid=d70cb39c-9481-493b-887b-0e6b35950c23"]}],"mendeley":{"formattedCitation":"(Ridwan 2022)","plainTextFormattedCitation":"(Ridwan 2022)","previouslyFormattedCitation":"(Ridwan 2022)"},"properties":{"noteIndex":0},"schema":"https://github.com/citation-style-language/schema/raw/master/csl-citation.json"}</w:instrText>
      </w:r>
      <w:r w:rsidR="009739E5" w:rsidRPr="00F3371D">
        <w:rPr>
          <w:spacing w:val="-1"/>
        </w:rPr>
        <w:fldChar w:fldCharType="separate"/>
      </w:r>
      <w:r w:rsidRPr="00F3371D">
        <w:rPr>
          <w:noProof/>
          <w:spacing w:val="-1"/>
        </w:rPr>
        <w:t>(Ridwan 2022)</w:t>
      </w:r>
      <w:r w:rsidR="009739E5" w:rsidRPr="00F3371D">
        <w:rPr>
          <w:spacing w:val="-1"/>
        </w:rPr>
        <w:fldChar w:fldCharType="end"/>
      </w:r>
      <w:r w:rsidRPr="00F3371D">
        <w:rPr>
          <w:spacing w:val="-1"/>
        </w:rPr>
        <w:t>:</w:t>
      </w:r>
    </w:p>
    <w:p w14:paraId="2BBBCF91" w14:textId="3DB8BB36" w:rsidR="00F3371D" w:rsidRPr="00F3371D" w:rsidRDefault="00FB3C2D" w:rsidP="00FB3C2D">
      <w:pPr>
        <w:pStyle w:val="ListParagraph"/>
        <w:numPr>
          <w:ilvl w:val="0"/>
          <w:numId w:val="32"/>
        </w:numPr>
        <w:ind w:left="851" w:hanging="425"/>
        <w:jc w:val="both"/>
        <w:rPr>
          <w:spacing w:val="-1"/>
        </w:rPr>
      </w:pPr>
      <w:r>
        <w:rPr>
          <w:spacing w:val="-1"/>
        </w:rPr>
        <w:t>“</w:t>
      </w:r>
      <w:r w:rsidR="00F3371D" w:rsidRPr="00F3371D">
        <w:rPr>
          <w:spacing w:val="-1"/>
        </w:rPr>
        <w:t xml:space="preserve">Menimbulkan beberapa perubahan hak, kewajiban atau kewenangan yang ada; </w:t>
      </w:r>
    </w:p>
    <w:p w14:paraId="2BBBCF92" w14:textId="61CE6CDB" w:rsidR="00F3371D" w:rsidRPr="00F3371D" w:rsidRDefault="00F3371D" w:rsidP="00FB3C2D">
      <w:pPr>
        <w:pStyle w:val="ListParagraph"/>
        <w:numPr>
          <w:ilvl w:val="0"/>
          <w:numId w:val="32"/>
        </w:numPr>
        <w:ind w:left="851" w:hanging="425"/>
        <w:jc w:val="both"/>
        <w:rPr>
          <w:spacing w:val="-1"/>
        </w:rPr>
      </w:pPr>
      <w:r w:rsidRPr="00F3371D">
        <w:rPr>
          <w:spacing w:val="-1"/>
        </w:rPr>
        <w:t xml:space="preserve">Menimbulkan perubahan kedudukan hukum bagi seseorang atau objek perdata; </w:t>
      </w:r>
    </w:p>
    <w:p w14:paraId="2BBBCF93" w14:textId="473302F9" w:rsidR="00F3371D" w:rsidRPr="00F3371D" w:rsidRDefault="00F3371D" w:rsidP="00FB3C2D">
      <w:pPr>
        <w:pStyle w:val="ListParagraph"/>
        <w:numPr>
          <w:ilvl w:val="0"/>
          <w:numId w:val="32"/>
        </w:numPr>
        <w:ind w:left="851" w:hanging="425"/>
        <w:jc w:val="both"/>
        <w:rPr>
          <w:spacing w:val="-1"/>
        </w:rPr>
      </w:pPr>
      <w:r w:rsidRPr="00F3371D">
        <w:rPr>
          <w:spacing w:val="-1"/>
        </w:rPr>
        <w:t>Terdapat hak, kewajiban, kewenangan, ataupun status tertentu yang ditetapkan.”</w:t>
      </w:r>
    </w:p>
    <w:p w14:paraId="2BBBCF94" w14:textId="77777777" w:rsidR="00F3371D" w:rsidRPr="00F3371D" w:rsidRDefault="00F3371D" w:rsidP="003C7B46">
      <w:pPr>
        <w:pStyle w:val="ListParagraph"/>
        <w:spacing w:line="276" w:lineRule="auto"/>
        <w:ind w:left="0" w:firstLine="425"/>
        <w:jc w:val="both"/>
        <w:rPr>
          <w:spacing w:val="-1"/>
        </w:rPr>
      </w:pPr>
      <w:r w:rsidRPr="00F3371D">
        <w:rPr>
          <w:spacing w:val="-1"/>
        </w:rPr>
        <w:t>Dalam</w:t>
      </w:r>
      <w:r w:rsidR="00D95915" w:rsidRPr="00D95915">
        <w:rPr>
          <w:rFonts w:ascii="Segoe UI Symbol" w:hAnsi="Segoe UI Symbol" w:cs="Segoe UI Symbol"/>
          <w:spacing w:val="-1"/>
          <w:sz w:val="16"/>
        </w:rPr>
        <w:t>⠀</w:t>
      </w:r>
      <w:r w:rsidRPr="00F3371D">
        <w:rPr>
          <w:spacing w:val="-1"/>
        </w:rPr>
        <w:t>melakukan tindakan hukum,</w:t>
      </w:r>
      <w:r w:rsidR="00D95915" w:rsidRPr="00D95915">
        <w:rPr>
          <w:rFonts w:ascii="Segoe UI Symbol" w:hAnsi="Segoe UI Symbol" w:cs="Segoe UI Symbol"/>
          <w:spacing w:val="-1"/>
          <w:sz w:val="16"/>
        </w:rPr>
        <w:t>⠀</w:t>
      </w:r>
      <w:r w:rsidRPr="00F3371D">
        <w:rPr>
          <w:spacing w:val="-1"/>
        </w:rPr>
        <w:t>Badan dan/atau Pejabat</w:t>
      </w:r>
      <w:r w:rsidR="00D95915" w:rsidRPr="00D95915">
        <w:rPr>
          <w:rFonts w:ascii="Segoe UI Symbol" w:hAnsi="Segoe UI Symbol" w:cs="Segoe UI Symbol"/>
          <w:spacing w:val="-1"/>
          <w:sz w:val="16"/>
        </w:rPr>
        <w:t>⠀</w:t>
      </w:r>
      <w:r w:rsidRPr="00F3371D">
        <w:rPr>
          <w:spacing w:val="-1"/>
        </w:rPr>
        <w:t>Tata Usaha Negara</w:t>
      </w:r>
      <w:r w:rsidR="00D95915" w:rsidRPr="00D95915">
        <w:rPr>
          <w:rFonts w:ascii="Segoe UI Symbol" w:hAnsi="Segoe UI Symbol" w:cs="Segoe UI Symbol"/>
          <w:spacing w:val="-1"/>
          <w:sz w:val="16"/>
        </w:rPr>
        <w:t>⠀</w:t>
      </w:r>
      <w:r w:rsidRPr="00F3371D">
        <w:rPr>
          <w:spacing w:val="-1"/>
        </w:rPr>
        <w:t>memang berkehendak melakukan</w:t>
      </w:r>
      <w:r w:rsidR="00D95915" w:rsidRPr="00D95915">
        <w:rPr>
          <w:rFonts w:ascii="Segoe UI Symbol" w:hAnsi="Segoe UI Symbol" w:cs="Segoe UI Symbol"/>
          <w:spacing w:val="-1"/>
          <w:sz w:val="16"/>
        </w:rPr>
        <w:t>⠀</w:t>
      </w:r>
      <w:r w:rsidRPr="00F3371D">
        <w:rPr>
          <w:spacing w:val="-1"/>
        </w:rPr>
        <w:t>tindakan yang akan</w:t>
      </w:r>
      <w:r w:rsidR="00D95915" w:rsidRPr="00D95915">
        <w:rPr>
          <w:rFonts w:ascii="Segoe UI Symbol" w:hAnsi="Segoe UI Symbol" w:cs="Segoe UI Symbol"/>
          <w:spacing w:val="-1"/>
          <w:sz w:val="16"/>
        </w:rPr>
        <w:t>⠀</w:t>
      </w:r>
      <w:r w:rsidRPr="00F3371D">
        <w:rPr>
          <w:spacing w:val="-1"/>
        </w:rPr>
        <w:t>menimbulkan suatu akibat</w:t>
      </w:r>
      <w:r w:rsidR="00D95915" w:rsidRPr="00D95915">
        <w:rPr>
          <w:rFonts w:ascii="Segoe UI Symbol" w:hAnsi="Segoe UI Symbol" w:cs="Segoe UI Symbol"/>
          <w:spacing w:val="-1"/>
          <w:sz w:val="16"/>
        </w:rPr>
        <w:t>⠀</w:t>
      </w:r>
      <w:r w:rsidRPr="00F3371D">
        <w:rPr>
          <w:spacing w:val="-1"/>
        </w:rPr>
        <w:t>hukum tertentu, seperti</w:t>
      </w:r>
      <w:r w:rsidR="00D95915" w:rsidRPr="00D95915">
        <w:rPr>
          <w:rFonts w:ascii="Segoe UI Symbol" w:hAnsi="Segoe UI Symbol" w:cs="Segoe UI Symbol"/>
          <w:spacing w:val="-1"/>
          <w:sz w:val="16"/>
        </w:rPr>
        <w:t>⠀</w:t>
      </w:r>
      <w:r w:rsidRPr="00F3371D">
        <w:rPr>
          <w:spacing w:val="-1"/>
        </w:rPr>
        <w:t>misalnya pemberitahuan Surai</w:t>
      </w:r>
      <w:r w:rsidR="00D95915" w:rsidRPr="00D95915">
        <w:rPr>
          <w:rFonts w:ascii="Segoe UI Symbol" w:hAnsi="Segoe UI Symbol" w:cs="Segoe UI Symbol"/>
          <w:spacing w:val="-1"/>
          <w:sz w:val="16"/>
        </w:rPr>
        <w:t>⠀</w:t>
      </w:r>
      <w:r w:rsidRPr="00F3371D">
        <w:rPr>
          <w:spacing w:val="-1"/>
        </w:rPr>
        <w:t>Izin Mendirikan Bangunan</w:t>
      </w:r>
      <w:r w:rsidR="00D95915" w:rsidRPr="00D95915">
        <w:rPr>
          <w:rFonts w:ascii="Segoe UI Symbol" w:hAnsi="Segoe UI Symbol" w:cs="Segoe UI Symbol"/>
          <w:spacing w:val="-1"/>
          <w:sz w:val="16"/>
        </w:rPr>
        <w:t>⠀</w:t>
      </w:r>
      <w:r w:rsidRPr="00F3371D">
        <w:rPr>
          <w:spacing w:val="-1"/>
        </w:rPr>
        <w:t>(IMB), Sertifikat Hak</w:t>
      </w:r>
      <w:r w:rsidR="00D95915" w:rsidRPr="00D95915">
        <w:rPr>
          <w:rFonts w:ascii="Segoe UI Symbol" w:hAnsi="Segoe UI Symbol" w:cs="Segoe UI Symbol"/>
          <w:spacing w:val="-1"/>
          <w:sz w:val="16"/>
        </w:rPr>
        <w:t>⠀</w:t>
      </w:r>
      <w:r w:rsidRPr="00F3371D">
        <w:rPr>
          <w:spacing w:val="-1"/>
        </w:rPr>
        <w:t>Milik (SHM), berbagai</w:t>
      </w:r>
      <w:r w:rsidR="00D95915" w:rsidRPr="00D95915">
        <w:rPr>
          <w:rFonts w:ascii="Segoe UI Symbol" w:hAnsi="Segoe UI Symbol" w:cs="Segoe UI Symbol"/>
          <w:spacing w:val="-1"/>
          <w:sz w:val="16"/>
        </w:rPr>
        <w:t>⠀</w:t>
      </w:r>
      <w:r w:rsidRPr="00F3371D">
        <w:rPr>
          <w:spacing w:val="-1"/>
        </w:rPr>
        <w:t>macam Surat Keputusan (SK) Kepegawaian,</w:t>
      </w:r>
      <w:r w:rsidR="00D95915" w:rsidRPr="00D95915">
        <w:rPr>
          <w:rFonts w:ascii="Segoe UI Symbol" w:hAnsi="Segoe UI Symbol" w:cs="Segoe UI Symbol"/>
          <w:spacing w:val="-1"/>
          <w:sz w:val="16"/>
        </w:rPr>
        <w:t>⠀</w:t>
      </w:r>
      <w:r w:rsidRPr="00F3371D">
        <w:rPr>
          <w:spacing w:val="-1"/>
        </w:rPr>
        <w:t>dan sebagainya. Sebaliknya,</w:t>
      </w:r>
      <w:r w:rsidR="00D95915" w:rsidRPr="00D95915">
        <w:rPr>
          <w:rFonts w:ascii="Segoe UI Symbol" w:hAnsi="Segoe UI Symbol" w:cs="Segoe UI Symbol"/>
          <w:spacing w:val="-1"/>
          <w:sz w:val="16"/>
        </w:rPr>
        <w:t>⠀</w:t>
      </w:r>
      <w:r w:rsidRPr="00F3371D">
        <w:rPr>
          <w:spacing w:val="-1"/>
        </w:rPr>
        <w:t>jika suatu perbuatan</w:t>
      </w:r>
      <w:r w:rsidR="00D95915" w:rsidRPr="00D95915">
        <w:rPr>
          <w:rFonts w:ascii="Segoe UI Symbol" w:hAnsi="Segoe UI Symbol" w:cs="Segoe UI Symbol"/>
          <w:spacing w:val="-1"/>
          <w:sz w:val="16"/>
        </w:rPr>
        <w:t>⠀</w:t>
      </w:r>
      <w:r w:rsidRPr="00F3371D">
        <w:rPr>
          <w:spacing w:val="-1"/>
        </w:rPr>
        <w:t>tidak dimaksudkan untuk</w:t>
      </w:r>
      <w:r w:rsidR="00D95915" w:rsidRPr="00D95915">
        <w:rPr>
          <w:rFonts w:ascii="Segoe UI Symbol" w:hAnsi="Segoe UI Symbol" w:cs="Segoe UI Symbol"/>
          <w:spacing w:val="-1"/>
          <w:sz w:val="16"/>
        </w:rPr>
        <w:t>⠀</w:t>
      </w:r>
      <w:r w:rsidRPr="00F3371D">
        <w:rPr>
          <w:spacing w:val="-1"/>
        </w:rPr>
        <w:t>menimbulkan suatu akibat</w:t>
      </w:r>
      <w:r w:rsidR="00D95915" w:rsidRPr="00D95915">
        <w:rPr>
          <w:rFonts w:ascii="Segoe UI Symbol" w:hAnsi="Segoe UI Symbol" w:cs="Segoe UI Symbol"/>
          <w:spacing w:val="-1"/>
          <w:sz w:val="16"/>
        </w:rPr>
        <w:t>⠀</w:t>
      </w:r>
      <w:r w:rsidRPr="00F3371D">
        <w:rPr>
          <w:spacing w:val="-1"/>
        </w:rPr>
        <w:t>hukum, maka perbuatan</w:t>
      </w:r>
      <w:r w:rsidR="00D95915" w:rsidRPr="00D95915">
        <w:rPr>
          <w:rFonts w:ascii="Segoe UI Symbol" w:hAnsi="Segoe UI Symbol" w:cs="Segoe UI Symbol"/>
          <w:spacing w:val="-1"/>
          <w:sz w:val="16"/>
        </w:rPr>
        <w:t>⠀</w:t>
      </w:r>
      <w:r w:rsidRPr="00F3371D">
        <w:rPr>
          <w:spacing w:val="-1"/>
        </w:rPr>
        <w:t>tersebut termasuk dalam</w:t>
      </w:r>
      <w:r w:rsidR="00D95915" w:rsidRPr="00D95915">
        <w:rPr>
          <w:rFonts w:ascii="Segoe UI Symbol" w:hAnsi="Segoe UI Symbol" w:cs="Segoe UI Symbol"/>
          <w:spacing w:val="-1"/>
          <w:sz w:val="16"/>
        </w:rPr>
        <w:t>⠀</w:t>
      </w:r>
      <w:r w:rsidRPr="00F3371D">
        <w:rPr>
          <w:spacing w:val="-1"/>
        </w:rPr>
        <w:t>tindakan materiil/tindakan faktual,</w:t>
      </w:r>
      <w:r w:rsidR="00D95915" w:rsidRPr="00D95915">
        <w:rPr>
          <w:rFonts w:ascii="Segoe UI Symbol" w:hAnsi="Segoe UI Symbol" w:cs="Segoe UI Symbol"/>
          <w:spacing w:val="-1"/>
          <w:sz w:val="16"/>
        </w:rPr>
        <w:t>⠀</w:t>
      </w:r>
      <w:r w:rsidRPr="00F3371D">
        <w:rPr>
          <w:spacing w:val="-1"/>
        </w:rPr>
        <w:t>semisal keputusan untuk</w:t>
      </w:r>
      <w:r w:rsidR="00D95915" w:rsidRPr="00D95915">
        <w:rPr>
          <w:rFonts w:ascii="Segoe UI Symbol" w:hAnsi="Segoe UI Symbol" w:cs="Segoe UI Symbol"/>
          <w:spacing w:val="-1"/>
          <w:sz w:val="16"/>
        </w:rPr>
        <w:t>⠀</w:t>
      </w:r>
      <w:r w:rsidRPr="00F3371D">
        <w:rPr>
          <w:spacing w:val="-1"/>
        </w:rPr>
        <w:t xml:space="preserve">memperbaiki jalan. </w:t>
      </w:r>
    </w:p>
    <w:p w14:paraId="4BB2DD21" w14:textId="35871559" w:rsidR="00365812" w:rsidRPr="00642806" w:rsidRDefault="00642806" w:rsidP="00642806">
      <w:pPr>
        <w:pStyle w:val="ListParagraph"/>
        <w:numPr>
          <w:ilvl w:val="0"/>
          <w:numId w:val="28"/>
        </w:numPr>
        <w:spacing w:line="276" w:lineRule="auto"/>
        <w:ind w:left="284" w:hanging="284"/>
        <w:jc w:val="both"/>
        <w:rPr>
          <w:b/>
          <w:bCs/>
          <w:spacing w:val="-1"/>
        </w:rPr>
      </w:pPr>
      <w:r w:rsidRPr="00642806">
        <w:rPr>
          <w:b/>
          <w:bCs/>
          <w:spacing w:val="-1"/>
        </w:rPr>
        <w:t xml:space="preserve">Pertimbangan </w:t>
      </w:r>
      <w:r w:rsidR="00F174D4" w:rsidRPr="00642806">
        <w:rPr>
          <w:b/>
          <w:bCs/>
          <w:spacing w:val="-1"/>
        </w:rPr>
        <w:t xml:space="preserve">Hukum Hakim Mengenai Tindakan Pemerintah Dalam Melaksanakan Objek Sengketa Berdasarkan </w:t>
      </w:r>
      <w:r w:rsidRPr="00642806">
        <w:rPr>
          <w:b/>
          <w:bCs/>
          <w:spacing w:val="-1"/>
        </w:rPr>
        <w:t>UU ITE</w:t>
      </w:r>
    </w:p>
    <w:p w14:paraId="1DD5667C" w14:textId="50C21726" w:rsidR="00642806" w:rsidRDefault="00642806" w:rsidP="003C7B46">
      <w:pPr>
        <w:pStyle w:val="ListParagraph"/>
        <w:spacing w:line="276" w:lineRule="auto"/>
        <w:ind w:left="0" w:firstLine="425"/>
        <w:jc w:val="both"/>
        <w:rPr>
          <w:spacing w:val="-1"/>
        </w:rPr>
      </w:pPr>
      <w:r w:rsidRPr="00642806">
        <w:rPr>
          <w:spacing w:val="-1"/>
        </w:rPr>
        <w:t xml:space="preserve">“Menimbang, bahwa terkait dengan peraturan pemerintah sebagai pelaksanaan Undang-Undang Informasi dan Transaksi Elektronik, oleh karena Peraturan </w:t>
      </w:r>
      <w:r w:rsidRPr="00642806">
        <w:rPr>
          <w:spacing w:val="-1"/>
        </w:rPr>
        <w:lastRenderedPageBreak/>
        <w:t>Pemerintah Nomor 71 Tahun 2019 tentang Penyelenggaraan Sistem dan Transaksi Elektronik sebagai pengganti Peraturan Pemerintah Nomor 82 Tahun 2012 baru berlaku pada tanggal 10 Oktober 2019 setelah dilakukannya Tindakan Pemerintahan yang menjadi objek sengketa, maka dalam memberikan penilaian hukum terhadap Tindakan Pemerintahan yang menjadi objek sengketa, Majelis tidak menggunakan Peraturan Pemerintah Nomor 71 Tahun 2019 sebagai instrumen analisis, akan tetapi mendasarkan pada Peraturan Pemerintah Nomor 82 Tahun 2012 yang pada saat Tindakan Pemerintahan dilakukan masih berlaku</w:t>
      </w:r>
      <w:r w:rsidR="00F174D4">
        <w:rPr>
          <w:spacing w:val="-1"/>
          <w:lang w:val="id-ID"/>
        </w:rPr>
        <w:t>.</w:t>
      </w:r>
      <w:r w:rsidRPr="00642806">
        <w:rPr>
          <w:spacing w:val="-1"/>
        </w:rPr>
        <w:t>”</w:t>
      </w:r>
      <w:r>
        <w:rPr>
          <w:spacing w:val="-1"/>
        </w:rPr>
        <w:t xml:space="preserve"> </w:t>
      </w:r>
    </w:p>
    <w:p w14:paraId="2BBBCF97" w14:textId="151874D2" w:rsidR="00F3371D" w:rsidRPr="00F3371D" w:rsidRDefault="00642806" w:rsidP="003C7B46">
      <w:pPr>
        <w:pStyle w:val="ListParagraph"/>
        <w:spacing w:line="276" w:lineRule="auto"/>
        <w:ind w:left="0" w:firstLine="425"/>
        <w:jc w:val="both"/>
        <w:rPr>
          <w:spacing w:val="-1"/>
        </w:rPr>
      </w:pPr>
      <w:r w:rsidRPr="00642806">
        <w:rPr>
          <w:spacing w:val="-1"/>
        </w:rPr>
        <w:t>Objek sengketa dalam Putusan No. 230/G/TF/2019/PTUN-JKT</w:t>
      </w:r>
      <w:r w:rsidRPr="00642806">
        <w:rPr>
          <w:rFonts w:ascii="Segoe UI Symbol" w:hAnsi="Segoe UI Symbol" w:cs="Segoe UI Symbol"/>
          <w:spacing w:val="-1"/>
        </w:rPr>
        <w:t>⠀</w:t>
      </w:r>
      <w:r w:rsidRPr="00642806">
        <w:rPr>
          <w:spacing w:val="-1"/>
        </w:rPr>
        <w:t>didapati karena ketiadaan dalam</w:t>
      </w:r>
      <w:r w:rsidRPr="00642806">
        <w:rPr>
          <w:rFonts w:ascii="Segoe UI Symbol" w:hAnsi="Segoe UI Symbol" w:cs="Segoe UI Symbol"/>
          <w:spacing w:val="-1"/>
        </w:rPr>
        <w:t>⠀</w:t>
      </w:r>
      <w:r w:rsidRPr="00642806">
        <w:rPr>
          <w:spacing w:val="-1"/>
        </w:rPr>
        <w:t>pengaturan yang jelas terkait</w:t>
      </w:r>
      <w:r w:rsidRPr="00642806">
        <w:rPr>
          <w:rFonts w:ascii="Segoe UI Symbol" w:hAnsi="Segoe UI Symbol" w:cs="Segoe UI Symbol"/>
          <w:spacing w:val="-1"/>
        </w:rPr>
        <w:t>⠀</w:t>
      </w:r>
      <w:r w:rsidRPr="00642806">
        <w:rPr>
          <w:spacing w:val="-1"/>
        </w:rPr>
        <w:t>cara pembatasan dan</w:t>
      </w:r>
      <w:r w:rsidRPr="00642806">
        <w:rPr>
          <w:rFonts w:ascii="Segoe UI Symbol" w:hAnsi="Segoe UI Symbol" w:cs="Segoe UI Symbol"/>
          <w:spacing w:val="-1"/>
        </w:rPr>
        <w:t>⠀</w:t>
      </w:r>
      <w:r w:rsidRPr="00642806">
        <w:rPr>
          <w:spacing w:val="-1"/>
        </w:rPr>
        <w:t>pemblokiran internet</w:t>
      </w:r>
      <w:r w:rsidR="00523321">
        <w:rPr>
          <w:spacing w:val="-1"/>
        </w:rPr>
        <w:t>.</w:t>
      </w:r>
      <w:r w:rsidR="00D95915" w:rsidRPr="00D95915">
        <w:rPr>
          <w:rFonts w:ascii="Segoe UI Symbol" w:hAnsi="Segoe UI Symbol" w:cs="Segoe UI Symbol"/>
          <w:spacing w:val="-1"/>
          <w:sz w:val="16"/>
        </w:rPr>
        <w:t>⠀</w:t>
      </w:r>
      <w:r w:rsidR="00F174D4">
        <w:rPr>
          <w:rFonts w:ascii="Segoe UI Symbol" w:hAnsi="Segoe UI Symbol" w:cs="Segoe UI Symbol"/>
          <w:spacing w:val="-1"/>
          <w:sz w:val="16"/>
          <w:lang w:val="id-ID"/>
        </w:rPr>
        <w:t xml:space="preserve"> </w:t>
      </w:r>
      <w:r w:rsidR="00F3371D" w:rsidRPr="00F3371D">
        <w:rPr>
          <w:spacing w:val="-1"/>
        </w:rPr>
        <w:t>Dalam UU ITE</w:t>
      </w:r>
      <w:r w:rsidR="00D95915" w:rsidRPr="00D95915">
        <w:rPr>
          <w:rFonts w:ascii="Segoe UI Symbol" w:hAnsi="Segoe UI Symbol" w:cs="Segoe UI Symbol"/>
          <w:spacing w:val="-1"/>
          <w:sz w:val="16"/>
        </w:rPr>
        <w:t>⠀</w:t>
      </w:r>
      <w:r w:rsidR="00F3371D" w:rsidRPr="00F3371D">
        <w:rPr>
          <w:spacing w:val="-1"/>
        </w:rPr>
        <w:t>baik sebelum atau setelah</w:t>
      </w:r>
      <w:r w:rsidR="00D95915" w:rsidRPr="00D95915">
        <w:rPr>
          <w:rFonts w:ascii="Segoe UI Symbol" w:hAnsi="Segoe UI Symbol" w:cs="Segoe UI Symbol"/>
          <w:spacing w:val="-1"/>
          <w:sz w:val="16"/>
        </w:rPr>
        <w:t>⠀</w:t>
      </w:r>
      <w:r w:rsidR="00F3371D" w:rsidRPr="00F3371D">
        <w:rPr>
          <w:spacing w:val="-1"/>
        </w:rPr>
        <w:t>perubahan berulang kali</w:t>
      </w:r>
      <w:r w:rsidR="00D95915" w:rsidRPr="00D95915">
        <w:rPr>
          <w:rFonts w:ascii="Segoe UI Symbol" w:hAnsi="Segoe UI Symbol" w:cs="Segoe UI Symbol"/>
          <w:spacing w:val="-1"/>
          <w:sz w:val="16"/>
        </w:rPr>
        <w:t>⠀</w:t>
      </w:r>
      <w:r w:rsidR="00F3371D" w:rsidRPr="00F3371D">
        <w:rPr>
          <w:spacing w:val="-1"/>
        </w:rPr>
        <w:t>dinyatakan bahwa kewenangan</w:t>
      </w:r>
      <w:r w:rsidR="00D95915" w:rsidRPr="00D95915">
        <w:rPr>
          <w:rFonts w:ascii="Segoe UI Symbol" w:hAnsi="Segoe UI Symbol" w:cs="Segoe UI Symbol"/>
          <w:spacing w:val="-1"/>
          <w:sz w:val="16"/>
        </w:rPr>
        <w:t>⠀</w:t>
      </w:r>
      <w:r w:rsidR="00F3371D" w:rsidRPr="00F3371D">
        <w:rPr>
          <w:spacing w:val="-1"/>
        </w:rPr>
        <w:t>pemerintah seharusnya ada</w:t>
      </w:r>
      <w:r w:rsidR="00D95915" w:rsidRPr="00D95915">
        <w:rPr>
          <w:rFonts w:ascii="Segoe UI Symbol" w:hAnsi="Segoe UI Symbol" w:cs="Segoe UI Symbol"/>
          <w:spacing w:val="-1"/>
          <w:sz w:val="16"/>
        </w:rPr>
        <w:t>⠀</w:t>
      </w:r>
      <w:r w:rsidR="00F3371D" w:rsidRPr="00F3371D">
        <w:rPr>
          <w:spacing w:val="-1"/>
        </w:rPr>
        <w:t>pada membatasi ‘muatan’</w:t>
      </w:r>
      <w:r w:rsidR="00D95915" w:rsidRPr="00D95915">
        <w:rPr>
          <w:rFonts w:ascii="Segoe UI Symbol" w:hAnsi="Segoe UI Symbol" w:cs="Segoe UI Symbol"/>
          <w:spacing w:val="-1"/>
          <w:sz w:val="16"/>
        </w:rPr>
        <w:t>⠀</w:t>
      </w:r>
      <w:r w:rsidR="00F3371D" w:rsidRPr="00F3371D">
        <w:rPr>
          <w:spacing w:val="-1"/>
        </w:rPr>
        <w:t>atau ‘konten’ yang</w:t>
      </w:r>
      <w:r w:rsidR="00D95915" w:rsidRPr="00D95915">
        <w:rPr>
          <w:rFonts w:ascii="Segoe UI Symbol" w:hAnsi="Segoe UI Symbol" w:cs="Segoe UI Symbol"/>
          <w:spacing w:val="-1"/>
          <w:sz w:val="16"/>
        </w:rPr>
        <w:t>⠀</w:t>
      </w:r>
      <w:r w:rsidR="00F3371D" w:rsidRPr="00F3371D">
        <w:rPr>
          <w:spacing w:val="-1"/>
        </w:rPr>
        <w:t>dinilai melanggar. Pembatasan</w:t>
      </w:r>
      <w:r w:rsidR="00D95915" w:rsidRPr="00D95915">
        <w:rPr>
          <w:rFonts w:ascii="Segoe UI Symbol" w:hAnsi="Segoe UI Symbol" w:cs="Segoe UI Symbol"/>
          <w:spacing w:val="-1"/>
          <w:sz w:val="16"/>
        </w:rPr>
        <w:t>⠀</w:t>
      </w:r>
      <w:r w:rsidR="00F3371D" w:rsidRPr="00F3371D">
        <w:rPr>
          <w:spacing w:val="-1"/>
        </w:rPr>
        <w:t>akses internet hakikatnya</w:t>
      </w:r>
      <w:r w:rsidR="00D95915" w:rsidRPr="00D95915">
        <w:rPr>
          <w:rFonts w:ascii="Segoe UI Symbol" w:hAnsi="Segoe UI Symbol" w:cs="Segoe UI Symbol"/>
          <w:spacing w:val="-1"/>
          <w:sz w:val="16"/>
        </w:rPr>
        <w:t>⠀</w:t>
      </w:r>
      <w:r w:rsidR="00F3371D" w:rsidRPr="00F3371D">
        <w:rPr>
          <w:spacing w:val="-1"/>
        </w:rPr>
        <w:t>hanya mencegah penyebaran</w:t>
      </w:r>
      <w:r w:rsidR="00D95915" w:rsidRPr="00D95915">
        <w:rPr>
          <w:rFonts w:ascii="Segoe UI Symbol" w:hAnsi="Segoe UI Symbol" w:cs="Segoe UI Symbol"/>
          <w:spacing w:val="-1"/>
          <w:sz w:val="10"/>
        </w:rPr>
        <w:t>⠀</w:t>
      </w:r>
      <w:r w:rsidR="00F3371D" w:rsidRPr="00F3371D">
        <w:rPr>
          <w:spacing w:val="-1"/>
        </w:rPr>
        <w:t>konten dari satu sisi, yang tidak menyelesaikan permasalahan.</w:t>
      </w:r>
      <w:r w:rsidR="00F174D4">
        <w:rPr>
          <w:rFonts w:ascii="Segoe UI Symbol" w:hAnsi="Segoe UI Symbol" w:cs="Segoe UI Symbol"/>
          <w:spacing w:val="-1"/>
          <w:sz w:val="16"/>
          <w:lang w:val="id-ID"/>
        </w:rPr>
        <w:t xml:space="preserve"> </w:t>
      </w:r>
      <w:r w:rsidR="00F3371D" w:rsidRPr="00F3371D">
        <w:rPr>
          <w:spacing w:val="-1"/>
        </w:rPr>
        <w:t>Karena pada akhirnya</w:t>
      </w:r>
      <w:r w:rsidR="00D95915" w:rsidRPr="00D95915">
        <w:rPr>
          <w:rFonts w:ascii="Segoe UI Symbol" w:hAnsi="Segoe UI Symbol" w:cs="Segoe UI Symbol"/>
          <w:spacing w:val="-1"/>
          <w:sz w:val="16"/>
        </w:rPr>
        <w:t>⠀</w:t>
      </w:r>
      <w:r w:rsidR="00F3371D" w:rsidRPr="00F3371D">
        <w:rPr>
          <w:spacing w:val="-1"/>
        </w:rPr>
        <w:t>penyebaran konten hoaks,</w:t>
      </w:r>
      <w:r w:rsidR="00D95915" w:rsidRPr="00D95915">
        <w:rPr>
          <w:rFonts w:ascii="Segoe UI Symbol" w:hAnsi="Segoe UI Symbol" w:cs="Segoe UI Symbol"/>
          <w:spacing w:val="-1"/>
          <w:sz w:val="16"/>
        </w:rPr>
        <w:t>⠀</w:t>
      </w:r>
      <w:r w:rsidR="00F3371D" w:rsidRPr="00F3371D">
        <w:rPr>
          <w:spacing w:val="-1"/>
        </w:rPr>
        <w:t>rasis, ujaran kebencian,</w:t>
      </w:r>
      <w:r w:rsidR="00D95915" w:rsidRPr="00D95915">
        <w:rPr>
          <w:rFonts w:ascii="Segoe UI Symbol" w:hAnsi="Segoe UI Symbol" w:cs="Segoe UI Symbol"/>
          <w:spacing w:val="-1"/>
          <w:sz w:val="16"/>
        </w:rPr>
        <w:t>⠀</w:t>
      </w:r>
      <w:r w:rsidR="00F3371D" w:rsidRPr="00F3371D">
        <w:rPr>
          <w:spacing w:val="-1"/>
        </w:rPr>
        <w:t>maupun provokasi tetap dapat</w:t>
      </w:r>
      <w:r w:rsidR="00D95915" w:rsidRPr="00D95915">
        <w:rPr>
          <w:rFonts w:ascii="Segoe UI Symbol" w:hAnsi="Segoe UI Symbol" w:cs="Segoe UI Symbol"/>
          <w:spacing w:val="-1"/>
          <w:sz w:val="16"/>
        </w:rPr>
        <w:t>⠀</w:t>
      </w:r>
      <w:r w:rsidR="00F3371D" w:rsidRPr="00F3371D">
        <w:rPr>
          <w:spacing w:val="-1"/>
        </w:rPr>
        <w:t>terjadi melalui platform</w:t>
      </w:r>
      <w:r w:rsidR="00D95915" w:rsidRPr="00D95915">
        <w:rPr>
          <w:rFonts w:ascii="Segoe UI Symbol" w:hAnsi="Segoe UI Symbol" w:cs="Segoe UI Symbol"/>
          <w:spacing w:val="-1"/>
          <w:sz w:val="16"/>
        </w:rPr>
        <w:t>⠀</w:t>
      </w:r>
      <w:r w:rsidR="00F3371D" w:rsidRPr="00F3371D">
        <w:rPr>
          <w:spacing w:val="-1"/>
        </w:rPr>
        <w:t>lain yang tidak</w:t>
      </w:r>
      <w:r w:rsidR="00D95915" w:rsidRPr="00D95915">
        <w:rPr>
          <w:rFonts w:ascii="Segoe UI Symbol" w:hAnsi="Segoe UI Symbol" w:cs="Segoe UI Symbol"/>
          <w:spacing w:val="-1"/>
          <w:sz w:val="16"/>
        </w:rPr>
        <w:t>⠀</w:t>
      </w:r>
      <w:r w:rsidR="00F3371D" w:rsidRPr="00F3371D">
        <w:rPr>
          <w:spacing w:val="-1"/>
        </w:rPr>
        <w:t>dibatasi pemerintah, misalnya</w:t>
      </w:r>
      <w:r w:rsidR="00D95915" w:rsidRPr="00D95915">
        <w:rPr>
          <w:rFonts w:ascii="Segoe UI Symbol" w:hAnsi="Segoe UI Symbol" w:cs="Segoe UI Symbol"/>
          <w:spacing w:val="-1"/>
          <w:sz w:val="16"/>
        </w:rPr>
        <w:t>⠀</w:t>
      </w:r>
      <w:r w:rsidR="00F3371D" w:rsidRPr="00F3371D">
        <w:rPr>
          <w:spacing w:val="-1"/>
        </w:rPr>
        <w:t>layanan pesan singkat</w:t>
      </w:r>
      <w:r w:rsidR="00D95915" w:rsidRPr="00D95915">
        <w:rPr>
          <w:rFonts w:ascii="Segoe UI Symbol" w:hAnsi="Segoe UI Symbol" w:cs="Segoe UI Symbol"/>
          <w:spacing w:val="-1"/>
          <w:sz w:val="16"/>
        </w:rPr>
        <w:t>⠀</w:t>
      </w:r>
      <w:r w:rsidR="00F3371D" w:rsidRPr="00F3371D">
        <w:rPr>
          <w:spacing w:val="-1"/>
        </w:rPr>
        <w:t>(SMS) atau saluran</w:t>
      </w:r>
      <w:r w:rsidR="00D95915" w:rsidRPr="00D95915">
        <w:rPr>
          <w:rFonts w:ascii="Segoe UI Symbol" w:hAnsi="Segoe UI Symbol" w:cs="Segoe UI Symbol"/>
          <w:spacing w:val="-1"/>
          <w:sz w:val="16"/>
        </w:rPr>
        <w:t>⠀</w:t>
      </w:r>
      <w:r w:rsidR="00F3371D" w:rsidRPr="00F3371D">
        <w:rPr>
          <w:spacing w:val="-1"/>
        </w:rPr>
        <w:t>telepon.</w:t>
      </w:r>
    </w:p>
    <w:p w14:paraId="2BBBCF98" w14:textId="64B46D01" w:rsidR="00F3371D" w:rsidRPr="00F3371D" w:rsidRDefault="00F3371D" w:rsidP="003C7B46">
      <w:pPr>
        <w:pStyle w:val="ListParagraph"/>
        <w:spacing w:line="276" w:lineRule="auto"/>
        <w:ind w:left="0" w:firstLine="425"/>
        <w:jc w:val="both"/>
        <w:rPr>
          <w:spacing w:val="-1"/>
        </w:rPr>
      </w:pPr>
      <w:r w:rsidRPr="00F3371D">
        <w:rPr>
          <w:spacing w:val="-1"/>
        </w:rPr>
        <w:t>Dalam pembatasan akses</w:t>
      </w:r>
      <w:r w:rsidR="00D95915" w:rsidRPr="00D95915">
        <w:rPr>
          <w:rFonts w:ascii="Segoe UI Symbol" w:hAnsi="Segoe UI Symbol" w:cs="Segoe UI Symbol"/>
          <w:spacing w:val="-1"/>
          <w:sz w:val="16"/>
        </w:rPr>
        <w:t>⠀</w:t>
      </w:r>
      <w:r w:rsidRPr="00F3371D">
        <w:rPr>
          <w:spacing w:val="-1"/>
        </w:rPr>
        <w:t>internet tersebut juga</w:t>
      </w:r>
      <w:r w:rsidR="00D95915" w:rsidRPr="00D95915">
        <w:rPr>
          <w:rFonts w:ascii="Segoe UI Symbol" w:hAnsi="Segoe UI Symbol" w:cs="Segoe UI Symbol"/>
          <w:spacing w:val="-1"/>
          <w:sz w:val="16"/>
        </w:rPr>
        <w:t>⠀</w:t>
      </w:r>
      <w:r w:rsidRPr="00F3371D">
        <w:rPr>
          <w:spacing w:val="-1"/>
        </w:rPr>
        <w:t>tidak dijelaskan tingkat</w:t>
      </w:r>
      <w:r w:rsidR="00D95915" w:rsidRPr="00D95915">
        <w:rPr>
          <w:rFonts w:ascii="Segoe UI Symbol" w:hAnsi="Segoe UI Symbol" w:cs="Segoe UI Symbol"/>
          <w:spacing w:val="-1"/>
          <w:sz w:val="16"/>
        </w:rPr>
        <w:t>⠀</w:t>
      </w:r>
      <w:r w:rsidRPr="00F3371D">
        <w:rPr>
          <w:spacing w:val="-1"/>
        </w:rPr>
        <w:t>gradasi urgensi dan</w:t>
      </w:r>
      <w:r w:rsidR="00D95915" w:rsidRPr="00D95915">
        <w:rPr>
          <w:rFonts w:ascii="Segoe UI Symbol" w:hAnsi="Segoe UI Symbol" w:cs="Segoe UI Symbol"/>
          <w:spacing w:val="-1"/>
          <w:sz w:val="16"/>
        </w:rPr>
        <w:t>⠀</w:t>
      </w:r>
      <w:r w:rsidRPr="00F3371D">
        <w:rPr>
          <w:spacing w:val="-1"/>
        </w:rPr>
        <w:t>durasinya. Akibatnya, pemerintah</w:t>
      </w:r>
      <w:r w:rsidR="00D95915" w:rsidRPr="00D95915">
        <w:rPr>
          <w:rFonts w:ascii="Segoe UI Symbol" w:hAnsi="Segoe UI Symbol" w:cs="Segoe UI Symbol"/>
          <w:spacing w:val="-1"/>
          <w:sz w:val="16"/>
        </w:rPr>
        <w:t>⠀</w:t>
      </w:r>
      <w:r w:rsidRPr="00F3371D">
        <w:rPr>
          <w:spacing w:val="-1"/>
        </w:rPr>
        <w:t>terkesan tidak transparan</w:t>
      </w:r>
      <w:r w:rsidR="00D95915" w:rsidRPr="00D95915">
        <w:rPr>
          <w:rFonts w:ascii="Segoe UI Symbol" w:hAnsi="Segoe UI Symbol" w:cs="Segoe UI Symbol"/>
          <w:spacing w:val="-1"/>
          <w:sz w:val="16"/>
        </w:rPr>
        <w:t>⠀</w:t>
      </w:r>
      <w:r w:rsidRPr="00F3371D">
        <w:rPr>
          <w:spacing w:val="-1"/>
        </w:rPr>
        <w:t>dan sewenang-wenang dalam</w:t>
      </w:r>
      <w:r w:rsidR="00D95915" w:rsidRPr="00D95915">
        <w:rPr>
          <w:rFonts w:ascii="Segoe UI Symbol" w:hAnsi="Segoe UI Symbol" w:cs="Segoe UI Symbol"/>
          <w:spacing w:val="-1"/>
          <w:sz w:val="16"/>
        </w:rPr>
        <w:t>⠀</w:t>
      </w:r>
      <w:r w:rsidRPr="00F3371D">
        <w:rPr>
          <w:spacing w:val="-1"/>
        </w:rPr>
        <w:t>menentukan kapan dan</w:t>
      </w:r>
      <w:r w:rsidR="00D95915" w:rsidRPr="00D95915">
        <w:rPr>
          <w:rFonts w:ascii="Segoe UI Symbol" w:hAnsi="Segoe UI Symbol" w:cs="Segoe UI Symbol"/>
          <w:spacing w:val="-1"/>
          <w:sz w:val="16"/>
        </w:rPr>
        <w:t>⠀</w:t>
      </w:r>
      <w:r w:rsidRPr="00F3371D">
        <w:rPr>
          <w:spacing w:val="-1"/>
        </w:rPr>
        <w:t>berapa lama akses</w:t>
      </w:r>
      <w:r w:rsidR="00D95915" w:rsidRPr="00D95915">
        <w:rPr>
          <w:rFonts w:ascii="Segoe UI Symbol" w:hAnsi="Segoe UI Symbol" w:cs="Segoe UI Symbol"/>
          <w:spacing w:val="-1"/>
          <w:sz w:val="16"/>
        </w:rPr>
        <w:t>⠀</w:t>
      </w:r>
      <w:r w:rsidRPr="00F3371D">
        <w:rPr>
          <w:spacing w:val="-1"/>
        </w:rPr>
        <w:t>internet masyarakat dibatasi.</w:t>
      </w:r>
      <w:r w:rsidR="00D95915" w:rsidRPr="00D95915">
        <w:rPr>
          <w:rFonts w:ascii="Segoe UI Symbol" w:hAnsi="Segoe UI Symbol" w:cs="Segoe UI Symbol"/>
          <w:spacing w:val="-1"/>
          <w:sz w:val="16"/>
        </w:rPr>
        <w:t>⠀</w:t>
      </w:r>
      <w:r w:rsidRPr="00F3371D">
        <w:rPr>
          <w:spacing w:val="-1"/>
        </w:rPr>
        <w:t>Pemerintah hanya memberikan</w:t>
      </w:r>
      <w:r w:rsidR="00D95915" w:rsidRPr="00D95915">
        <w:rPr>
          <w:rFonts w:ascii="Segoe UI Symbol" w:hAnsi="Segoe UI Symbol" w:cs="Segoe UI Symbol"/>
          <w:spacing w:val="-1"/>
          <w:sz w:val="16"/>
        </w:rPr>
        <w:t>⠀</w:t>
      </w:r>
      <w:r w:rsidRPr="00F3371D">
        <w:rPr>
          <w:spacing w:val="-1"/>
        </w:rPr>
        <w:t>keterangan bahwa akses</w:t>
      </w:r>
      <w:r w:rsidR="00D95915" w:rsidRPr="00D95915">
        <w:rPr>
          <w:rFonts w:ascii="Segoe UI Symbol" w:hAnsi="Segoe UI Symbol" w:cs="Segoe UI Symbol"/>
          <w:spacing w:val="-1"/>
          <w:sz w:val="16"/>
        </w:rPr>
        <w:t>⠀</w:t>
      </w:r>
      <w:r w:rsidRPr="00F3371D">
        <w:rPr>
          <w:spacing w:val="-1"/>
        </w:rPr>
        <w:t>internet akan kembali</w:t>
      </w:r>
      <w:r w:rsidR="00D95915" w:rsidRPr="00D95915">
        <w:rPr>
          <w:rFonts w:ascii="Segoe UI Symbol" w:hAnsi="Segoe UI Symbol" w:cs="Segoe UI Symbol"/>
          <w:spacing w:val="-1"/>
          <w:sz w:val="16"/>
        </w:rPr>
        <w:t>⠀</w:t>
      </w:r>
      <w:r w:rsidRPr="00F3371D">
        <w:rPr>
          <w:spacing w:val="-1"/>
        </w:rPr>
        <w:t>dibuka jika keadaan</w:t>
      </w:r>
      <w:r w:rsidR="00D95915" w:rsidRPr="00D95915">
        <w:rPr>
          <w:rFonts w:ascii="Segoe UI Symbol" w:hAnsi="Segoe UI Symbol" w:cs="Segoe UI Symbol"/>
          <w:spacing w:val="-1"/>
          <w:sz w:val="16"/>
        </w:rPr>
        <w:t>⠀</w:t>
      </w:r>
      <w:r w:rsidRPr="00F3371D">
        <w:rPr>
          <w:spacing w:val="-1"/>
        </w:rPr>
        <w:t>sudah kondusif, tanpa</w:t>
      </w:r>
      <w:r w:rsidR="00D95915" w:rsidRPr="00D95915">
        <w:rPr>
          <w:rFonts w:ascii="Segoe UI Symbol" w:hAnsi="Segoe UI Symbol" w:cs="Segoe UI Symbol"/>
          <w:spacing w:val="-1"/>
          <w:sz w:val="16"/>
        </w:rPr>
        <w:t>⠀</w:t>
      </w:r>
      <w:r w:rsidRPr="00F3371D">
        <w:rPr>
          <w:spacing w:val="-1"/>
        </w:rPr>
        <w:t>adanya kepastian yang</w:t>
      </w:r>
      <w:r w:rsidR="00D95915" w:rsidRPr="00D95915">
        <w:rPr>
          <w:rFonts w:ascii="Segoe UI Symbol" w:hAnsi="Segoe UI Symbol" w:cs="Segoe UI Symbol"/>
          <w:spacing w:val="-1"/>
          <w:sz w:val="16"/>
        </w:rPr>
        <w:t>⠀</w:t>
      </w:r>
      <w:r w:rsidRPr="00F3371D">
        <w:rPr>
          <w:spacing w:val="-1"/>
        </w:rPr>
        <w:t>jelas kepada masyarakat.</w:t>
      </w:r>
      <w:r w:rsidR="00D95915" w:rsidRPr="00D95915">
        <w:rPr>
          <w:rFonts w:ascii="Segoe UI Symbol" w:hAnsi="Segoe UI Symbol" w:cs="Segoe UI Symbol"/>
          <w:spacing w:val="-1"/>
          <w:sz w:val="16"/>
        </w:rPr>
        <w:t>⠀</w:t>
      </w:r>
      <w:r w:rsidRPr="00F3371D">
        <w:rPr>
          <w:spacing w:val="-1"/>
        </w:rPr>
        <w:t>Pemerintah juga</w:t>
      </w:r>
      <w:r w:rsidR="00D95915" w:rsidRPr="00D95915">
        <w:rPr>
          <w:rFonts w:ascii="Segoe UI Symbol" w:hAnsi="Segoe UI Symbol" w:cs="Segoe UI Symbol"/>
          <w:spacing w:val="-1"/>
          <w:sz w:val="16"/>
        </w:rPr>
        <w:t>⠀</w:t>
      </w:r>
      <w:r w:rsidRPr="00F3371D">
        <w:rPr>
          <w:spacing w:val="-1"/>
        </w:rPr>
        <w:t>baru mulai menghentikan pemblokiran</w:t>
      </w:r>
      <w:r w:rsidR="00D95915" w:rsidRPr="00D95915">
        <w:rPr>
          <w:rFonts w:ascii="Segoe UI Symbol" w:hAnsi="Segoe UI Symbol" w:cs="Segoe UI Symbol"/>
          <w:spacing w:val="-1"/>
          <w:sz w:val="16"/>
        </w:rPr>
        <w:t>⠀</w:t>
      </w:r>
      <w:r w:rsidRPr="00F3371D">
        <w:rPr>
          <w:spacing w:val="-1"/>
        </w:rPr>
        <w:t>internet setelah dua</w:t>
      </w:r>
      <w:r w:rsidR="00D95915" w:rsidRPr="00D95915">
        <w:rPr>
          <w:rFonts w:ascii="Segoe UI Symbol" w:hAnsi="Segoe UI Symbol" w:cs="Segoe UI Symbol"/>
          <w:spacing w:val="-1"/>
          <w:sz w:val="16"/>
        </w:rPr>
        <w:t>⠀</w:t>
      </w:r>
      <w:r w:rsidRPr="00F3371D">
        <w:rPr>
          <w:spacing w:val="-1"/>
        </w:rPr>
        <w:t>minggu yang tidak dilakukan</w:t>
      </w:r>
      <w:r w:rsidR="00D95915" w:rsidRPr="00D95915">
        <w:rPr>
          <w:rFonts w:ascii="Segoe UI Symbol" w:hAnsi="Segoe UI Symbol" w:cs="Segoe UI Symbol"/>
          <w:spacing w:val="-1"/>
          <w:sz w:val="16"/>
        </w:rPr>
        <w:t>⠀</w:t>
      </w:r>
      <w:r w:rsidRPr="00F3371D">
        <w:rPr>
          <w:spacing w:val="-1"/>
        </w:rPr>
        <w:t>secara langsung pada</w:t>
      </w:r>
      <w:r w:rsidR="00D95915" w:rsidRPr="00D95915">
        <w:rPr>
          <w:rFonts w:ascii="Segoe UI Symbol" w:hAnsi="Segoe UI Symbol" w:cs="Segoe UI Symbol"/>
          <w:spacing w:val="-1"/>
          <w:sz w:val="16"/>
        </w:rPr>
        <w:t>⠀</w:t>
      </w:r>
      <w:r w:rsidRPr="00F3371D">
        <w:rPr>
          <w:spacing w:val="-1"/>
        </w:rPr>
        <w:t>semua wilayah karena beberapa</w:t>
      </w:r>
      <w:r w:rsidR="00D95915" w:rsidRPr="00D95915">
        <w:rPr>
          <w:rFonts w:ascii="Segoe UI Symbol" w:hAnsi="Segoe UI Symbol" w:cs="Segoe UI Symbol"/>
          <w:spacing w:val="-1"/>
          <w:sz w:val="16"/>
        </w:rPr>
        <w:t>⠀</w:t>
      </w:r>
      <w:r w:rsidRPr="00F3371D">
        <w:rPr>
          <w:spacing w:val="-1"/>
        </w:rPr>
        <w:t>pertimbangan keamanan. Kondisi</w:t>
      </w:r>
      <w:r w:rsidR="00D95915" w:rsidRPr="00D95915">
        <w:rPr>
          <w:rFonts w:ascii="Segoe UI Symbol" w:hAnsi="Segoe UI Symbol" w:cs="Segoe UI Symbol"/>
          <w:spacing w:val="-1"/>
          <w:sz w:val="16"/>
        </w:rPr>
        <w:t>⠀</w:t>
      </w:r>
      <w:r w:rsidRPr="00F3371D">
        <w:rPr>
          <w:spacing w:val="-1"/>
        </w:rPr>
        <w:t>tersebut sebenarnya dapat</w:t>
      </w:r>
      <w:r w:rsidR="00D95915" w:rsidRPr="00D95915">
        <w:rPr>
          <w:rFonts w:ascii="Segoe UI Symbol" w:hAnsi="Segoe UI Symbol" w:cs="Segoe UI Symbol"/>
          <w:spacing w:val="-1"/>
          <w:sz w:val="16"/>
        </w:rPr>
        <w:t>⠀</w:t>
      </w:r>
      <w:r w:rsidRPr="00F3371D">
        <w:rPr>
          <w:spacing w:val="-1"/>
        </w:rPr>
        <w:t>dipahami bila pemerintah</w:t>
      </w:r>
      <w:r w:rsidR="00D95915" w:rsidRPr="00D95915">
        <w:rPr>
          <w:rFonts w:ascii="Segoe UI Symbol" w:hAnsi="Segoe UI Symbol" w:cs="Segoe UI Symbol"/>
          <w:spacing w:val="-1"/>
          <w:sz w:val="16"/>
        </w:rPr>
        <w:t>⠀</w:t>
      </w:r>
      <w:r w:rsidRPr="00F3371D">
        <w:rPr>
          <w:spacing w:val="-1"/>
        </w:rPr>
        <w:t>menjelaskan secara transparan</w:t>
      </w:r>
      <w:r w:rsidR="00D95915" w:rsidRPr="00D95915">
        <w:rPr>
          <w:rFonts w:ascii="Segoe UI Symbol" w:hAnsi="Segoe UI Symbol" w:cs="Segoe UI Symbol"/>
          <w:spacing w:val="-1"/>
          <w:sz w:val="16"/>
        </w:rPr>
        <w:t>⠀</w:t>
      </w:r>
      <w:r w:rsidRPr="00F3371D">
        <w:rPr>
          <w:spacing w:val="-1"/>
        </w:rPr>
        <w:t>tentang indikator dan</w:t>
      </w:r>
      <w:r w:rsidR="00D95915" w:rsidRPr="00D95915">
        <w:rPr>
          <w:rFonts w:ascii="Segoe UI Symbol" w:hAnsi="Segoe UI Symbol" w:cs="Segoe UI Symbol"/>
          <w:spacing w:val="-1"/>
          <w:sz w:val="16"/>
        </w:rPr>
        <w:t>⠀</w:t>
      </w:r>
      <w:r w:rsidRPr="00F3371D">
        <w:rPr>
          <w:spacing w:val="-1"/>
        </w:rPr>
        <w:t>parameter pembatasan internet,</w:t>
      </w:r>
      <w:r w:rsidR="00F174D4">
        <w:rPr>
          <w:rFonts w:ascii="Segoe UI Symbol" w:hAnsi="Segoe UI Symbol" w:cs="Segoe UI Symbol"/>
          <w:spacing w:val="-1"/>
          <w:sz w:val="16"/>
        </w:rPr>
        <w:t xml:space="preserve"> </w:t>
      </w:r>
      <w:r w:rsidRPr="00F3371D">
        <w:rPr>
          <w:spacing w:val="-1"/>
        </w:rPr>
        <w:t>serta situasi kurang</w:t>
      </w:r>
      <w:r w:rsidR="00D95915" w:rsidRPr="00D95915">
        <w:rPr>
          <w:rFonts w:ascii="Segoe UI Symbol" w:hAnsi="Segoe UI Symbol" w:cs="Segoe UI Symbol"/>
          <w:spacing w:val="-1"/>
          <w:sz w:val="16"/>
        </w:rPr>
        <w:t>⠀</w:t>
      </w:r>
      <w:r w:rsidRPr="00F3371D">
        <w:rPr>
          <w:spacing w:val="-1"/>
        </w:rPr>
        <w:t>kondusif seperti apa</w:t>
      </w:r>
      <w:r w:rsidR="00D95915" w:rsidRPr="00D95915">
        <w:rPr>
          <w:rFonts w:ascii="Segoe UI Symbol" w:hAnsi="Segoe UI Symbol" w:cs="Segoe UI Symbol"/>
          <w:spacing w:val="-1"/>
          <w:sz w:val="16"/>
        </w:rPr>
        <w:t>⠀</w:t>
      </w:r>
      <w:r w:rsidRPr="00F3371D">
        <w:rPr>
          <w:spacing w:val="-1"/>
        </w:rPr>
        <w:t>yang mengharuskan pemblokiran.</w:t>
      </w:r>
      <w:r w:rsidR="00D95915" w:rsidRPr="00D95915">
        <w:rPr>
          <w:rFonts w:ascii="Segoe UI Symbol" w:hAnsi="Segoe UI Symbol" w:cs="Segoe UI Symbol"/>
          <w:spacing w:val="-1"/>
          <w:sz w:val="16"/>
        </w:rPr>
        <w:t>⠀</w:t>
      </w:r>
      <w:r w:rsidRPr="00F3371D">
        <w:rPr>
          <w:spacing w:val="-1"/>
        </w:rPr>
        <w:t>Dengan begitu, masyarakat,</w:t>
      </w:r>
      <w:r w:rsidR="00D95915" w:rsidRPr="00D95915">
        <w:rPr>
          <w:rFonts w:ascii="Segoe UI Symbol" w:hAnsi="Segoe UI Symbol" w:cs="Segoe UI Symbol"/>
          <w:spacing w:val="-1"/>
          <w:sz w:val="16"/>
        </w:rPr>
        <w:t>⠀</w:t>
      </w:r>
      <w:r w:rsidRPr="00F3371D">
        <w:rPr>
          <w:spacing w:val="-1"/>
        </w:rPr>
        <w:t>khususnya di</w:t>
      </w:r>
      <w:r w:rsidR="00D95915" w:rsidRPr="00D95915">
        <w:rPr>
          <w:rFonts w:ascii="Segoe UI Symbol" w:hAnsi="Segoe UI Symbol" w:cs="Segoe UI Symbol"/>
          <w:spacing w:val="-1"/>
          <w:sz w:val="16"/>
        </w:rPr>
        <w:t>⠀</w:t>
      </w:r>
      <w:r w:rsidRPr="00F3371D">
        <w:rPr>
          <w:spacing w:val="-1"/>
        </w:rPr>
        <w:t>wilayah Papua dan</w:t>
      </w:r>
      <w:r w:rsidR="00D95915" w:rsidRPr="00D95915">
        <w:rPr>
          <w:rFonts w:ascii="Segoe UI Symbol" w:hAnsi="Segoe UI Symbol" w:cs="Segoe UI Symbol"/>
          <w:spacing w:val="-1"/>
          <w:sz w:val="16"/>
        </w:rPr>
        <w:t>⠀</w:t>
      </w:r>
      <w:r w:rsidRPr="00F3371D">
        <w:rPr>
          <w:spacing w:val="-1"/>
        </w:rPr>
        <w:t>Papua Barat, dapat</w:t>
      </w:r>
      <w:r w:rsidR="00D95915" w:rsidRPr="00D95915">
        <w:rPr>
          <w:rFonts w:ascii="Segoe UI Symbol" w:hAnsi="Segoe UI Symbol" w:cs="Segoe UI Symbol"/>
          <w:spacing w:val="-1"/>
          <w:sz w:val="16"/>
        </w:rPr>
        <w:t>⠀</w:t>
      </w:r>
      <w:r w:rsidRPr="00F3371D">
        <w:rPr>
          <w:spacing w:val="-1"/>
        </w:rPr>
        <w:t>memperkirakan kapan akses</w:t>
      </w:r>
      <w:r w:rsidR="00D95915" w:rsidRPr="00D95915">
        <w:rPr>
          <w:rFonts w:ascii="Segoe UI Symbol" w:hAnsi="Segoe UI Symbol" w:cs="Segoe UI Symbol"/>
          <w:spacing w:val="-1"/>
          <w:sz w:val="16"/>
        </w:rPr>
        <w:t>⠀</w:t>
      </w:r>
      <w:r w:rsidRPr="00F3371D">
        <w:rPr>
          <w:spacing w:val="-1"/>
        </w:rPr>
        <w:t>internet dapat benar-benar</w:t>
      </w:r>
      <w:r w:rsidR="00D95915" w:rsidRPr="00D95915">
        <w:rPr>
          <w:rFonts w:ascii="Segoe UI Symbol" w:hAnsi="Segoe UI Symbol" w:cs="Segoe UI Symbol"/>
          <w:spacing w:val="-1"/>
          <w:sz w:val="16"/>
        </w:rPr>
        <w:t>⠀</w:t>
      </w:r>
      <w:r w:rsidRPr="00F3371D">
        <w:rPr>
          <w:spacing w:val="-1"/>
        </w:rPr>
        <w:t>mulai dibuka kembali.</w:t>
      </w:r>
    </w:p>
    <w:p w14:paraId="2BBBCF99" w14:textId="512BF71D" w:rsidR="00F3371D" w:rsidRPr="00F3371D" w:rsidRDefault="00F3371D" w:rsidP="003C7B46">
      <w:pPr>
        <w:pStyle w:val="ListParagraph"/>
        <w:spacing w:line="276" w:lineRule="auto"/>
        <w:ind w:left="0" w:firstLine="425"/>
        <w:jc w:val="both"/>
        <w:rPr>
          <w:spacing w:val="-1"/>
        </w:rPr>
      </w:pPr>
      <w:r w:rsidRPr="00F3371D">
        <w:rPr>
          <w:spacing w:val="-1"/>
        </w:rPr>
        <w:t>Beranjak</w:t>
      </w:r>
      <w:r w:rsidR="00D95915" w:rsidRPr="00D95915">
        <w:rPr>
          <w:rFonts w:ascii="Segoe UI Symbol" w:hAnsi="Segoe UI Symbol" w:cs="Segoe UI Symbol"/>
          <w:spacing w:val="-1"/>
          <w:sz w:val="16"/>
        </w:rPr>
        <w:t>⠀</w:t>
      </w:r>
      <w:r w:rsidRPr="00F3371D">
        <w:rPr>
          <w:spacing w:val="-1"/>
        </w:rPr>
        <w:t>dari ketiadaan norma</w:t>
      </w:r>
      <w:r w:rsidR="00D95915" w:rsidRPr="00D95915">
        <w:rPr>
          <w:rFonts w:ascii="Segoe UI Symbol" w:hAnsi="Segoe UI Symbol" w:cs="Segoe UI Symbol"/>
          <w:spacing w:val="-1"/>
          <w:sz w:val="16"/>
        </w:rPr>
        <w:t>⠀</w:t>
      </w:r>
      <w:r w:rsidRPr="00F3371D">
        <w:rPr>
          <w:spacing w:val="-1"/>
        </w:rPr>
        <w:t>yang mengatur secara</w:t>
      </w:r>
      <w:r w:rsidR="00D95915" w:rsidRPr="00D95915">
        <w:rPr>
          <w:rFonts w:ascii="Segoe UI Symbol" w:hAnsi="Segoe UI Symbol" w:cs="Segoe UI Symbol"/>
          <w:spacing w:val="-1"/>
          <w:sz w:val="16"/>
        </w:rPr>
        <w:t>⠀</w:t>
      </w:r>
      <w:r w:rsidRPr="00F3371D">
        <w:rPr>
          <w:spacing w:val="-1"/>
        </w:rPr>
        <w:t>pasti tersebut, pemerintah</w:t>
      </w:r>
      <w:r w:rsidR="00D95915" w:rsidRPr="00D95915">
        <w:rPr>
          <w:rFonts w:ascii="Segoe UI Symbol" w:hAnsi="Segoe UI Symbol" w:cs="Segoe UI Symbol"/>
          <w:spacing w:val="-1"/>
          <w:sz w:val="16"/>
        </w:rPr>
        <w:t>⠀</w:t>
      </w:r>
      <w:r w:rsidRPr="00F3371D">
        <w:rPr>
          <w:spacing w:val="-1"/>
        </w:rPr>
        <w:t>dalam hal ini</w:t>
      </w:r>
      <w:r w:rsidR="00D95915" w:rsidRPr="00D95915">
        <w:rPr>
          <w:rFonts w:ascii="Segoe UI Symbol" w:hAnsi="Segoe UI Symbol" w:cs="Segoe UI Symbol"/>
          <w:spacing w:val="-1"/>
          <w:sz w:val="16"/>
        </w:rPr>
        <w:t>⠀</w:t>
      </w:r>
      <w:r w:rsidRPr="00F3371D">
        <w:rPr>
          <w:spacing w:val="-1"/>
        </w:rPr>
        <w:t>Kementerian Komunikasi dan</w:t>
      </w:r>
      <w:r w:rsidR="00D95915" w:rsidRPr="00D95915">
        <w:rPr>
          <w:rFonts w:ascii="Segoe UI Symbol" w:hAnsi="Segoe UI Symbol" w:cs="Segoe UI Symbol"/>
          <w:spacing w:val="-1"/>
          <w:sz w:val="16"/>
        </w:rPr>
        <w:t>⠀</w:t>
      </w:r>
      <w:r w:rsidRPr="00F3371D">
        <w:rPr>
          <w:spacing w:val="-1"/>
        </w:rPr>
        <w:t>Informatika memilih berpijak</w:t>
      </w:r>
      <w:r w:rsidR="00D95915" w:rsidRPr="00D95915">
        <w:rPr>
          <w:rFonts w:ascii="Segoe UI Symbol" w:hAnsi="Segoe UI Symbol" w:cs="Segoe UI Symbol"/>
          <w:spacing w:val="-1"/>
          <w:sz w:val="16"/>
        </w:rPr>
        <w:t>⠀</w:t>
      </w:r>
      <w:r w:rsidRPr="00F3371D">
        <w:rPr>
          <w:spacing w:val="-1"/>
        </w:rPr>
        <w:t>pada</w:t>
      </w:r>
      <w:r w:rsidR="00D95915" w:rsidRPr="00D95915">
        <w:rPr>
          <w:rFonts w:ascii="Segoe UI Symbol" w:hAnsi="Segoe UI Symbol" w:cs="Segoe UI Symbol"/>
          <w:spacing w:val="-1"/>
          <w:sz w:val="16"/>
        </w:rPr>
        <w:t>⠀</w:t>
      </w:r>
      <w:r w:rsidRPr="00F3371D">
        <w:rPr>
          <w:spacing w:val="-1"/>
        </w:rPr>
        <w:t>prinsip diskresi yang</w:t>
      </w:r>
      <w:r w:rsidR="00D95915" w:rsidRPr="00D95915">
        <w:rPr>
          <w:rFonts w:ascii="Segoe UI Symbol" w:hAnsi="Segoe UI Symbol" w:cs="Segoe UI Symbol"/>
          <w:spacing w:val="-1"/>
          <w:sz w:val="16"/>
        </w:rPr>
        <w:t>⠀</w:t>
      </w:r>
      <w:r w:rsidRPr="00F3371D">
        <w:rPr>
          <w:spacing w:val="-1"/>
        </w:rPr>
        <w:t>memang diatur dalam</w:t>
      </w:r>
      <w:r w:rsidR="00D95915" w:rsidRPr="00D95915">
        <w:rPr>
          <w:rFonts w:ascii="Segoe UI Symbol" w:hAnsi="Segoe UI Symbol" w:cs="Segoe UI Symbol"/>
          <w:spacing w:val="-1"/>
          <w:sz w:val="16"/>
        </w:rPr>
        <w:t>⠀</w:t>
      </w:r>
      <w:r w:rsidRPr="00F3371D">
        <w:rPr>
          <w:spacing w:val="-1"/>
        </w:rPr>
        <w:t>Undang-Undang Nomor 30</w:t>
      </w:r>
      <w:r w:rsidR="00D95915" w:rsidRPr="00D95915">
        <w:rPr>
          <w:rFonts w:ascii="Segoe UI Symbol" w:hAnsi="Segoe UI Symbol" w:cs="Segoe UI Symbol"/>
          <w:spacing w:val="-1"/>
          <w:sz w:val="16"/>
        </w:rPr>
        <w:t>⠀</w:t>
      </w:r>
      <w:r w:rsidRPr="00F3371D">
        <w:rPr>
          <w:spacing w:val="-1"/>
        </w:rPr>
        <w:t>Tahun</w:t>
      </w:r>
      <w:r w:rsidR="00D95915" w:rsidRPr="00D95915">
        <w:rPr>
          <w:rFonts w:ascii="Segoe UI Symbol" w:hAnsi="Segoe UI Symbol" w:cs="Segoe UI Symbol"/>
          <w:spacing w:val="-1"/>
          <w:sz w:val="16"/>
        </w:rPr>
        <w:t>⠀</w:t>
      </w:r>
      <w:r w:rsidRPr="00F3371D">
        <w:rPr>
          <w:spacing w:val="-1"/>
        </w:rPr>
        <w:t xml:space="preserve">2014 tentang </w:t>
      </w:r>
      <w:r w:rsidRPr="00F3371D">
        <w:rPr>
          <w:spacing w:val="-1"/>
        </w:rPr>
        <w:lastRenderedPageBreak/>
        <w:t>Administrasi</w:t>
      </w:r>
      <w:r w:rsidR="00D95915" w:rsidRPr="00D95915">
        <w:rPr>
          <w:rFonts w:ascii="Segoe UI Symbol" w:hAnsi="Segoe UI Symbol" w:cs="Segoe UI Symbol"/>
          <w:spacing w:val="-1"/>
          <w:sz w:val="16"/>
        </w:rPr>
        <w:t>⠀</w:t>
      </w:r>
      <w:r w:rsidRPr="00F3371D">
        <w:rPr>
          <w:spacing w:val="-1"/>
        </w:rPr>
        <w:t>Pemerintahan (UU AP).</w:t>
      </w:r>
      <w:r w:rsidR="00F174D4">
        <w:rPr>
          <w:spacing w:val="-1"/>
          <w:lang w:val="id-ID"/>
        </w:rPr>
        <w:t xml:space="preserve"> </w:t>
      </w:r>
      <w:r w:rsidRPr="00F3371D">
        <w:rPr>
          <w:spacing w:val="-1"/>
        </w:rPr>
        <w:t>Pertimbangan hakim</w:t>
      </w:r>
      <w:r w:rsidR="00D95915" w:rsidRPr="00D95915">
        <w:rPr>
          <w:rFonts w:ascii="Segoe UI Symbol" w:hAnsi="Segoe UI Symbol" w:cs="Segoe UI Symbol"/>
          <w:spacing w:val="-1"/>
          <w:sz w:val="16"/>
        </w:rPr>
        <w:t>⠀</w:t>
      </w:r>
      <w:r w:rsidRPr="00F3371D">
        <w:rPr>
          <w:spacing w:val="-1"/>
        </w:rPr>
        <w:t>yang diberikan terkait</w:t>
      </w:r>
      <w:r w:rsidR="00D95915" w:rsidRPr="00D95915">
        <w:rPr>
          <w:rFonts w:ascii="Segoe UI Symbol" w:hAnsi="Segoe UI Symbol" w:cs="Segoe UI Symbol"/>
          <w:spacing w:val="-1"/>
          <w:sz w:val="16"/>
        </w:rPr>
        <w:t>⠀</w:t>
      </w:r>
      <w:r w:rsidRPr="00F3371D">
        <w:rPr>
          <w:spacing w:val="-1"/>
        </w:rPr>
        <w:t>diskresi melalui unsur kumulatif</w:t>
      </w:r>
      <w:r w:rsidR="00C95E6B" w:rsidRPr="00C95E6B">
        <w:rPr>
          <w:rFonts w:ascii="Segoe UI Symbol" w:hAnsi="Segoe UI Symbol" w:cs="Segoe UI Symbol"/>
          <w:spacing w:val="-1"/>
          <w:sz w:val="16"/>
        </w:rPr>
        <w:t>⠀</w:t>
      </w:r>
      <w:r w:rsidRPr="00F3371D">
        <w:rPr>
          <w:spacing w:val="-1"/>
        </w:rPr>
        <w:t>perlu didalami kembali</w:t>
      </w:r>
      <w:r w:rsidR="00C95E6B" w:rsidRPr="00C95E6B">
        <w:rPr>
          <w:rFonts w:ascii="Segoe UI Symbol" w:hAnsi="Segoe UI Symbol" w:cs="Segoe UI Symbol"/>
          <w:spacing w:val="-1"/>
          <w:sz w:val="16"/>
        </w:rPr>
        <w:t>⠀</w:t>
      </w:r>
      <w:r w:rsidRPr="00F3371D">
        <w:rPr>
          <w:spacing w:val="-1"/>
        </w:rPr>
        <w:t>oleh penulis karena merupakan</w:t>
      </w:r>
      <w:r w:rsidR="00C95E6B" w:rsidRPr="00C95E6B">
        <w:rPr>
          <w:rFonts w:ascii="Segoe UI Symbol" w:hAnsi="Segoe UI Symbol" w:cs="Segoe UI Symbol"/>
          <w:spacing w:val="-1"/>
          <w:sz w:val="16"/>
        </w:rPr>
        <w:t>⠀</w:t>
      </w:r>
      <w:r w:rsidRPr="00F3371D">
        <w:rPr>
          <w:spacing w:val="-1"/>
        </w:rPr>
        <w:t>hal krusial, terlebih</w:t>
      </w:r>
      <w:r w:rsidR="00C95E6B" w:rsidRPr="00C95E6B">
        <w:rPr>
          <w:rFonts w:ascii="Segoe UI Symbol" w:hAnsi="Segoe UI Symbol" w:cs="Segoe UI Symbol"/>
          <w:spacing w:val="-1"/>
          <w:sz w:val="16"/>
        </w:rPr>
        <w:t>⠀</w:t>
      </w:r>
      <w:r w:rsidRPr="00F3371D">
        <w:rPr>
          <w:spacing w:val="-1"/>
        </w:rPr>
        <w:t>dalam Pasal 1</w:t>
      </w:r>
      <w:r w:rsidR="00C95E6B" w:rsidRPr="00C95E6B">
        <w:rPr>
          <w:rFonts w:ascii="Segoe UI Symbol" w:hAnsi="Segoe UI Symbol" w:cs="Segoe UI Symbol"/>
          <w:spacing w:val="-1"/>
          <w:sz w:val="16"/>
        </w:rPr>
        <w:t>⠀</w:t>
      </w:r>
      <w:r w:rsidRPr="00F3371D">
        <w:rPr>
          <w:spacing w:val="-1"/>
        </w:rPr>
        <w:t>angka 9 UU AP unsur diskresi</w:t>
      </w:r>
      <w:r w:rsidR="00C95E6B" w:rsidRPr="00C95E6B">
        <w:rPr>
          <w:rFonts w:ascii="Segoe UI Symbol" w:hAnsi="Segoe UI Symbol" w:cs="Segoe UI Symbol"/>
          <w:spacing w:val="-1"/>
          <w:sz w:val="16"/>
        </w:rPr>
        <w:t>⠀</w:t>
      </w:r>
      <w:r w:rsidRPr="00F3371D">
        <w:rPr>
          <w:spacing w:val="-1"/>
        </w:rPr>
        <w:t>memang layak disebut</w:t>
      </w:r>
      <w:r w:rsidR="00C95E6B" w:rsidRPr="00C95E6B">
        <w:rPr>
          <w:rFonts w:ascii="Segoe UI Symbol" w:hAnsi="Segoe UI Symbol" w:cs="Segoe UI Symbol"/>
          <w:spacing w:val="-1"/>
          <w:sz w:val="16"/>
        </w:rPr>
        <w:t>⠀</w:t>
      </w:r>
      <w:r w:rsidRPr="00F3371D">
        <w:rPr>
          <w:spacing w:val="-1"/>
        </w:rPr>
        <w:t>sebagai unsur alternatif</w:t>
      </w:r>
      <w:r w:rsidR="00C95E6B" w:rsidRPr="00C95E6B">
        <w:rPr>
          <w:rFonts w:ascii="Segoe UI Symbol" w:hAnsi="Segoe UI Symbol" w:cs="Segoe UI Symbol"/>
          <w:spacing w:val="-1"/>
          <w:sz w:val="16"/>
        </w:rPr>
        <w:t>⠀</w:t>
      </w:r>
      <w:r w:rsidRPr="00F3371D">
        <w:rPr>
          <w:spacing w:val="-1"/>
        </w:rPr>
        <w:t>karena menempatkan kata</w:t>
      </w:r>
      <w:r w:rsidR="00C95E6B" w:rsidRPr="00C95E6B">
        <w:rPr>
          <w:rFonts w:ascii="Segoe UI Symbol" w:hAnsi="Segoe UI Symbol" w:cs="Segoe UI Symbol"/>
          <w:spacing w:val="-1"/>
          <w:sz w:val="16"/>
        </w:rPr>
        <w:t>⠀</w:t>
      </w:r>
      <w:r w:rsidRPr="00F3371D">
        <w:rPr>
          <w:spacing w:val="-1"/>
        </w:rPr>
        <w:t>“atau” sebagai</w:t>
      </w:r>
      <w:r w:rsidR="00C95E6B" w:rsidRPr="00C95E6B">
        <w:rPr>
          <w:rFonts w:ascii="Segoe UI Symbol" w:hAnsi="Segoe UI Symbol" w:cs="Segoe UI Symbol"/>
          <w:spacing w:val="-1"/>
          <w:sz w:val="16"/>
        </w:rPr>
        <w:t>⠀</w:t>
      </w:r>
      <w:r w:rsidRPr="00F3371D">
        <w:rPr>
          <w:spacing w:val="-1"/>
        </w:rPr>
        <w:t>kata penghubung. Bunyi</w:t>
      </w:r>
      <w:r w:rsidR="00C95E6B" w:rsidRPr="00C95E6B">
        <w:rPr>
          <w:rFonts w:ascii="Segoe UI Symbol" w:hAnsi="Segoe UI Symbol" w:cs="Segoe UI Symbol"/>
          <w:spacing w:val="-1"/>
          <w:sz w:val="16"/>
        </w:rPr>
        <w:t>⠀</w:t>
      </w:r>
      <w:r w:rsidRPr="00F3371D">
        <w:rPr>
          <w:spacing w:val="-1"/>
        </w:rPr>
        <w:t>Pasal 1 angka</w:t>
      </w:r>
      <w:r w:rsidR="00C95E6B" w:rsidRPr="00C95E6B">
        <w:rPr>
          <w:rFonts w:ascii="Segoe UI Symbol" w:hAnsi="Segoe UI Symbol" w:cs="Segoe UI Symbol"/>
          <w:spacing w:val="-1"/>
          <w:sz w:val="16"/>
        </w:rPr>
        <w:t>⠀</w:t>
      </w:r>
      <w:r w:rsidRPr="00F3371D">
        <w:rPr>
          <w:spacing w:val="-1"/>
        </w:rPr>
        <w:t>9 UU AP</w:t>
      </w:r>
      <w:r w:rsidR="00C95E6B" w:rsidRPr="00C95E6B">
        <w:rPr>
          <w:rFonts w:ascii="Segoe UI Symbol" w:hAnsi="Segoe UI Symbol" w:cs="Segoe UI Symbol"/>
          <w:spacing w:val="-1"/>
          <w:sz w:val="16"/>
        </w:rPr>
        <w:t>⠀</w:t>
      </w:r>
      <w:r w:rsidRPr="00F3371D">
        <w:rPr>
          <w:spacing w:val="-1"/>
        </w:rPr>
        <w:t>tersebut ialah:</w:t>
      </w:r>
    </w:p>
    <w:p w14:paraId="2BBBCF9A" w14:textId="77777777" w:rsidR="00F3371D" w:rsidRPr="00F3371D" w:rsidRDefault="00F3371D" w:rsidP="00EF3E42">
      <w:pPr>
        <w:pStyle w:val="ListParagraph"/>
        <w:ind w:left="426"/>
        <w:jc w:val="both"/>
        <w:rPr>
          <w:spacing w:val="-1"/>
        </w:rPr>
      </w:pPr>
      <w:r w:rsidRPr="00F3371D">
        <w:rPr>
          <w:spacing w:val="-1"/>
        </w:rPr>
        <w:t>“Diskresi adalah</w:t>
      </w:r>
      <w:r w:rsidR="00C95E6B" w:rsidRPr="00C95E6B">
        <w:rPr>
          <w:rFonts w:ascii="Segoe UI Symbol" w:hAnsi="Segoe UI Symbol" w:cs="Segoe UI Symbol"/>
          <w:spacing w:val="-1"/>
          <w:sz w:val="16"/>
        </w:rPr>
        <w:t>⠀</w:t>
      </w:r>
      <w:r w:rsidRPr="00F3371D">
        <w:rPr>
          <w:spacing w:val="-1"/>
        </w:rPr>
        <w:t>Keputusan dan/atau Tindakan</w:t>
      </w:r>
      <w:r w:rsidR="00C95E6B" w:rsidRPr="00C95E6B">
        <w:rPr>
          <w:rFonts w:ascii="Segoe UI Symbol" w:hAnsi="Segoe UI Symbol" w:cs="Segoe UI Symbol"/>
          <w:spacing w:val="-1"/>
          <w:sz w:val="16"/>
        </w:rPr>
        <w:t>⠀</w:t>
      </w:r>
      <w:r w:rsidRPr="00F3371D">
        <w:rPr>
          <w:spacing w:val="-1"/>
        </w:rPr>
        <w:t>yang ditetapkan dan/atau</w:t>
      </w:r>
      <w:r w:rsidR="00C95E6B" w:rsidRPr="00C95E6B">
        <w:rPr>
          <w:rFonts w:ascii="Segoe UI Symbol" w:hAnsi="Segoe UI Symbol" w:cs="Segoe UI Symbol"/>
          <w:spacing w:val="-1"/>
          <w:sz w:val="16"/>
        </w:rPr>
        <w:t>⠀</w:t>
      </w:r>
      <w:r w:rsidRPr="00F3371D">
        <w:rPr>
          <w:spacing w:val="-1"/>
        </w:rPr>
        <w:t xml:space="preserve">dilakukan oleh Pejabat Pemerintahan untuk mengatasi persoalan konkret yang dihadapi dalam penyelenggaraan pemerintahan dalam hal peraturan perundang-undangan yang memberikan pilihan, tidak mengatur, tidak lengkap atau tidak jelas, </w:t>
      </w:r>
      <w:r w:rsidRPr="00F3371D">
        <w:rPr>
          <w:b/>
          <w:bCs/>
          <w:spacing w:val="-1"/>
        </w:rPr>
        <w:t>dan/atau</w:t>
      </w:r>
      <w:r w:rsidRPr="00F3371D">
        <w:rPr>
          <w:spacing w:val="-1"/>
        </w:rPr>
        <w:t xml:space="preserve"> adanya stagnasi pemerintahan.”</w:t>
      </w:r>
    </w:p>
    <w:p w14:paraId="0A73539D" w14:textId="70F83321" w:rsidR="00FB3C2D" w:rsidRDefault="00F3371D" w:rsidP="003C7B46">
      <w:pPr>
        <w:pStyle w:val="ListParagraph"/>
        <w:spacing w:line="276" w:lineRule="auto"/>
        <w:ind w:left="0" w:firstLine="425"/>
        <w:jc w:val="both"/>
        <w:rPr>
          <w:spacing w:val="-1"/>
        </w:rPr>
      </w:pPr>
      <w:r w:rsidRPr="00F3371D">
        <w:rPr>
          <w:spacing w:val="-1"/>
        </w:rPr>
        <w:t>Jikalau</w:t>
      </w:r>
      <w:r w:rsidR="00C95E6B" w:rsidRPr="00C95E6B">
        <w:rPr>
          <w:rFonts w:ascii="Segoe UI Symbol" w:hAnsi="Segoe UI Symbol" w:cs="Segoe UI Symbol"/>
          <w:spacing w:val="-1"/>
          <w:sz w:val="16"/>
        </w:rPr>
        <w:t>⠀</w:t>
      </w:r>
      <w:r w:rsidRPr="00F3371D">
        <w:rPr>
          <w:spacing w:val="-1"/>
        </w:rPr>
        <w:t>hakim menganggap tindakan</w:t>
      </w:r>
      <w:r w:rsidR="00C95E6B" w:rsidRPr="00C95E6B">
        <w:rPr>
          <w:rFonts w:ascii="Segoe UI Symbol" w:hAnsi="Segoe UI Symbol" w:cs="Segoe UI Symbol"/>
          <w:spacing w:val="-1"/>
          <w:sz w:val="16"/>
        </w:rPr>
        <w:t>⠀</w:t>
      </w:r>
      <w:r w:rsidRPr="00F3371D">
        <w:rPr>
          <w:spacing w:val="-1"/>
        </w:rPr>
        <w:t>pemerintah (objek gugatan)</w:t>
      </w:r>
      <w:r w:rsidR="00C95E6B" w:rsidRPr="00C95E6B">
        <w:rPr>
          <w:rFonts w:ascii="Segoe UI Symbol" w:hAnsi="Segoe UI Symbol" w:cs="Segoe UI Symbol"/>
          <w:spacing w:val="-1"/>
          <w:sz w:val="16"/>
        </w:rPr>
        <w:t>⠀</w:t>
      </w:r>
      <w:r w:rsidRPr="00F3371D">
        <w:rPr>
          <w:spacing w:val="-1"/>
        </w:rPr>
        <w:t>ditinjau dari unsur</w:t>
      </w:r>
      <w:r w:rsidR="00C95E6B" w:rsidRPr="00C95E6B">
        <w:rPr>
          <w:rFonts w:ascii="Segoe UI Symbol" w:hAnsi="Segoe UI Symbol" w:cs="Segoe UI Symbol"/>
          <w:spacing w:val="-1"/>
          <w:sz w:val="16"/>
        </w:rPr>
        <w:t>⠀</w:t>
      </w:r>
      <w:r w:rsidRPr="00F3371D">
        <w:rPr>
          <w:spacing w:val="-1"/>
        </w:rPr>
        <w:t>alternatif, maka alasan stagnasi</w:t>
      </w:r>
      <w:r w:rsidR="00C95E6B" w:rsidRPr="00C95E6B">
        <w:rPr>
          <w:rFonts w:ascii="Segoe UI Symbol" w:hAnsi="Segoe UI Symbol" w:cs="Segoe UI Symbol"/>
          <w:spacing w:val="-1"/>
          <w:sz w:val="16"/>
        </w:rPr>
        <w:t>⠀</w:t>
      </w:r>
      <w:r w:rsidRPr="00F3371D">
        <w:rPr>
          <w:spacing w:val="-1"/>
        </w:rPr>
        <w:t>pemerintahan merupakan alasan</w:t>
      </w:r>
      <w:r w:rsidR="00C95E6B" w:rsidRPr="00C95E6B">
        <w:rPr>
          <w:rFonts w:ascii="Segoe UI Symbol" w:hAnsi="Segoe UI Symbol" w:cs="Segoe UI Symbol"/>
          <w:spacing w:val="-1"/>
          <w:sz w:val="16"/>
        </w:rPr>
        <w:t>⠀</w:t>
      </w:r>
      <w:r w:rsidRPr="00F3371D">
        <w:rPr>
          <w:spacing w:val="-1"/>
        </w:rPr>
        <w:t>yang cukup untuk</w:t>
      </w:r>
      <w:r w:rsidR="00C95E6B" w:rsidRPr="00C95E6B">
        <w:rPr>
          <w:rFonts w:ascii="Segoe UI Symbol" w:hAnsi="Segoe UI Symbol" w:cs="Segoe UI Symbol"/>
          <w:spacing w:val="-1"/>
          <w:sz w:val="16"/>
        </w:rPr>
        <w:t>⠀</w:t>
      </w:r>
      <w:r w:rsidRPr="00F3371D">
        <w:rPr>
          <w:spacing w:val="-1"/>
        </w:rPr>
        <w:t>mengadakan objek sengketa.</w:t>
      </w:r>
      <w:r w:rsidR="00C95E6B" w:rsidRPr="00C95E6B">
        <w:rPr>
          <w:rFonts w:ascii="Segoe UI Symbol" w:hAnsi="Segoe UI Symbol" w:cs="Segoe UI Symbol"/>
          <w:spacing w:val="-1"/>
          <w:sz w:val="16"/>
        </w:rPr>
        <w:t>⠀</w:t>
      </w:r>
      <w:r w:rsidRPr="00F3371D">
        <w:rPr>
          <w:spacing w:val="-1"/>
        </w:rPr>
        <w:t>Sejalan dengan pendapat</w:t>
      </w:r>
      <w:r w:rsidR="00C95E6B" w:rsidRPr="00C95E6B">
        <w:rPr>
          <w:rFonts w:ascii="Segoe UI Symbol" w:hAnsi="Segoe UI Symbol" w:cs="Segoe UI Symbol"/>
          <w:spacing w:val="-1"/>
          <w:sz w:val="16"/>
        </w:rPr>
        <w:t>⠀</w:t>
      </w:r>
      <w:r w:rsidRPr="00F3371D">
        <w:rPr>
          <w:spacing w:val="-1"/>
        </w:rPr>
        <w:t>Dr. Dian Puji</w:t>
      </w:r>
      <w:r w:rsidR="00C95E6B" w:rsidRPr="00C95E6B">
        <w:rPr>
          <w:rFonts w:ascii="Segoe UI Symbol" w:hAnsi="Segoe UI Symbol" w:cs="Segoe UI Symbol"/>
          <w:spacing w:val="-1"/>
          <w:sz w:val="16"/>
        </w:rPr>
        <w:t>⠀</w:t>
      </w:r>
      <w:r w:rsidRPr="00F3371D">
        <w:rPr>
          <w:spacing w:val="-1"/>
        </w:rPr>
        <w:t>N. Simatupang, dalam</w:t>
      </w:r>
      <w:r w:rsidR="00C95E6B" w:rsidRPr="00C95E6B">
        <w:rPr>
          <w:rFonts w:ascii="Segoe UI Symbol" w:hAnsi="Segoe UI Symbol" w:cs="Segoe UI Symbol"/>
          <w:spacing w:val="-1"/>
          <w:sz w:val="16"/>
        </w:rPr>
        <w:t>⠀</w:t>
      </w:r>
      <w:r w:rsidRPr="00F3371D">
        <w:rPr>
          <w:spacing w:val="-1"/>
        </w:rPr>
        <w:t>melakukan pengujian kewenangan</w:t>
      </w:r>
      <w:r w:rsidR="00C95E6B" w:rsidRPr="00C95E6B">
        <w:rPr>
          <w:rFonts w:ascii="Segoe UI Symbol" w:hAnsi="Segoe UI Symbol" w:cs="Segoe UI Symbol"/>
          <w:spacing w:val="-1"/>
          <w:sz w:val="16"/>
        </w:rPr>
        <w:t>⠀</w:t>
      </w:r>
      <w:r w:rsidRPr="00F3371D">
        <w:rPr>
          <w:spacing w:val="-1"/>
        </w:rPr>
        <w:t>atributif mengenai diskresi</w:t>
      </w:r>
      <w:r w:rsidR="00C95E6B" w:rsidRPr="00C95E6B">
        <w:rPr>
          <w:rFonts w:ascii="Segoe UI Symbol" w:hAnsi="Segoe UI Symbol" w:cs="Segoe UI Symbol"/>
          <w:spacing w:val="-1"/>
          <w:sz w:val="16"/>
        </w:rPr>
        <w:t>⠀</w:t>
      </w:r>
      <w:r w:rsidRPr="00F3371D">
        <w:rPr>
          <w:spacing w:val="-1"/>
        </w:rPr>
        <w:t>yang utama ialah</w:t>
      </w:r>
      <w:r w:rsidR="00C95E6B" w:rsidRPr="00C95E6B">
        <w:rPr>
          <w:rFonts w:ascii="Segoe UI Symbol" w:hAnsi="Segoe UI Symbol" w:cs="Segoe UI Symbol"/>
          <w:spacing w:val="-1"/>
          <w:sz w:val="16"/>
        </w:rPr>
        <w:t>⠀</w:t>
      </w:r>
      <w:r w:rsidRPr="00F3371D">
        <w:rPr>
          <w:spacing w:val="-1"/>
        </w:rPr>
        <w:t>mengenai kemanfaatannya bagi</w:t>
      </w:r>
      <w:r w:rsidR="00C95E6B" w:rsidRPr="00C95E6B">
        <w:rPr>
          <w:rFonts w:ascii="Segoe UI Symbol" w:hAnsi="Segoe UI Symbol" w:cs="Segoe UI Symbol"/>
          <w:spacing w:val="-1"/>
          <w:sz w:val="16"/>
        </w:rPr>
        <w:t>⠀</w:t>
      </w:r>
      <w:r w:rsidRPr="00F3371D">
        <w:rPr>
          <w:spacing w:val="-1"/>
        </w:rPr>
        <w:t>umum, bukan pada</w:t>
      </w:r>
      <w:r w:rsidR="00C95E6B" w:rsidRPr="00C95E6B">
        <w:rPr>
          <w:rFonts w:ascii="Segoe UI Symbol" w:hAnsi="Segoe UI Symbol" w:cs="Segoe UI Symbol"/>
          <w:spacing w:val="-1"/>
          <w:sz w:val="16"/>
        </w:rPr>
        <w:t>⠀</w:t>
      </w:r>
      <w:r w:rsidRPr="00F3371D">
        <w:rPr>
          <w:spacing w:val="-1"/>
        </w:rPr>
        <w:t xml:space="preserve">kekosongan hukum </w:t>
      </w:r>
      <w:r w:rsidR="009739E5" w:rsidRPr="00F3371D">
        <w:rPr>
          <w:spacing w:val="-1"/>
        </w:rPr>
        <w:fldChar w:fldCharType="begin" w:fldLock="1"/>
      </w:r>
      <w:r w:rsidRPr="00F3371D">
        <w:rPr>
          <w:spacing w:val="-1"/>
        </w:rPr>
        <w:instrText>ADDIN CSL_CITATION {"citationItems":[{"id":"ITEM-1","itemData":{"author":[{"dropping-particle":"","family":"Simatupang","given":"Dian Puji N.","non-dropping-particle":"","parse-names":false,"suffix":""}],"id":"ITEM-1","issued":{"date-parts":[["2020"]]},"publisher":"Universitas Indonesia","publisher-place":"Jakarta","title":"Undang Undang Administrasi Pemerintahan dan Diskresi yg Akuntabel","type":"speech"},"uris":["http://www.mendeley.com/documents/?uuid=36736cf7-c705-4c37-875d-89dd5e2331a7"]}],"mendeley":{"formattedCitation":"(Simatupang 2020)","plainTextFormattedCitation":"(Simatupang 2020)","previouslyFormattedCitation":"(Simatupang 2020)"},"properties":{"noteIndex":0},"schema":"https://github.com/citation-style-language/schema/raw/master/csl-citation.json"}</w:instrText>
      </w:r>
      <w:r w:rsidR="009739E5" w:rsidRPr="00F3371D">
        <w:rPr>
          <w:spacing w:val="-1"/>
        </w:rPr>
        <w:fldChar w:fldCharType="separate"/>
      </w:r>
      <w:r w:rsidRPr="00F3371D">
        <w:rPr>
          <w:noProof/>
          <w:spacing w:val="-1"/>
        </w:rPr>
        <w:t>(Simatupang 2020)</w:t>
      </w:r>
      <w:r w:rsidR="009739E5" w:rsidRPr="00F3371D">
        <w:rPr>
          <w:spacing w:val="-1"/>
        </w:rPr>
        <w:fldChar w:fldCharType="end"/>
      </w:r>
      <w:r w:rsidRPr="00F3371D">
        <w:rPr>
          <w:spacing w:val="-1"/>
        </w:rPr>
        <w:t xml:space="preserve">. </w:t>
      </w:r>
      <w:r w:rsidR="00FB3C2D">
        <w:rPr>
          <w:spacing w:val="-1"/>
        </w:rPr>
        <w:t xml:space="preserve">Ridwan memberikan pendapat mengenai alasan diperlukannya diskresi sebagai berikut </w:t>
      </w:r>
      <w:r w:rsidR="00FB3C2D">
        <w:rPr>
          <w:spacing w:val="-1"/>
        </w:rPr>
        <w:fldChar w:fldCharType="begin" w:fldLock="1"/>
      </w:r>
      <w:r w:rsidR="00FB3C2D">
        <w:rPr>
          <w:spacing w:val="-1"/>
        </w:rPr>
        <w:instrText>ADDIN CSL_CITATION {"citationItems":[{"id":"ITEM-1","itemData":{"author":[{"dropping-particle":"","family":"Ridwan","given":"H.R.","non-dropping-particle":"","parse-names":false,"suffix":""}],"id":"ITEM-1","issued":{"date-parts":[["2011"]]},"publisher":"Raja Grafindo Persada","publisher-place":"Jakarta","title":"Hukum Administrasi Negara Edisi Revisi","type":"book"},"uris":["http://www.mendeley.com/documents/?uuid=60d7f34a-da0f-4971-8caf-4762cbd09be0"]}],"mendeley":{"formattedCitation":"(Ridwan 2011)","plainTextFormattedCitation":"(Ridwan 2011)","previouslyFormattedCitation":"(Ridwan 2011)"},"properties":{"noteIndex":0},"schema":"https://github.com/citation-style-language/schema/raw/master/csl-citation.json"}</w:instrText>
      </w:r>
      <w:r w:rsidR="00FB3C2D">
        <w:rPr>
          <w:spacing w:val="-1"/>
        </w:rPr>
        <w:fldChar w:fldCharType="separate"/>
      </w:r>
      <w:r w:rsidR="00FB3C2D" w:rsidRPr="00FB3C2D">
        <w:rPr>
          <w:noProof/>
          <w:spacing w:val="-1"/>
        </w:rPr>
        <w:t>(Ridwan 2011)</w:t>
      </w:r>
      <w:r w:rsidR="00FB3C2D">
        <w:rPr>
          <w:spacing w:val="-1"/>
        </w:rPr>
        <w:fldChar w:fldCharType="end"/>
      </w:r>
      <w:r w:rsidR="00FB3C2D">
        <w:rPr>
          <w:spacing w:val="-1"/>
        </w:rPr>
        <w:t>:</w:t>
      </w:r>
    </w:p>
    <w:p w14:paraId="2BBBCF9B" w14:textId="26262711" w:rsidR="00F3371D" w:rsidRPr="00F3371D" w:rsidRDefault="00FB3C2D" w:rsidP="00FB3C2D">
      <w:pPr>
        <w:pStyle w:val="ListParagraph"/>
        <w:ind w:left="426" w:hanging="1"/>
        <w:jc w:val="both"/>
        <w:rPr>
          <w:spacing w:val="-1"/>
        </w:rPr>
      </w:pPr>
      <w:r>
        <w:rPr>
          <w:spacing w:val="-1"/>
        </w:rPr>
        <w:t>“</w:t>
      </w:r>
      <w:r w:rsidR="00F3371D" w:rsidRPr="00F3371D">
        <w:rPr>
          <w:spacing w:val="-1"/>
        </w:rPr>
        <w:t>Dalam</w:t>
      </w:r>
      <w:r w:rsidR="00C95E6B" w:rsidRPr="00C95E6B">
        <w:rPr>
          <w:rFonts w:ascii="Segoe UI Symbol" w:hAnsi="Segoe UI Symbol" w:cs="Segoe UI Symbol"/>
          <w:spacing w:val="-1"/>
          <w:sz w:val="16"/>
        </w:rPr>
        <w:t>⠀</w:t>
      </w:r>
      <w:r w:rsidR="00F3371D" w:rsidRPr="00F3371D">
        <w:rPr>
          <w:spacing w:val="-1"/>
        </w:rPr>
        <w:t>konsepsi negara hukum modern,</w:t>
      </w:r>
      <w:r w:rsidR="00C95E6B" w:rsidRPr="00C95E6B">
        <w:rPr>
          <w:rFonts w:ascii="Segoe UI Symbol" w:hAnsi="Segoe UI Symbol" w:cs="Segoe UI Symbol"/>
          <w:spacing w:val="-1"/>
          <w:sz w:val="16"/>
        </w:rPr>
        <w:t>⠀</w:t>
      </w:r>
      <w:r w:rsidR="00F3371D" w:rsidRPr="00F3371D">
        <w:rPr>
          <w:spacing w:val="-1"/>
        </w:rPr>
        <w:t xml:space="preserve">diskresi, </w:t>
      </w:r>
      <w:r w:rsidR="00F3371D" w:rsidRPr="00F3371D">
        <w:rPr>
          <w:i/>
          <w:iCs/>
          <w:spacing w:val="-1"/>
        </w:rPr>
        <w:t>discretion</w:t>
      </w:r>
      <w:r w:rsidR="00F3371D" w:rsidRPr="00F3371D">
        <w:rPr>
          <w:spacing w:val="-1"/>
        </w:rPr>
        <w:t xml:space="preserve"> (Inggris), </w:t>
      </w:r>
      <w:r w:rsidR="00F3371D" w:rsidRPr="00F3371D">
        <w:rPr>
          <w:i/>
          <w:iCs/>
          <w:spacing w:val="-1"/>
        </w:rPr>
        <w:t>discretionair</w:t>
      </w:r>
      <w:r w:rsidR="00C95E6B" w:rsidRPr="00C95E6B">
        <w:rPr>
          <w:rFonts w:ascii="Segoe UI Symbol" w:hAnsi="Segoe UI Symbol" w:cs="Segoe UI Symbol"/>
          <w:spacing w:val="-1"/>
          <w:sz w:val="16"/>
        </w:rPr>
        <w:t>⠀</w:t>
      </w:r>
      <w:r w:rsidR="00F3371D" w:rsidRPr="00F3371D">
        <w:rPr>
          <w:spacing w:val="-1"/>
        </w:rPr>
        <w:t xml:space="preserve">(Perancis), </w:t>
      </w:r>
      <w:r w:rsidR="00F3371D" w:rsidRPr="00F3371D">
        <w:rPr>
          <w:i/>
          <w:iCs/>
          <w:spacing w:val="-1"/>
        </w:rPr>
        <w:t>freies ermessen</w:t>
      </w:r>
      <w:r w:rsidR="00C95E6B" w:rsidRPr="00C95E6B">
        <w:rPr>
          <w:rFonts w:ascii="Segoe UI Symbol" w:hAnsi="Segoe UI Symbol" w:cs="Segoe UI Symbol"/>
          <w:spacing w:val="-1"/>
          <w:sz w:val="16"/>
        </w:rPr>
        <w:t>⠀</w:t>
      </w:r>
      <w:r w:rsidR="00F3371D" w:rsidRPr="00F3371D">
        <w:rPr>
          <w:spacing w:val="-1"/>
        </w:rPr>
        <w:t>(Jerman) mutlak dibutuhkan</w:t>
      </w:r>
      <w:r w:rsidR="00C95E6B" w:rsidRPr="00C95E6B">
        <w:rPr>
          <w:rFonts w:ascii="Segoe UI Symbol" w:hAnsi="Segoe UI Symbol" w:cs="Segoe UI Symbol"/>
          <w:spacing w:val="-1"/>
          <w:sz w:val="16"/>
        </w:rPr>
        <w:t>⠀</w:t>
      </w:r>
      <w:r w:rsidR="00F3371D" w:rsidRPr="00F3371D">
        <w:rPr>
          <w:spacing w:val="-1"/>
        </w:rPr>
        <w:t>oleh pemerintah dan</w:t>
      </w:r>
      <w:r w:rsidR="00C95E6B" w:rsidRPr="00C95E6B">
        <w:rPr>
          <w:rFonts w:ascii="Segoe UI Symbol" w:hAnsi="Segoe UI Symbol" w:cs="Segoe UI Symbol"/>
          <w:spacing w:val="-1"/>
          <w:sz w:val="16"/>
        </w:rPr>
        <w:t>⠀</w:t>
      </w:r>
      <w:r w:rsidR="00F3371D" w:rsidRPr="00F3371D">
        <w:rPr>
          <w:spacing w:val="-1"/>
        </w:rPr>
        <w:t>kepadanya melekat wewenang</w:t>
      </w:r>
      <w:r w:rsidR="00C95E6B" w:rsidRPr="00C95E6B">
        <w:rPr>
          <w:rFonts w:ascii="Segoe UI Symbol" w:hAnsi="Segoe UI Symbol" w:cs="Segoe UI Symbol"/>
          <w:spacing w:val="-1"/>
          <w:sz w:val="16"/>
        </w:rPr>
        <w:t>⠀</w:t>
      </w:r>
      <w:r w:rsidR="00F3371D" w:rsidRPr="00F3371D">
        <w:rPr>
          <w:spacing w:val="-1"/>
        </w:rPr>
        <w:t xml:space="preserve">itu </w:t>
      </w:r>
      <w:r w:rsidR="00F3371D" w:rsidRPr="00F3371D">
        <w:rPr>
          <w:i/>
          <w:iCs/>
          <w:spacing w:val="-1"/>
        </w:rPr>
        <w:t>(inherent aan</w:t>
      </w:r>
      <w:r w:rsidR="00C95E6B" w:rsidRPr="00C95E6B">
        <w:rPr>
          <w:rFonts w:ascii="Segoe UI Symbol" w:hAnsi="Segoe UI Symbol" w:cs="Segoe UI Symbol"/>
          <w:i/>
          <w:iCs/>
          <w:spacing w:val="-1"/>
          <w:sz w:val="16"/>
        </w:rPr>
        <w:t>⠀</w:t>
      </w:r>
      <w:r w:rsidR="00F3371D" w:rsidRPr="00F3371D">
        <w:rPr>
          <w:i/>
          <w:iCs/>
          <w:spacing w:val="-1"/>
        </w:rPr>
        <w:t xml:space="preserve">het bestuur), </w:t>
      </w:r>
      <w:r w:rsidR="00F3371D" w:rsidRPr="00F3371D">
        <w:rPr>
          <w:spacing w:val="-1"/>
        </w:rPr>
        <w:t>sejalan</w:t>
      </w:r>
      <w:r w:rsidR="00C95E6B" w:rsidRPr="00C95E6B">
        <w:rPr>
          <w:rFonts w:ascii="Segoe UI Symbol" w:hAnsi="Segoe UI Symbol" w:cs="Segoe UI Symbol"/>
          <w:spacing w:val="-1"/>
          <w:sz w:val="16"/>
        </w:rPr>
        <w:t>⠀</w:t>
      </w:r>
      <w:r w:rsidR="00F3371D" w:rsidRPr="00F3371D">
        <w:rPr>
          <w:spacing w:val="-1"/>
        </w:rPr>
        <w:t>dengan meningkatnya tuntutan</w:t>
      </w:r>
      <w:r w:rsidR="00C95E6B" w:rsidRPr="00C95E6B">
        <w:rPr>
          <w:rFonts w:ascii="Segoe UI Symbol" w:hAnsi="Segoe UI Symbol" w:cs="Segoe UI Symbol"/>
          <w:spacing w:val="-1"/>
          <w:sz w:val="16"/>
        </w:rPr>
        <w:t>⠀</w:t>
      </w:r>
      <w:r w:rsidR="00F3371D" w:rsidRPr="00F3371D">
        <w:rPr>
          <w:spacing w:val="-1"/>
        </w:rPr>
        <w:t>pelayanan publik yang</w:t>
      </w:r>
      <w:r w:rsidR="00C95E6B" w:rsidRPr="00C95E6B">
        <w:rPr>
          <w:rFonts w:ascii="Segoe UI Symbol" w:hAnsi="Segoe UI Symbol" w:cs="Segoe UI Symbol"/>
          <w:spacing w:val="-1"/>
          <w:sz w:val="16"/>
        </w:rPr>
        <w:t>⠀</w:t>
      </w:r>
      <w:r w:rsidR="00F3371D" w:rsidRPr="00F3371D">
        <w:rPr>
          <w:spacing w:val="-1"/>
        </w:rPr>
        <w:t>harus diberikan pemerintah</w:t>
      </w:r>
      <w:r w:rsidR="00C95E6B" w:rsidRPr="00C95E6B">
        <w:rPr>
          <w:rFonts w:ascii="Segoe UI Symbol" w:hAnsi="Segoe UI Symbol" w:cs="Segoe UI Symbol"/>
          <w:spacing w:val="-1"/>
          <w:sz w:val="16"/>
        </w:rPr>
        <w:t>⠀</w:t>
      </w:r>
      <w:r w:rsidR="00F3371D" w:rsidRPr="00F3371D">
        <w:rPr>
          <w:spacing w:val="-1"/>
        </w:rPr>
        <w:t>terhadap kehidupan sosial</w:t>
      </w:r>
      <w:r w:rsidR="00C95E6B" w:rsidRPr="00C95E6B">
        <w:rPr>
          <w:rFonts w:ascii="Segoe UI Symbol" w:hAnsi="Segoe UI Symbol" w:cs="Segoe UI Symbol"/>
          <w:spacing w:val="-1"/>
          <w:sz w:val="16"/>
        </w:rPr>
        <w:t>⠀</w:t>
      </w:r>
      <w:r w:rsidR="00F3371D" w:rsidRPr="00F3371D">
        <w:rPr>
          <w:spacing w:val="-1"/>
        </w:rPr>
        <w:t>ekonomi para warga</w:t>
      </w:r>
      <w:r w:rsidR="00C95E6B" w:rsidRPr="00C95E6B">
        <w:rPr>
          <w:rFonts w:ascii="Segoe UI Symbol" w:hAnsi="Segoe UI Symbol" w:cs="Segoe UI Symbol"/>
          <w:spacing w:val="-1"/>
          <w:sz w:val="16"/>
        </w:rPr>
        <w:t>⠀</w:t>
      </w:r>
      <w:r w:rsidR="00F3371D" w:rsidRPr="00F3371D">
        <w:rPr>
          <w:spacing w:val="-1"/>
        </w:rPr>
        <w:t>yang kian</w:t>
      </w:r>
      <w:r w:rsidR="00C95E6B" w:rsidRPr="00C95E6B">
        <w:rPr>
          <w:rFonts w:ascii="Segoe UI Symbol" w:hAnsi="Segoe UI Symbol" w:cs="Segoe UI Symbol"/>
          <w:spacing w:val="-1"/>
          <w:sz w:val="16"/>
        </w:rPr>
        <w:t>⠀</w:t>
      </w:r>
      <w:r w:rsidR="00F3371D" w:rsidRPr="00F3371D">
        <w:rPr>
          <w:spacing w:val="-1"/>
        </w:rPr>
        <w:t>komplek.</w:t>
      </w:r>
      <w:r>
        <w:rPr>
          <w:spacing w:val="-1"/>
        </w:rPr>
        <w:t>”</w:t>
      </w:r>
    </w:p>
    <w:p w14:paraId="2BBBCF9C" w14:textId="5BA821E7" w:rsidR="00F3371D" w:rsidRPr="00F3371D" w:rsidRDefault="00F3371D" w:rsidP="003C7B46">
      <w:pPr>
        <w:pStyle w:val="ListParagraph"/>
        <w:spacing w:line="276" w:lineRule="auto"/>
        <w:ind w:left="0" w:firstLine="425"/>
        <w:jc w:val="both"/>
        <w:rPr>
          <w:spacing w:val="-1"/>
        </w:rPr>
      </w:pPr>
      <w:r w:rsidRPr="00F3371D">
        <w:rPr>
          <w:spacing w:val="-1"/>
        </w:rPr>
        <w:t>Diskresi</w:t>
      </w:r>
      <w:r w:rsidR="00C95E6B" w:rsidRPr="00C95E6B">
        <w:rPr>
          <w:rFonts w:ascii="Segoe UI Symbol" w:hAnsi="Segoe UI Symbol" w:cs="Segoe UI Symbol"/>
          <w:spacing w:val="-1"/>
          <w:sz w:val="16"/>
        </w:rPr>
        <w:t>⠀</w:t>
      </w:r>
      <w:r w:rsidRPr="00F3371D">
        <w:rPr>
          <w:spacing w:val="-1"/>
        </w:rPr>
        <w:t>sendiri diartikan sebagai</w:t>
      </w:r>
      <w:r w:rsidR="00C95E6B" w:rsidRPr="00C95E6B">
        <w:rPr>
          <w:rFonts w:ascii="Segoe UI Symbol" w:hAnsi="Segoe UI Symbol" w:cs="Segoe UI Symbol"/>
          <w:spacing w:val="-1"/>
          <w:sz w:val="16"/>
        </w:rPr>
        <w:t>⠀</w:t>
      </w:r>
      <w:r w:rsidRPr="00F3371D">
        <w:rPr>
          <w:spacing w:val="-1"/>
        </w:rPr>
        <w:t>salah satu sarana yang</w:t>
      </w:r>
      <w:r w:rsidR="00C95E6B" w:rsidRPr="00C95E6B">
        <w:rPr>
          <w:rFonts w:ascii="Segoe UI Symbol" w:hAnsi="Segoe UI Symbol" w:cs="Segoe UI Symbol"/>
          <w:spacing w:val="-1"/>
          <w:sz w:val="16"/>
        </w:rPr>
        <w:t>⠀</w:t>
      </w:r>
      <w:r w:rsidRPr="00F3371D">
        <w:rPr>
          <w:spacing w:val="-1"/>
        </w:rPr>
        <w:t>memberikan ruang bergerak</w:t>
      </w:r>
      <w:r w:rsidR="00C95E6B" w:rsidRPr="00C95E6B">
        <w:rPr>
          <w:rFonts w:ascii="Segoe UI Symbol" w:hAnsi="Segoe UI Symbol" w:cs="Segoe UI Symbol"/>
          <w:spacing w:val="-1"/>
          <w:sz w:val="16"/>
        </w:rPr>
        <w:t>⠀</w:t>
      </w:r>
      <w:r w:rsidRPr="00F3371D">
        <w:rPr>
          <w:spacing w:val="-1"/>
        </w:rPr>
        <w:t>bagi pejabat atau badan-badan</w:t>
      </w:r>
      <w:r w:rsidR="00C95E6B" w:rsidRPr="00C95E6B">
        <w:rPr>
          <w:rFonts w:ascii="Segoe UI Symbol" w:hAnsi="Segoe UI Symbol" w:cs="Segoe UI Symbol"/>
          <w:spacing w:val="-1"/>
          <w:sz w:val="16"/>
        </w:rPr>
        <w:t>⠀</w:t>
      </w:r>
      <w:r w:rsidRPr="00F3371D">
        <w:rPr>
          <w:spacing w:val="-1"/>
        </w:rPr>
        <w:t>administrasi negara untuk</w:t>
      </w:r>
      <w:r w:rsidR="00C95E6B" w:rsidRPr="00C95E6B">
        <w:rPr>
          <w:rFonts w:ascii="Segoe UI Symbol" w:hAnsi="Segoe UI Symbol" w:cs="Segoe UI Symbol"/>
          <w:spacing w:val="-1"/>
          <w:sz w:val="16"/>
        </w:rPr>
        <w:t>⠀</w:t>
      </w:r>
      <w:r w:rsidRPr="00F3371D">
        <w:rPr>
          <w:spacing w:val="-1"/>
        </w:rPr>
        <w:t>melakukan tindakan tanpa</w:t>
      </w:r>
      <w:r w:rsidR="00C95E6B" w:rsidRPr="00C95E6B">
        <w:rPr>
          <w:rFonts w:ascii="Segoe UI Symbol" w:hAnsi="Segoe UI Symbol" w:cs="Segoe UI Symbol"/>
          <w:spacing w:val="-1"/>
          <w:sz w:val="16"/>
        </w:rPr>
        <w:t>⠀</w:t>
      </w:r>
      <w:r w:rsidRPr="00F3371D">
        <w:rPr>
          <w:spacing w:val="-1"/>
        </w:rPr>
        <w:t>harus terikat sepenuhnya</w:t>
      </w:r>
      <w:r w:rsidR="00C95E6B" w:rsidRPr="00C95E6B">
        <w:rPr>
          <w:rFonts w:ascii="Segoe UI Symbol" w:hAnsi="Segoe UI Symbol" w:cs="Segoe UI Symbol"/>
          <w:spacing w:val="-1"/>
          <w:sz w:val="16"/>
        </w:rPr>
        <w:t>⠀</w:t>
      </w:r>
      <w:r w:rsidRPr="00F3371D">
        <w:rPr>
          <w:spacing w:val="-1"/>
        </w:rPr>
        <w:t>pada undang-undang, atau</w:t>
      </w:r>
      <w:r w:rsidR="00C95E6B" w:rsidRPr="00C95E6B">
        <w:rPr>
          <w:rFonts w:ascii="Segoe UI Symbol" w:hAnsi="Segoe UI Symbol" w:cs="Segoe UI Symbol"/>
          <w:spacing w:val="-1"/>
          <w:sz w:val="16"/>
        </w:rPr>
        <w:t>⠀</w:t>
      </w:r>
      <w:r w:rsidRPr="00F3371D">
        <w:rPr>
          <w:spacing w:val="-1"/>
        </w:rPr>
        <w:t>tindakan yang dilakukan</w:t>
      </w:r>
      <w:r w:rsidR="00C95E6B" w:rsidRPr="00C95E6B">
        <w:rPr>
          <w:rFonts w:ascii="Segoe UI Symbol" w:hAnsi="Segoe UI Symbol" w:cs="Segoe UI Symbol"/>
          <w:spacing w:val="-1"/>
          <w:sz w:val="16"/>
        </w:rPr>
        <w:t>⠀</w:t>
      </w:r>
      <w:r w:rsidRPr="00F3371D">
        <w:rPr>
          <w:spacing w:val="-1"/>
        </w:rPr>
        <w:t>dengan mengutamakan pencapaian</w:t>
      </w:r>
      <w:r w:rsidR="00C95E6B" w:rsidRPr="00C95E6B">
        <w:rPr>
          <w:rFonts w:ascii="Segoe UI Symbol" w:hAnsi="Segoe UI Symbol" w:cs="Segoe UI Symbol"/>
          <w:spacing w:val="-1"/>
          <w:sz w:val="16"/>
        </w:rPr>
        <w:t>⠀</w:t>
      </w:r>
      <w:r w:rsidRPr="00F3371D">
        <w:rPr>
          <w:spacing w:val="-1"/>
        </w:rPr>
        <w:t xml:space="preserve">tujuan </w:t>
      </w:r>
      <w:r w:rsidRPr="00F3371D">
        <w:rPr>
          <w:i/>
          <w:iCs/>
          <w:spacing w:val="-1"/>
        </w:rPr>
        <w:t>(doelmatigheid)</w:t>
      </w:r>
      <w:r w:rsidRPr="00F3371D">
        <w:rPr>
          <w:spacing w:val="-1"/>
        </w:rPr>
        <w:t xml:space="preserve"> daripada</w:t>
      </w:r>
      <w:r w:rsidR="00C95E6B" w:rsidRPr="00C95E6B">
        <w:rPr>
          <w:rFonts w:ascii="Segoe UI Symbol" w:hAnsi="Segoe UI Symbol" w:cs="Segoe UI Symbol"/>
          <w:spacing w:val="-1"/>
          <w:sz w:val="16"/>
        </w:rPr>
        <w:t>⠀</w:t>
      </w:r>
      <w:r w:rsidRPr="00F3371D">
        <w:rPr>
          <w:spacing w:val="-1"/>
        </w:rPr>
        <w:t>sesuai dengan hukum</w:t>
      </w:r>
      <w:r w:rsidR="00C95E6B" w:rsidRPr="00C95E6B">
        <w:rPr>
          <w:rFonts w:ascii="Segoe UI Symbol" w:hAnsi="Segoe UI Symbol" w:cs="Segoe UI Symbol"/>
          <w:spacing w:val="-1"/>
          <w:sz w:val="16"/>
        </w:rPr>
        <w:t>⠀</w:t>
      </w:r>
      <w:r w:rsidRPr="00F3371D">
        <w:rPr>
          <w:spacing w:val="-1"/>
        </w:rPr>
        <w:t xml:space="preserve">yang berlaku </w:t>
      </w:r>
      <w:r w:rsidRPr="00F3371D">
        <w:rPr>
          <w:i/>
          <w:iCs/>
          <w:spacing w:val="-1"/>
        </w:rPr>
        <w:t>(rechtmatigheid)</w:t>
      </w:r>
      <w:r w:rsidR="00C95E6B" w:rsidRPr="00C95E6B">
        <w:rPr>
          <w:rFonts w:ascii="Segoe UI Symbol" w:hAnsi="Segoe UI Symbol" w:cs="Segoe UI Symbol"/>
          <w:i/>
          <w:iCs/>
          <w:spacing w:val="-1"/>
          <w:sz w:val="16"/>
        </w:rPr>
        <w:t>⠀</w:t>
      </w:r>
      <w:r w:rsidR="009739E5" w:rsidRPr="00F3371D">
        <w:rPr>
          <w:i/>
          <w:iCs/>
          <w:spacing w:val="-1"/>
        </w:rPr>
        <w:fldChar w:fldCharType="begin" w:fldLock="1"/>
      </w:r>
      <w:r w:rsidRPr="00F3371D">
        <w:rPr>
          <w:i/>
          <w:iCs/>
          <w:spacing w:val="-1"/>
        </w:rPr>
        <w:instrText>ADDIN CSL_CITATION {"citationItems":[{"id":"ITEM-1","itemData":{"author":[{"dropping-particle":"","family":"Ridwan","given":"H.R.","non-dropping-particle":"","parse-names":false,"suffix":""}],"id":"ITEM-1","issued":{"date-parts":[["2009"]]},"publisher":"FH UII Press","publisher-place":"Yogyakarta","title":"Tiga Dimensi Hukum Administrasi dan Peradilan Administrasi","type":"book"},"uris":["http://www.mendeley.com/documents/?uuid=6ed261af-a33e-472c-b3e0-fddb8f918f9d"]}],"mendeley":{"formattedCitation":"(Ridwan 2009)","plainTextFormattedCitation":"(Ridwan 2009)","previouslyFormattedCitation":"(Ridwan 2009)"},"properties":{"noteIndex":0},"schema":"https://github.com/citation-style-language/schema/raw/master/csl-citation.json"}</w:instrText>
      </w:r>
      <w:r w:rsidR="009739E5" w:rsidRPr="00F3371D">
        <w:rPr>
          <w:i/>
          <w:iCs/>
          <w:spacing w:val="-1"/>
        </w:rPr>
        <w:fldChar w:fldCharType="separate"/>
      </w:r>
      <w:r w:rsidRPr="00F3371D">
        <w:rPr>
          <w:iCs/>
          <w:noProof/>
          <w:spacing w:val="-1"/>
        </w:rPr>
        <w:t>(Ridwan 2009)</w:t>
      </w:r>
      <w:r w:rsidR="009739E5" w:rsidRPr="00F3371D">
        <w:rPr>
          <w:spacing w:val="-1"/>
        </w:rPr>
        <w:fldChar w:fldCharType="end"/>
      </w:r>
      <w:r w:rsidRPr="00F3371D">
        <w:rPr>
          <w:i/>
          <w:iCs/>
          <w:spacing w:val="-1"/>
        </w:rPr>
        <w:t>.</w:t>
      </w:r>
      <w:r w:rsidRPr="00F3371D">
        <w:rPr>
          <w:spacing w:val="-1"/>
        </w:rPr>
        <w:t xml:space="preserve"> Pengertian</w:t>
      </w:r>
      <w:r w:rsidR="00C95E6B" w:rsidRPr="00C95E6B">
        <w:rPr>
          <w:rFonts w:ascii="Segoe UI Symbol" w:hAnsi="Segoe UI Symbol" w:cs="Segoe UI Symbol"/>
          <w:spacing w:val="-1"/>
          <w:sz w:val="16"/>
        </w:rPr>
        <w:t>⠀</w:t>
      </w:r>
      <w:r w:rsidRPr="00F3371D">
        <w:rPr>
          <w:spacing w:val="-1"/>
        </w:rPr>
        <w:t>diskeresi menurut Kamus</w:t>
      </w:r>
      <w:r w:rsidR="00C95E6B" w:rsidRPr="00C95E6B">
        <w:rPr>
          <w:rFonts w:ascii="Segoe UI Symbol" w:hAnsi="Segoe UI Symbol" w:cs="Segoe UI Symbol"/>
          <w:spacing w:val="-1"/>
          <w:sz w:val="16"/>
        </w:rPr>
        <w:t>⠀</w:t>
      </w:r>
      <w:r w:rsidRPr="00F3371D">
        <w:rPr>
          <w:spacing w:val="-1"/>
        </w:rPr>
        <w:t>Hukum, diskresi berarti</w:t>
      </w:r>
      <w:r w:rsidR="00C95E6B" w:rsidRPr="00C95E6B">
        <w:rPr>
          <w:rFonts w:ascii="Segoe UI Symbol" w:hAnsi="Segoe UI Symbol" w:cs="Segoe UI Symbol"/>
          <w:spacing w:val="-1"/>
          <w:sz w:val="16"/>
        </w:rPr>
        <w:t>⠀</w:t>
      </w:r>
      <w:r w:rsidRPr="00F3371D">
        <w:rPr>
          <w:spacing w:val="-1"/>
        </w:rPr>
        <w:t>kebebasan mengambil keputusan</w:t>
      </w:r>
      <w:r w:rsidR="00C95E6B" w:rsidRPr="00C95E6B">
        <w:rPr>
          <w:rFonts w:ascii="Segoe UI Symbol" w:hAnsi="Segoe UI Symbol" w:cs="Segoe UI Symbol"/>
          <w:spacing w:val="-1"/>
          <w:sz w:val="16"/>
        </w:rPr>
        <w:t>⠀</w:t>
      </w:r>
      <w:r w:rsidRPr="00F3371D">
        <w:rPr>
          <w:spacing w:val="-1"/>
        </w:rPr>
        <w:t>dalam setiap situasi</w:t>
      </w:r>
      <w:r w:rsidR="00C95E6B" w:rsidRPr="00C95E6B">
        <w:rPr>
          <w:rFonts w:ascii="Segoe UI Symbol" w:hAnsi="Segoe UI Symbol" w:cs="Segoe UI Symbol"/>
          <w:spacing w:val="-1"/>
          <w:sz w:val="16"/>
        </w:rPr>
        <w:t>⠀</w:t>
      </w:r>
      <w:r w:rsidRPr="00F3371D">
        <w:rPr>
          <w:spacing w:val="-1"/>
        </w:rPr>
        <w:t>yang dihadapi menurut</w:t>
      </w:r>
      <w:r w:rsidR="00C95E6B" w:rsidRPr="00C95E6B">
        <w:rPr>
          <w:rFonts w:ascii="Segoe UI Symbol" w:hAnsi="Segoe UI Symbol" w:cs="Segoe UI Symbol"/>
          <w:spacing w:val="-1"/>
          <w:sz w:val="16"/>
        </w:rPr>
        <w:t>⠀</w:t>
      </w:r>
      <w:r w:rsidRPr="00F3371D">
        <w:rPr>
          <w:spacing w:val="-1"/>
        </w:rPr>
        <w:t xml:space="preserve">pendapatnya sendiri </w:t>
      </w:r>
      <w:r w:rsidR="009739E5" w:rsidRPr="00F3371D">
        <w:rPr>
          <w:spacing w:val="-1"/>
        </w:rPr>
        <w:fldChar w:fldCharType="begin" w:fldLock="1"/>
      </w:r>
      <w:r w:rsidR="00FB3C2D">
        <w:rPr>
          <w:spacing w:val="-1"/>
        </w:rPr>
        <w:instrText>ADDIN CSL_CITATION {"citationItems":[{"id":"ITEM-1","itemData":{"author":[{"dropping-particle":"","family":"Simorangkir","given":"JCT.","non-dropping-particle":"","parse-names":false,"suffix":""},{"dropping-particle":"","family":"Dkk","given":"","non-dropping-particle":"","parse-names":false,"suffix":""}],"id":"ITEM-1","issued":{"date-parts":[["2008"]]},"publisher":"Sinar Grafika","publisher-place":"Jakarta","title":"Kamus Hukum","type":"book"},"uris":["http://www.mendeley.com/documents/?uuid=253e0489-156c-48c3-bb47-eda3358155ad"]}],"mendeley":{"formattedCitation":"(Simorangkir and Dkk 2008)","manualFormatting":"(Simorangkir</w:instrText>
      </w:r>
      <w:r w:rsidR="00FB3C2D">
        <w:rPr>
          <w:rFonts w:ascii="Segoe UI Symbol" w:hAnsi="Segoe UI Symbol" w:cs="Segoe UI Symbol"/>
          <w:spacing w:val="-1"/>
        </w:rPr>
        <w:instrText>⠀</w:instrText>
      </w:r>
      <w:r w:rsidR="00FB3C2D">
        <w:rPr>
          <w:spacing w:val="-1"/>
        </w:rPr>
        <w:instrText>and Dkk 2008)","plainTextFormattedCitation":"(Simorangkir and Dkk 2008)","previouslyFormattedCitation":"(Simorangkir and Dkk 2008)"},"properties":{"noteIndex":0},"schema":"https://github.com/citation-style-language/schema/raw/master/csl-citation.json"}</w:instrText>
      </w:r>
      <w:r w:rsidR="009739E5" w:rsidRPr="00F3371D">
        <w:rPr>
          <w:spacing w:val="-1"/>
        </w:rPr>
        <w:fldChar w:fldCharType="separate"/>
      </w:r>
      <w:r w:rsidRPr="00F3371D">
        <w:rPr>
          <w:noProof/>
          <w:spacing w:val="-1"/>
        </w:rPr>
        <w:t>(Simorangkir</w:t>
      </w:r>
      <w:r w:rsidR="00C95E6B" w:rsidRPr="00C95E6B">
        <w:rPr>
          <w:rFonts w:ascii="Segoe UI Symbol" w:hAnsi="Segoe UI Symbol" w:cs="Segoe UI Symbol"/>
          <w:noProof/>
          <w:spacing w:val="-1"/>
          <w:sz w:val="16"/>
        </w:rPr>
        <w:t>⠀</w:t>
      </w:r>
      <w:r w:rsidRPr="00F3371D">
        <w:rPr>
          <w:noProof/>
          <w:spacing w:val="-1"/>
        </w:rPr>
        <w:t>and Dkk 2008)</w:t>
      </w:r>
      <w:r w:rsidR="009739E5" w:rsidRPr="00F3371D">
        <w:rPr>
          <w:spacing w:val="-1"/>
        </w:rPr>
        <w:fldChar w:fldCharType="end"/>
      </w:r>
      <w:r w:rsidRPr="00F3371D">
        <w:rPr>
          <w:spacing w:val="-1"/>
        </w:rPr>
        <w:t>. Sedangkan</w:t>
      </w:r>
      <w:r w:rsidR="00C95E6B" w:rsidRPr="00C95E6B">
        <w:rPr>
          <w:rFonts w:ascii="Segoe UI Symbol" w:hAnsi="Segoe UI Symbol" w:cs="Segoe UI Symbol"/>
          <w:spacing w:val="-1"/>
          <w:sz w:val="16"/>
        </w:rPr>
        <w:t>⠀</w:t>
      </w:r>
      <w:r w:rsidRPr="00F3371D">
        <w:rPr>
          <w:spacing w:val="-1"/>
        </w:rPr>
        <w:t>menurut</w:t>
      </w:r>
      <w:r w:rsidR="00C95E6B" w:rsidRPr="00C95E6B">
        <w:rPr>
          <w:rFonts w:ascii="Segoe UI Symbol" w:hAnsi="Segoe UI Symbol" w:cs="Segoe UI Symbol"/>
          <w:spacing w:val="-1"/>
          <w:sz w:val="16"/>
        </w:rPr>
        <w:t>⠀</w:t>
      </w:r>
      <w:r w:rsidRPr="00F3371D">
        <w:rPr>
          <w:spacing w:val="-1"/>
        </w:rPr>
        <w:t>Pasal</w:t>
      </w:r>
      <w:r w:rsidR="00C95E6B" w:rsidRPr="00C95E6B">
        <w:rPr>
          <w:rFonts w:ascii="Segoe UI Symbol" w:hAnsi="Segoe UI Symbol" w:cs="Segoe UI Symbol"/>
          <w:spacing w:val="-1"/>
          <w:sz w:val="16"/>
        </w:rPr>
        <w:t>⠀</w:t>
      </w:r>
      <w:r w:rsidRPr="00F3371D">
        <w:rPr>
          <w:spacing w:val="-1"/>
        </w:rPr>
        <w:t>1 angka 9</w:t>
      </w:r>
      <w:r w:rsidR="00C95E6B" w:rsidRPr="00C95E6B">
        <w:rPr>
          <w:rFonts w:ascii="Segoe UI Symbol" w:hAnsi="Segoe UI Symbol" w:cs="Segoe UI Symbol"/>
          <w:spacing w:val="-1"/>
          <w:sz w:val="16"/>
        </w:rPr>
        <w:t>⠀</w:t>
      </w:r>
      <w:r w:rsidRPr="00F3371D">
        <w:rPr>
          <w:spacing w:val="-1"/>
        </w:rPr>
        <w:t>UU AP mengartikan</w:t>
      </w:r>
      <w:r w:rsidR="00C95E6B" w:rsidRPr="00C95E6B">
        <w:rPr>
          <w:rFonts w:ascii="Segoe UI Symbol" w:hAnsi="Segoe UI Symbol" w:cs="Segoe UI Symbol"/>
          <w:spacing w:val="-1"/>
          <w:sz w:val="16"/>
        </w:rPr>
        <w:t>⠀</w:t>
      </w:r>
      <w:r w:rsidRPr="00F3371D">
        <w:rPr>
          <w:spacing w:val="-1"/>
        </w:rPr>
        <w:t>diskresi sebagai keputusan</w:t>
      </w:r>
      <w:r w:rsidR="00C95E6B" w:rsidRPr="00C95E6B">
        <w:rPr>
          <w:rFonts w:ascii="Segoe UI Symbol" w:hAnsi="Segoe UI Symbol" w:cs="Segoe UI Symbol"/>
          <w:spacing w:val="-1"/>
          <w:sz w:val="16"/>
        </w:rPr>
        <w:t>⠀</w:t>
      </w:r>
      <w:r w:rsidRPr="00F3371D">
        <w:rPr>
          <w:spacing w:val="-1"/>
        </w:rPr>
        <w:t>atau tindakan yang</w:t>
      </w:r>
      <w:r w:rsidR="00C95E6B" w:rsidRPr="00C95E6B">
        <w:rPr>
          <w:rFonts w:ascii="Segoe UI Symbol" w:hAnsi="Segoe UI Symbol" w:cs="Segoe UI Symbol"/>
          <w:spacing w:val="-1"/>
          <w:sz w:val="16"/>
        </w:rPr>
        <w:t>⠀</w:t>
      </w:r>
      <w:r w:rsidRPr="00F3371D">
        <w:rPr>
          <w:spacing w:val="-1"/>
        </w:rPr>
        <w:t>ditetapkan atau dilakukan</w:t>
      </w:r>
      <w:r w:rsidR="00C95E6B" w:rsidRPr="00C95E6B">
        <w:rPr>
          <w:rFonts w:ascii="Segoe UI Symbol" w:hAnsi="Segoe UI Symbol" w:cs="Segoe UI Symbol"/>
          <w:spacing w:val="-1"/>
          <w:sz w:val="16"/>
        </w:rPr>
        <w:t>⠀</w:t>
      </w:r>
      <w:r w:rsidRPr="00F3371D">
        <w:rPr>
          <w:spacing w:val="-1"/>
        </w:rPr>
        <w:t>oleh Pejabat Pemerintahan</w:t>
      </w:r>
      <w:r w:rsidR="00C95E6B" w:rsidRPr="00C95E6B">
        <w:rPr>
          <w:rFonts w:ascii="Segoe UI Symbol" w:hAnsi="Segoe UI Symbol" w:cs="Segoe UI Symbol"/>
          <w:spacing w:val="-1"/>
          <w:sz w:val="16"/>
        </w:rPr>
        <w:t>⠀</w:t>
      </w:r>
      <w:r w:rsidRPr="00F3371D">
        <w:rPr>
          <w:spacing w:val="-1"/>
        </w:rPr>
        <w:t>untuk mengatasi persoalan</w:t>
      </w:r>
      <w:r w:rsidR="00C95E6B" w:rsidRPr="00C95E6B">
        <w:rPr>
          <w:rFonts w:ascii="Segoe UI Symbol" w:hAnsi="Segoe UI Symbol" w:cs="Segoe UI Symbol"/>
          <w:spacing w:val="-1"/>
          <w:sz w:val="16"/>
        </w:rPr>
        <w:t>⠀</w:t>
      </w:r>
      <w:r w:rsidRPr="00F3371D">
        <w:rPr>
          <w:spacing w:val="-1"/>
        </w:rPr>
        <w:t>konkret yang dihadapi</w:t>
      </w:r>
      <w:r w:rsidR="00C95E6B" w:rsidRPr="00C95E6B">
        <w:rPr>
          <w:rFonts w:ascii="Segoe UI Symbol" w:hAnsi="Segoe UI Symbol" w:cs="Segoe UI Symbol"/>
          <w:spacing w:val="-1"/>
          <w:sz w:val="16"/>
        </w:rPr>
        <w:t>⠀</w:t>
      </w:r>
      <w:r w:rsidRPr="00F3371D">
        <w:rPr>
          <w:spacing w:val="-1"/>
        </w:rPr>
        <w:t>dalam penyelenggaraan pemerintahan</w:t>
      </w:r>
      <w:r w:rsidR="00C95E6B" w:rsidRPr="00C95E6B">
        <w:rPr>
          <w:rFonts w:ascii="Segoe UI Symbol" w:hAnsi="Segoe UI Symbol" w:cs="Segoe UI Symbol"/>
          <w:spacing w:val="-1"/>
          <w:sz w:val="16"/>
        </w:rPr>
        <w:t>⠀</w:t>
      </w:r>
      <w:r w:rsidRPr="00F3371D">
        <w:rPr>
          <w:spacing w:val="-1"/>
        </w:rPr>
        <w:t>dalam hal peraturan</w:t>
      </w:r>
      <w:r w:rsidR="00C95E6B" w:rsidRPr="00C95E6B">
        <w:rPr>
          <w:rFonts w:ascii="Segoe UI Symbol" w:hAnsi="Segoe UI Symbol" w:cs="Segoe UI Symbol"/>
          <w:spacing w:val="-1"/>
          <w:sz w:val="16"/>
        </w:rPr>
        <w:t>⠀</w:t>
      </w:r>
      <w:r w:rsidRPr="00F3371D">
        <w:rPr>
          <w:spacing w:val="-1"/>
        </w:rPr>
        <w:t>perundang-undangan yang memberikan pilihan, tidak</w:t>
      </w:r>
      <w:r w:rsidR="00C95E6B" w:rsidRPr="00C95E6B">
        <w:rPr>
          <w:rFonts w:ascii="Segoe UI Symbol" w:hAnsi="Segoe UI Symbol" w:cs="Segoe UI Symbol"/>
          <w:spacing w:val="-1"/>
          <w:sz w:val="16"/>
        </w:rPr>
        <w:t>⠀</w:t>
      </w:r>
      <w:r w:rsidRPr="00F3371D">
        <w:rPr>
          <w:spacing w:val="-1"/>
        </w:rPr>
        <w:t>mengatur, tidak lengkap</w:t>
      </w:r>
      <w:r w:rsidR="00C95E6B" w:rsidRPr="00C95E6B">
        <w:rPr>
          <w:rFonts w:ascii="Segoe UI Symbol" w:hAnsi="Segoe UI Symbol" w:cs="Segoe UI Symbol"/>
          <w:spacing w:val="-1"/>
          <w:sz w:val="16"/>
        </w:rPr>
        <w:t>⠀</w:t>
      </w:r>
      <w:r w:rsidRPr="00F3371D">
        <w:rPr>
          <w:spacing w:val="-1"/>
        </w:rPr>
        <w:t>atau tidak jelas,</w:t>
      </w:r>
      <w:r w:rsidR="00C95E6B" w:rsidRPr="00C95E6B">
        <w:rPr>
          <w:rFonts w:ascii="Segoe UI Symbol" w:hAnsi="Segoe UI Symbol" w:cs="Segoe UI Symbol"/>
          <w:spacing w:val="-1"/>
          <w:sz w:val="16"/>
        </w:rPr>
        <w:t>⠀</w:t>
      </w:r>
      <w:r w:rsidRPr="00F3371D">
        <w:rPr>
          <w:spacing w:val="-1"/>
        </w:rPr>
        <w:t>atau adanya stagnasi</w:t>
      </w:r>
      <w:r w:rsidR="00C95E6B" w:rsidRPr="00C95E6B">
        <w:rPr>
          <w:rFonts w:ascii="Segoe UI Symbol" w:hAnsi="Segoe UI Symbol" w:cs="Segoe UI Symbol"/>
          <w:spacing w:val="-1"/>
          <w:sz w:val="16"/>
        </w:rPr>
        <w:t>⠀</w:t>
      </w:r>
      <w:r w:rsidRPr="00F3371D">
        <w:rPr>
          <w:spacing w:val="-1"/>
        </w:rPr>
        <w:t>pemerintahan.</w:t>
      </w:r>
    </w:p>
    <w:p w14:paraId="2BBBCF9F" w14:textId="2D651160" w:rsidR="00F3371D" w:rsidRPr="00F3371D" w:rsidRDefault="00F3371D" w:rsidP="003C7B46">
      <w:pPr>
        <w:pStyle w:val="ListParagraph"/>
        <w:spacing w:line="276" w:lineRule="auto"/>
        <w:ind w:left="0" w:firstLine="425"/>
        <w:jc w:val="both"/>
        <w:rPr>
          <w:spacing w:val="-1"/>
        </w:rPr>
      </w:pPr>
      <w:r w:rsidRPr="00F3371D">
        <w:rPr>
          <w:spacing w:val="-1"/>
        </w:rPr>
        <w:lastRenderedPageBreak/>
        <w:t>Kebebasan</w:t>
      </w:r>
      <w:r w:rsidR="00C95E6B" w:rsidRPr="00C95E6B">
        <w:rPr>
          <w:rFonts w:ascii="Segoe UI Symbol" w:hAnsi="Segoe UI Symbol" w:cs="Segoe UI Symbol"/>
          <w:spacing w:val="-1"/>
          <w:sz w:val="16"/>
        </w:rPr>
        <w:t>⠀</w:t>
      </w:r>
      <w:r w:rsidRPr="00F3371D">
        <w:rPr>
          <w:spacing w:val="-1"/>
        </w:rPr>
        <w:t>mempertimbangkan ini ada</w:t>
      </w:r>
      <w:r w:rsidR="00C95E6B" w:rsidRPr="00C95E6B">
        <w:rPr>
          <w:rFonts w:ascii="Segoe UI Symbol" w:hAnsi="Segoe UI Symbol" w:cs="Segoe UI Symbol"/>
          <w:spacing w:val="-1"/>
          <w:sz w:val="16"/>
        </w:rPr>
        <w:t>⠀</w:t>
      </w:r>
      <w:r w:rsidRPr="00F3371D">
        <w:rPr>
          <w:spacing w:val="-1"/>
        </w:rPr>
        <w:t>yang bersifat subjektif</w:t>
      </w:r>
      <w:r w:rsidR="00C95E6B" w:rsidRPr="00C95E6B">
        <w:rPr>
          <w:rFonts w:ascii="Segoe UI Symbol" w:hAnsi="Segoe UI Symbol" w:cs="Segoe UI Symbol"/>
          <w:spacing w:val="-1"/>
          <w:sz w:val="16"/>
        </w:rPr>
        <w:t>⠀</w:t>
      </w:r>
      <w:r w:rsidRPr="00F3371D">
        <w:rPr>
          <w:spacing w:val="-1"/>
        </w:rPr>
        <w:t>dan bersifat objektif.</w:t>
      </w:r>
      <w:r w:rsidR="00C95E6B" w:rsidRPr="00C95E6B">
        <w:rPr>
          <w:rFonts w:ascii="Segoe UI Symbol" w:hAnsi="Segoe UI Symbol" w:cs="Segoe UI Symbol"/>
          <w:spacing w:val="-1"/>
          <w:sz w:val="16"/>
        </w:rPr>
        <w:t>⠀</w:t>
      </w:r>
      <w:r w:rsidRPr="00F3371D">
        <w:rPr>
          <w:spacing w:val="-1"/>
        </w:rPr>
        <w:t>Kebebasan mempertimbangkan yang</w:t>
      </w:r>
      <w:r w:rsidR="00C95E6B" w:rsidRPr="00C95E6B">
        <w:rPr>
          <w:rFonts w:ascii="Segoe UI Symbol" w:hAnsi="Segoe UI Symbol" w:cs="Segoe UI Symbol"/>
          <w:spacing w:val="-1"/>
          <w:sz w:val="16"/>
        </w:rPr>
        <w:t>⠀</w:t>
      </w:r>
      <w:r w:rsidRPr="00F3371D">
        <w:rPr>
          <w:spacing w:val="-1"/>
        </w:rPr>
        <w:t xml:space="preserve">bersifat subjektif </w:t>
      </w:r>
      <w:r w:rsidRPr="00F3371D">
        <w:rPr>
          <w:i/>
          <w:iCs/>
          <w:spacing w:val="-1"/>
        </w:rPr>
        <w:t>(subjectieve beordelingsruimte),</w:t>
      </w:r>
      <w:r w:rsidR="00C95E6B" w:rsidRPr="00C95E6B">
        <w:rPr>
          <w:rFonts w:ascii="Segoe UI Symbol" w:hAnsi="Segoe UI Symbol" w:cs="Segoe UI Symbol"/>
          <w:spacing w:val="-1"/>
          <w:sz w:val="16"/>
        </w:rPr>
        <w:t>⠀</w:t>
      </w:r>
      <w:r w:rsidRPr="00F3371D">
        <w:rPr>
          <w:spacing w:val="-1"/>
        </w:rPr>
        <w:t>yaitu kebebasan untuk</w:t>
      </w:r>
      <w:r w:rsidR="00C95E6B" w:rsidRPr="00C95E6B">
        <w:rPr>
          <w:rFonts w:ascii="Segoe UI Symbol" w:hAnsi="Segoe UI Symbol" w:cs="Segoe UI Symbol"/>
          <w:spacing w:val="-1"/>
          <w:sz w:val="16"/>
        </w:rPr>
        <w:t>⠀</w:t>
      </w:r>
      <w:r w:rsidRPr="00F3371D">
        <w:rPr>
          <w:spacing w:val="-1"/>
        </w:rPr>
        <w:t>menentukan sendiri dengan</w:t>
      </w:r>
      <w:r w:rsidR="00C95E6B" w:rsidRPr="00C95E6B">
        <w:rPr>
          <w:rFonts w:ascii="Segoe UI Symbol" w:hAnsi="Segoe UI Symbol" w:cs="Segoe UI Symbol"/>
          <w:spacing w:val="-1"/>
          <w:sz w:val="16"/>
        </w:rPr>
        <w:t>⠀</w:t>
      </w:r>
      <w:r w:rsidRPr="00F3371D">
        <w:rPr>
          <w:spacing w:val="-1"/>
        </w:rPr>
        <w:t>cara bagaimana dan</w:t>
      </w:r>
      <w:r w:rsidR="00C95E6B" w:rsidRPr="00C95E6B">
        <w:rPr>
          <w:rFonts w:ascii="Segoe UI Symbol" w:hAnsi="Segoe UI Symbol" w:cs="Segoe UI Symbol"/>
          <w:spacing w:val="-1"/>
          <w:sz w:val="16"/>
        </w:rPr>
        <w:t>⠀</w:t>
      </w:r>
      <w:r w:rsidRPr="00F3371D">
        <w:rPr>
          <w:spacing w:val="-1"/>
        </w:rPr>
        <w:t>kapan wewenang yang</w:t>
      </w:r>
      <w:r w:rsidR="00C95E6B" w:rsidRPr="00C95E6B">
        <w:rPr>
          <w:rFonts w:ascii="Segoe UI Symbol" w:hAnsi="Segoe UI Symbol" w:cs="Segoe UI Symbol"/>
          <w:spacing w:val="-1"/>
          <w:sz w:val="16"/>
        </w:rPr>
        <w:t>⠀</w:t>
      </w:r>
      <w:r w:rsidRPr="00F3371D">
        <w:rPr>
          <w:spacing w:val="-1"/>
        </w:rPr>
        <w:t>dimiliki itu dilaksanakan.</w:t>
      </w:r>
      <w:r w:rsidR="00C95E6B" w:rsidRPr="00C95E6B">
        <w:rPr>
          <w:rFonts w:ascii="Segoe UI Symbol" w:hAnsi="Segoe UI Symbol" w:cs="Segoe UI Symbol"/>
          <w:spacing w:val="-1"/>
          <w:sz w:val="16"/>
        </w:rPr>
        <w:t>⠀</w:t>
      </w:r>
      <w:r w:rsidRPr="00F3371D">
        <w:rPr>
          <w:spacing w:val="-1"/>
        </w:rPr>
        <w:t>Sedangkan</w:t>
      </w:r>
      <w:r w:rsidR="00F174D4">
        <w:rPr>
          <w:spacing w:val="-1"/>
          <w:lang w:val="id-ID"/>
        </w:rPr>
        <w:t>,</w:t>
      </w:r>
      <w:r w:rsidRPr="00F3371D">
        <w:rPr>
          <w:spacing w:val="-1"/>
        </w:rPr>
        <w:t xml:space="preserve"> kebebasan mempertimbangkan</w:t>
      </w:r>
      <w:r w:rsidR="00C95E6B" w:rsidRPr="00C95E6B">
        <w:rPr>
          <w:rFonts w:ascii="Segoe UI Symbol" w:hAnsi="Segoe UI Symbol" w:cs="Segoe UI Symbol"/>
          <w:spacing w:val="-1"/>
          <w:sz w:val="16"/>
        </w:rPr>
        <w:t>⠀</w:t>
      </w:r>
      <w:r w:rsidRPr="00F3371D">
        <w:rPr>
          <w:spacing w:val="-1"/>
        </w:rPr>
        <w:t>yang bersifat objektif</w:t>
      </w:r>
      <w:r w:rsidR="00C95E6B" w:rsidRPr="00C95E6B">
        <w:rPr>
          <w:rFonts w:ascii="Segoe UI Symbol" w:hAnsi="Segoe UI Symbol" w:cs="Segoe UI Symbol"/>
          <w:spacing w:val="-1"/>
          <w:sz w:val="16"/>
        </w:rPr>
        <w:t>⠀</w:t>
      </w:r>
      <w:r w:rsidRPr="00F3371D">
        <w:rPr>
          <w:i/>
          <w:iCs/>
          <w:spacing w:val="-1"/>
        </w:rPr>
        <w:t>(objectieve beordelingsruimte)</w:t>
      </w:r>
      <w:r w:rsidRPr="00F3371D">
        <w:rPr>
          <w:spacing w:val="-1"/>
        </w:rPr>
        <w:t xml:space="preserve"> yaitu</w:t>
      </w:r>
      <w:r w:rsidR="00C95E6B" w:rsidRPr="00C95E6B">
        <w:rPr>
          <w:rFonts w:ascii="Segoe UI Symbol" w:hAnsi="Segoe UI Symbol" w:cs="Segoe UI Symbol"/>
          <w:spacing w:val="-1"/>
          <w:sz w:val="16"/>
        </w:rPr>
        <w:t>⠀</w:t>
      </w:r>
      <w:r w:rsidRPr="00F3371D">
        <w:rPr>
          <w:spacing w:val="-1"/>
        </w:rPr>
        <w:t>kebebasan menafsirkan mengenai</w:t>
      </w:r>
      <w:r w:rsidR="00C95E6B" w:rsidRPr="00C95E6B">
        <w:rPr>
          <w:rFonts w:ascii="Segoe UI Symbol" w:hAnsi="Segoe UI Symbol" w:cs="Segoe UI Symbol"/>
          <w:spacing w:val="-1"/>
          <w:sz w:val="16"/>
        </w:rPr>
        <w:t>⠀</w:t>
      </w:r>
      <w:r w:rsidRPr="00F3371D">
        <w:rPr>
          <w:spacing w:val="-1"/>
        </w:rPr>
        <w:t>ruang lingkup wewenang</w:t>
      </w:r>
      <w:r w:rsidR="00C95E6B" w:rsidRPr="00C95E6B">
        <w:rPr>
          <w:rFonts w:ascii="Segoe UI Symbol" w:hAnsi="Segoe UI Symbol" w:cs="Segoe UI Symbol"/>
          <w:spacing w:val="-1"/>
          <w:sz w:val="16"/>
        </w:rPr>
        <w:t>⠀</w:t>
      </w:r>
      <w:r w:rsidRPr="00F3371D">
        <w:rPr>
          <w:spacing w:val="-1"/>
        </w:rPr>
        <w:t>yang dirumuskan dalam</w:t>
      </w:r>
      <w:r w:rsidR="00C95E6B" w:rsidRPr="00C95E6B">
        <w:rPr>
          <w:rFonts w:ascii="Segoe UI Symbol" w:hAnsi="Segoe UI Symbol" w:cs="Segoe UI Symbol"/>
          <w:spacing w:val="-1"/>
          <w:sz w:val="16"/>
        </w:rPr>
        <w:t>⠀</w:t>
      </w:r>
      <w:r w:rsidRPr="00F3371D">
        <w:rPr>
          <w:spacing w:val="-1"/>
        </w:rPr>
        <w:t>peraturan dasar wewenangnya.</w:t>
      </w:r>
      <w:r w:rsidR="00C95E6B" w:rsidRPr="00C95E6B">
        <w:rPr>
          <w:rFonts w:ascii="Segoe UI Symbol" w:hAnsi="Segoe UI Symbol" w:cs="Segoe UI Symbol"/>
          <w:spacing w:val="-1"/>
          <w:sz w:val="16"/>
        </w:rPr>
        <w:t>⠀</w:t>
      </w:r>
      <w:r w:rsidRPr="00F3371D">
        <w:rPr>
          <w:spacing w:val="-1"/>
        </w:rPr>
        <w:t>Ketika kebebasan pemerintah</w:t>
      </w:r>
      <w:r w:rsidR="00C95E6B" w:rsidRPr="00C95E6B">
        <w:rPr>
          <w:rFonts w:ascii="Segoe UI Symbol" w:hAnsi="Segoe UI Symbol" w:cs="Segoe UI Symbol"/>
          <w:spacing w:val="-1"/>
          <w:sz w:val="16"/>
        </w:rPr>
        <w:t>⠀</w:t>
      </w:r>
      <w:r w:rsidRPr="00F3371D">
        <w:rPr>
          <w:spacing w:val="-1"/>
        </w:rPr>
        <w:t xml:space="preserve">atau </w:t>
      </w:r>
      <w:r w:rsidRPr="003C7B46">
        <w:rPr>
          <w:spacing w:val="-1"/>
        </w:rPr>
        <w:t>freies</w:t>
      </w:r>
      <w:r w:rsidRPr="00F3371D">
        <w:rPr>
          <w:i/>
          <w:iCs/>
          <w:spacing w:val="-1"/>
        </w:rPr>
        <w:t xml:space="preserve"> ermessen</w:t>
      </w:r>
      <w:r w:rsidR="00C95E6B" w:rsidRPr="00C95E6B">
        <w:rPr>
          <w:rFonts w:ascii="Segoe UI Symbol" w:hAnsi="Segoe UI Symbol" w:cs="Segoe UI Symbol"/>
          <w:spacing w:val="-1"/>
          <w:sz w:val="16"/>
        </w:rPr>
        <w:t>⠀</w:t>
      </w:r>
      <w:r w:rsidRPr="00F3371D">
        <w:rPr>
          <w:spacing w:val="-1"/>
        </w:rPr>
        <w:t>ini dituangkan dalam</w:t>
      </w:r>
      <w:r w:rsidR="00C95E6B" w:rsidRPr="00C95E6B">
        <w:rPr>
          <w:rFonts w:ascii="Segoe UI Symbol" w:hAnsi="Segoe UI Symbol" w:cs="Segoe UI Symbol"/>
          <w:spacing w:val="-1"/>
          <w:sz w:val="16"/>
        </w:rPr>
        <w:t>⠀</w:t>
      </w:r>
      <w:r w:rsidRPr="00F3371D">
        <w:rPr>
          <w:spacing w:val="-1"/>
        </w:rPr>
        <w:t>bentuk tertulis, ia</w:t>
      </w:r>
      <w:r w:rsidR="00C95E6B" w:rsidRPr="00C95E6B">
        <w:rPr>
          <w:rFonts w:ascii="Segoe UI Symbol" w:hAnsi="Segoe UI Symbol" w:cs="Segoe UI Symbol"/>
          <w:spacing w:val="-1"/>
          <w:sz w:val="16"/>
        </w:rPr>
        <w:t>⠀</w:t>
      </w:r>
      <w:r w:rsidRPr="00F3371D">
        <w:rPr>
          <w:spacing w:val="-1"/>
        </w:rPr>
        <w:t>akan menjadi peraturan kebijakan</w:t>
      </w:r>
      <w:r w:rsidR="00C95E6B" w:rsidRPr="00C95E6B">
        <w:rPr>
          <w:rFonts w:ascii="Segoe UI Symbol" w:hAnsi="Segoe UI Symbol" w:cs="Segoe UI Symbol"/>
          <w:spacing w:val="-1"/>
          <w:sz w:val="16"/>
        </w:rPr>
        <w:t>⠀</w:t>
      </w:r>
      <w:r w:rsidR="009739E5" w:rsidRPr="00F3371D">
        <w:rPr>
          <w:spacing w:val="-1"/>
        </w:rPr>
        <w:fldChar w:fldCharType="begin" w:fldLock="1"/>
      </w:r>
      <w:r w:rsidRPr="00F3371D">
        <w:rPr>
          <w:spacing w:val="-1"/>
        </w:rPr>
        <w:instrText>ADDIN CSL_CITATION {"citationItems":[{"id":"ITEM-1","itemData":{"author":[{"dropping-particle":"","family":"Ridwan","given":"H.R.","non-dropping-particle":"","parse-names":false,"suffix":""}],"id":"ITEM-1","issued":{"date-parts":[["2009"]]},"publisher":"FH UII Press","publisher-place":"Yogyakarta","title":"Tiga Dimensi Hukum Administrasi dan Peradilan Administrasi","type":"book"},"uris":["http://www.mendeley.com/documents/?uuid=6ed261af-a33e-472c-b3e0-fddb8f918f9d"]}],"mendeley":{"formattedCitation":"(Ridwan 2009)","plainTextFormattedCitation":"(Ridwan 2009)","previouslyFormattedCitation":"(Ridwan 2009)"},"properties":{"noteIndex":0},"schema":"https://github.com/citation-style-language/schema/raw/master/csl-citation.json"}</w:instrText>
      </w:r>
      <w:r w:rsidR="009739E5" w:rsidRPr="00F3371D">
        <w:rPr>
          <w:spacing w:val="-1"/>
        </w:rPr>
        <w:fldChar w:fldCharType="separate"/>
      </w:r>
      <w:r w:rsidRPr="00F3371D">
        <w:rPr>
          <w:noProof/>
          <w:spacing w:val="-1"/>
        </w:rPr>
        <w:t>(Ridwan 2009)</w:t>
      </w:r>
      <w:r w:rsidR="009739E5" w:rsidRPr="00F3371D">
        <w:rPr>
          <w:spacing w:val="-1"/>
        </w:rPr>
        <w:fldChar w:fldCharType="end"/>
      </w:r>
      <w:r w:rsidRPr="00F3371D">
        <w:rPr>
          <w:spacing w:val="-1"/>
        </w:rPr>
        <w:t>.</w:t>
      </w:r>
    </w:p>
    <w:p w14:paraId="26903017" w14:textId="1E4CE4B0" w:rsidR="00FB3C2D" w:rsidRDefault="00FB3C2D" w:rsidP="003C7B46">
      <w:pPr>
        <w:pStyle w:val="ListParagraph"/>
        <w:spacing w:line="276" w:lineRule="auto"/>
        <w:ind w:left="0" w:firstLine="425"/>
        <w:jc w:val="both"/>
        <w:rPr>
          <w:spacing w:val="-1"/>
        </w:rPr>
      </w:pPr>
      <w:r>
        <w:rPr>
          <w:spacing w:val="-1"/>
        </w:rPr>
        <w:t xml:space="preserve">Marbun berpendapat mengenai freies ermessen sebagai berikut </w:t>
      </w:r>
      <w:r>
        <w:rPr>
          <w:spacing w:val="-1"/>
        </w:rPr>
        <w:fldChar w:fldCharType="begin" w:fldLock="1"/>
      </w:r>
      <w:r>
        <w:rPr>
          <w:spacing w:val="-1"/>
        </w:rPr>
        <w:instrText>ADDIN CSL_CITATION {"citationItems":[{"id":"ITEM-1","itemData":{"author":[{"dropping-particle":"","family":"Marbun","given":"S. F.","non-dropping-particle":"","parse-names":false,"suffix":""},{"dropping-particle":"","family":"M.D","given":"Moh. Mahfud","non-dropping-particle":"","parse-names":false,"suffix":""}],"id":"ITEM-1","issued":{"date-parts":[["2006"]]},"publisher":"Liberty","publisher-place":"Yogyakarta","title":"Pokok-Pokok Hukum Administrasi Negara","type":"book"},"uris":["http://www.mendeley.com/documents/?uuid=a69888bc-3b96-4cc9-b367-1b9b6e782357"]}],"mendeley":{"formattedCitation":"(Marbun and M.D 2006)","plainTextFormattedCitation":"(Marbun and M.D 2006)","previouslyFormattedCitation":"(Marbun and M.D 2006)"},"properties":{"noteIndex":0},"schema":"https://github.com/citation-style-language/schema/raw/master/csl-citation.json"}</w:instrText>
      </w:r>
      <w:r>
        <w:rPr>
          <w:spacing w:val="-1"/>
        </w:rPr>
        <w:fldChar w:fldCharType="separate"/>
      </w:r>
      <w:r w:rsidRPr="00FB3C2D">
        <w:rPr>
          <w:noProof/>
          <w:spacing w:val="-1"/>
        </w:rPr>
        <w:t>(Marbun and M.D 2006)</w:t>
      </w:r>
      <w:r>
        <w:rPr>
          <w:spacing w:val="-1"/>
        </w:rPr>
        <w:fldChar w:fldCharType="end"/>
      </w:r>
      <w:r>
        <w:rPr>
          <w:spacing w:val="-1"/>
        </w:rPr>
        <w:t xml:space="preserve">: </w:t>
      </w:r>
    </w:p>
    <w:p w14:paraId="01BCDDE5" w14:textId="77777777" w:rsidR="00FB3C2D" w:rsidRDefault="00FB3C2D" w:rsidP="00FB3C2D">
      <w:pPr>
        <w:pStyle w:val="ListParagraph"/>
        <w:ind w:left="426" w:hanging="1"/>
        <w:jc w:val="both"/>
        <w:rPr>
          <w:spacing w:val="-1"/>
        </w:rPr>
      </w:pPr>
      <w:r>
        <w:rPr>
          <w:spacing w:val="-1"/>
        </w:rPr>
        <w:t>“</w:t>
      </w:r>
      <w:r w:rsidR="00F3371D" w:rsidRPr="00F3371D">
        <w:rPr>
          <w:spacing w:val="-1"/>
        </w:rPr>
        <w:t>Konsekuensi logis</w:t>
      </w:r>
      <w:r w:rsidR="00C95E6B" w:rsidRPr="00C95E6B">
        <w:rPr>
          <w:rFonts w:ascii="Segoe UI Symbol" w:hAnsi="Segoe UI Symbol" w:cs="Segoe UI Symbol"/>
          <w:spacing w:val="-1"/>
          <w:sz w:val="16"/>
        </w:rPr>
        <w:t>⠀</w:t>
      </w:r>
      <w:r w:rsidR="00F3371D" w:rsidRPr="00F3371D">
        <w:rPr>
          <w:spacing w:val="-1"/>
        </w:rPr>
        <w:t>dari adanya kewenangan</w:t>
      </w:r>
      <w:r w:rsidR="00C95E6B" w:rsidRPr="00C95E6B">
        <w:rPr>
          <w:rFonts w:ascii="Segoe UI Symbol" w:hAnsi="Segoe UI Symbol" w:cs="Segoe UI Symbol"/>
          <w:spacing w:val="-1"/>
          <w:sz w:val="16"/>
        </w:rPr>
        <w:t>⠀</w:t>
      </w:r>
      <w:r w:rsidR="00F3371D" w:rsidRPr="00F3371D">
        <w:rPr>
          <w:i/>
          <w:iCs/>
          <w:spacing w:val="-1"/>
        </w:rPr>
        <w:t>freies ermessen</w:t>
      </w:r>
      <w:r w:rsidR="00F3371D" w:rsidRPr="00F3371D">
        <w:rPr>
          <w:spacing w:val="-1"/>
        </w:rPr>
        <w:t xml:space="preserve"> ini,</w:t>
      </w:r>
      <w:r w:rsidR="00C95E6B" w:rsidRPr="00C95E6B">
        <w:rPr>
          <w:rFonts w:ascii="Segoe UI Symbol" w:hAnsi="Segoe UI Symbol" w:cs="Segoe UI Symbol"/>
          <w:spacing w:val="-1"/>
          <w:sz w:val="16"/>
        </w:rPr>
        <w:t>⠀</w:t>
      </w:r>
      <w:r w:rsidR="00F3371D" w:rsidRPr="00F3371D">
        <w:rPr>
          <w:spacing w:val="-1"/>
        </w:rPr>
        <w:t>pemerintah diberi kewenangan</w:t>
      </w:r>
      <w:r w:rsidR="00C95E6B" w:rsidRPr="00C95E6B">
        <w:rPr>
          <w:rFonts w:ascii="Segoe UI Symbol" w:hAnsi="Segoe UI Symbol" w:cs="Segoe UI Symbol"/>
          <w:spacing w:val="-1"/>
          <w:sz w:val="16"/>
        </w:rPr>
        <w:t>⠀</w:t>
      </w:r>
      <w:r w:rsidR="00F3371D" w:rsidRPr="00F3371D">
        <w:rPr>
          <w:i/>
          <w:iCs/>
          <w:spacing w:val="-1"/>
        </w:rPr>
        <w:t>droit function</w:t>
      </w:r>
      <w:r w:rsidR="00F3371D" w:rsidRPr="00F3371D">
        <w:rPr>
          <w:spacing w:val="-1"/>
        </w:rPr>
        <w:t>, yaitu</w:t>
      </w:r>
      <w:r w:rsidR="00C95E6B" w:rsidRPr="00C95E6B">
        <w:rPr>
          <w:rFonts w:ascii="Segoe UI Symbol" w:hAnsi="Segoe UI Symbol" w:cs="Segoe UI Symbol"/>
          <w:spacing w:val="-1"/>
          <w:sz w:val="16"/>
        </w:rPr>
        <w:t>⠀</w:t>
      </w:r>
      <w:r w:rsidR="00F3371D" w:rsidRPr="00F3371D">
        <w:rPr>
          <w:spacing w:val="-1"/>
        </w:rPr>
        <w:t>kekuasaan untuk menafsirkan</w:t>
      </w:r>
      <w:r w:rsidR="00C95E6B" w:rsidRPr="00C95E6B">
        <w:rPr>
          <w:rFonts w:ascii="Segoe UI Symbol" w:hAnsi="Segoe UI Symbol" w:cs="Segoe UI Symbol"/>
          <w:spacing w:val="-1"/>
          <w:sz w:val="16"/>
        </w:rPr>
        <w:t>⠀</w:t>
      </w:r>
      <w:r w:rsidR="00F3371D" w:rsidRPr="00F3371D">
        <w:rPr>
          <w:spacing w:val="-1"/>
        </w:rPr>
        <w:t>terhadap suatu peraturan</w:t>
      </w:r>
      <w:r w:rsidR="00C95E6B" w:rsidRPr="00C95E6B">
        <w:rPr>
          <w:rFonts w:ascii="Segoe UI Symbol" w:hAnsi="Segoe UI Symbol" w:cs="Segoe UI Symbol"/>
          <w:spacing w:val="-1"/>
          <w:sz w:val="16"/>
        </w:rPr>
        <w:t>⠀</w:t>
      </w:r>
      <w:r w:rsidR="00F3371D" w:rsidRPr="00F3371D">
        <w:rPr>
          <w:spacing w:val="-1"/>
        </w:rPr>
        <w:t>perundang-undangan, namun bukan</w:t>
      </w:r>
      <w:r w:rsidR="00C95E6B" w:rsidRPr="00C95E6B">
        <w:rPr>
          <w:rFonts w:ascii="Segoe UI Symbol" w:hAnsi="Segoe UI Symbol" w:cs="Segoe UI Symbol"/>
          <w:spacing w:val="-1"/>
          <w:sz w:val="16"/>
        </w:rPr>
        <w:t>⠀</w:t>
      </w:r>
      <w:r w:rsidR="00F3371D" w:rsidRPr="00F3371D">
        <w:rPr>
          <w:spacing w:val="-1"/>
        </w:rPr>
        <w:t>berarti pemerintah boleh</w:t>
      </w:r>
      <w:r w:rsidR="00C95E6B" w:rsidRPr="00C95E6B">
        <w:rPr>
          <w:rFonts w:ascii="Segoe UI Symbol" w:hAnsi="Segoe UI Symbol" w:cs="Segoe UI Symbol"/>
          <w:spacing w:val="-1"/>
          <w:sz w:val="16"/>
        </w:rPr>
        <w:t>⠀</w:t>
      </w:r>
      <w:r w:rsidR="00F3371D" w:rsidRPr="00F3371D">
        <w:rPr>
          <w:spacing w:val="-1"/>
        </w:rPr>
        <w:t>berbuat sewenang-wenang. Pemerintah</w:t>
      </w:r>
      <w:r w:rsidR="00C95E6B" w:rsidRPr="00C95E6B">
        <w:rPr>
          <w:rFonts w:ascii="Segoe UI Symbol" w:hAnsi="Segoe UI Symbol" w:cs="Segoe UI Symbol"/>
          <w:spacing w:val="-1"/>
          <w:sz w:val="16"/>
        </w:rPr>
        <w:t>⠀</w:t>
      </w:r>
      <w:r w:rsidR="00F3371D" w:rsidRPr="00F3371D">
        <w:rPr>
          <w:spacing w:val="-1"/>
        </w:rPr>
        <w:t>dilarang melakukan tindakan-tindakan</w:t>
      </w:r>
      <w:r w:rsidR="00C95E6B" w:rsidRPr="00C95E6B">
        <w:rPr>
          <w:rFonts w:ascii="Segoe UI Symbol" w:hAnsi="Segoe UI Symbol" w:cs="Segoe UI Symbol"/>
          <w:spacing w:val="-1"/>
          <w:sz w:val="16"/>
        </w:rPr>
        <w:t>⠀</w:t>
      </w:r>
      <w:r w:rsidR="00F3371D" w:rsidRPr="00F3371D">
        <w:rPr>
          <w:spacing w:val="-1"/>
        </w:rPr>
        <w:t xml:space="preserve">yang bersifat </w:t>
      </w:r>
      <w:r w:rsidR="00F3371D" w:rsidRPr="00F3371D">
        <w:rPr>
          <w:i/>
          <w:iCs/>
          <w:spacing w:val="-1"/>
        </w:rPr>
        <w:t>detournement</w:t>
      </w:r>
      <w:r w:rsidR="00C95E6B" w:rsidRPr="00C95E6B">
        <w:rPr>
          <w:rFonts w:ascii="Segoe UI Symbol" w:hAnsi="Segoe UI Symbol" w:cs="Segoe UI Symbol"/>
          <w:i/>
          <w:iCs/>
          <w:spacing w:val="-1"/>
          <w:sz w:val="16"/>
        </w:rPr>
        <w:t>⠀</w:t>
      </w:r>
      <w:r w:rsidR="00F3371D" w:rsidRPr="00F3371D">
        <w:rPr>
          <w:i/>
          <w:iCs/>
          <w:spacing w:val="-1"/>
        </w:rPr>
        <w:t>de pouvoir</w:t>
      </w:r>
      <w:r w:rsidR="00F3371D" w:rsidRPr="00F3371D">
        <w:rPr>
          <w:spacing w:val="-1"/>
        </w:rPr>
        <w:t xml:space="preserve"> (melakukan</w:t>
      </w:r>
      <w:r w:rsidR="00C95E6B" w:rsidRPr="00C95E6B">
        <w:rPr>
          <w:rFonts w:ascii="Segoe UI Symbol" w:hAnsi="Segoe UI Symbol" w:cs="Segoe UI Symbol"/>
          <w:spacing w:val="-1"/>
          <w:sz w:val="16"/>
        </w:rPr>
        <w:t>⠀</w:t>
      </w:r>
      <w:r w:rsidR="00F3371D" w:rsidRPr="00F3371D">
        <w:rPr>
          <w:spacing w:val="-1"/>
        </w:rPr>
        <w:t>sesuatu diluar tujuan</w:t>
      </w:r>
      <w:r w:rsidR="00C95E6B" w:rsidRPr="00C95E6B">
        <w:rPr>
          <w:rFonts w:ascii="Segoe UI Symbol" w:hAnsi="Segoe UI Symbol" w:cs="Segoe UI Symbol"/>
          <w:spacing w:val="-1"/>
          <w:sz w:val="16"/>
        </w:rPr>
        <w:t>⠀</w:t>
      </w:r>
      <w:r w:rsidR="00F3371D" w:rsidRPr="00F3371D">
        <w:rPr>
          <w:spacing w:val="-1"/>
        </w:rPr>
        <w:t>kewenangan yang diberikan)</w:t>
      </w:r>
      <w:r w:rsidR="00C95E6B" w:rsidRPr="00C95E6B">
        <w:rPr>
          <w:rFonts w:ascii="Segoe UI Symbol" w:hAnsi="Segoe UI Symbol" w:cs="Segoe UI Symbol"/>
          <w:spacing w:val="-1"/>
          <w:sz w:val="16"/>
        </w:rPr>
        <w:t>⠀</w:t>
      </w:r>
      <w:r w:rsidR="00F3371D" w:rsidRPr="00F3371D">
        <w:rPr>
          <w:spacing w:val="-1"/>
        </w:rPr>
        <w:t xml:space="preserve">atau </w:t>
      </w:r>
      <w:r w:rsidR="00F3371D" w:rsidRPr="00F3371D">
        <w:rPr>
          <w:i/>
          <w:iCs/>
          <w:spacing w:val="-1"/>
        </w:rPr>
        <w:t>onrechtmatige overheidsdaad</w:t>
      </w:r>
      <w:r w:rsidR="00C95E6B" w:rsidRPr="00C95E6B">
        <w:rPr>
          <w:rFonts w:ascii="Segoe UI Symbol" w:hAnsi="Segoe UI Symbol" w:cs="Segoe UI Symbol"/>
          <w:spacing w:val="-1"/>
          <w:sz w:val="16"/>
        </w:rPr>
        <w:t>⠀</w:t>
      </w:r>
      <w:r w:rsidR="00F3371D" w:rsidRPr="00F3371D">
        <w:rPr>
          <w:spacing w:val="-1"/>
        </w:rPr>
        <w:t>(perbuatan melawan hukum</w:t>
      </w:r>
      <w:r w:rsidR="00C95E6B" w:rsidRPr="00C95E6B">
        <w:rPr>
          <w:rFonts w:ascii="Segoe UI Symbol" w:hAnsi="Segoe UI Symbol" w:cs="Segoe UI Symbol"/>
          <w:spacing w:val="-1"/>
          <w:sz w:val="16"/>
        </w:rPr>
        <w:t>⠀</w:t>
      </w:r>
      <w:r w:rsidR="00F3371D" w:rsidRPr="00F3371D">
        <w:rPr>
          <w:spacing w:val="-1"/>
        </w:rPr>
        <w:t>oleh penguasa). Sebab</w:t>
      </w:r>
      <w:r w:rsidR="00C95E6B" w:rsidRPr="00C95E6B">
        <w:rPr>
          <w:rFonts w:ascii="Segoe UI Symbol" w:hAnsi="Segoe UI Symbol" w:cs="Segoe UI Symbol"/>
          <w:spacing w:val="-1"/>
          <w:sz w:val="16"/>
        </w:rPr>
        <w:t>⠀</w:t>
      </w:r>
      <w:r w:rsidR="00F3371D" w:rsidRPr="00F3371D">
        <w:rPr>
          <w:spacing w:val="-1"/>
        </w:rPr>
        <w:t xml:space="preserve">setiap perbuatan pemerintah yang merugikan warganya karena </w:t>
      </w:r>
      <w:r w:rsidR="00F3371D" w:rsidRPr="00F3371D">
        <w:rPr>
          <w:i/>
          <w:iCs/>
          <w:spacing w:val="-1"/>
        </w:rPr>
        <w:t>detournement de pouvoir</w:t>
      </w:r>
      <w:r w:rsidR="00F3371D" w:rsidRPr="00F3371D">
        <w:rPr>
          <w:spacing w:val="-1"/>
        </w:rPr>
        <w:t xml:space="preserve"> atau </w:t>
      </w:r>
      <w:r w:rsidR="00F3371D" w:rsidRPr="00F3371D">
        <w:rPr>
          <w:i/>
          <w:iCs/>
          <w:spacing w:val="-1"/>
        </w:rPr>
        <w:t>onrechtmatige overheidsdaad</w:t>
      </w:r>
      <w:r w:rsidR="00C95E6B" w:rsidRPr="00C95E6B">
        <w:rPr>
          <w:rFonts w:ascii="Segoe UI Symbol" w:hAnsi="Segoe UI Symbol" w:cs="Segoe UI Symbol"/>
          <w:spacing w:val="-1"/>
          <w:sz w:val="16"/>
        </w:rPr>
        <w:t>⠀</w:t>
      </w:r>
      <w:r w:rsidR="00F3371D" w:rsidRPr="00F3371D">
        <w:rPr>
          <w:spacing w:val="-1"/>
        </w:rPr>
        <w:t>dapat dituntut baik</w:t>
      </w:r>
      <w:r w:rsidR="00C95E6B" w:rsidRPr="00C95E6B">
        <w:rPr>
          <w:rFonts w:ascii="Segoe UI Symbol" w:hAnsi="Segoe UI Symbol" w:cs="Segoe UI Symbol"/>
          <w:spacing w:val="-1"/>
          <w:sz w:val="16"/>
        </w:rPr>
        <w:t>⠀</w:t>
      </w:r>
      <w:r w:rsidR="00F3371D" w:rsidRPr="00F3371D">
        <w:rPr>
          <w:spacing w:val="-1"/>
        </w:rPr>
        <w:t>melalui peradilan administrasi</w:t>
      </w:r>
      <w:r w:rsidR="00C95E6B" w:rsidRPr="00C95E6B">
        <w:rPr>
          <w:rFonts w:ascii="Segoe UI Symbol" w:hAnsi="Segoe UI Symbol" w:cs="Segoe UI Symbol"/>
          <w:spacing w:val="-1"/>
          <w:sz w:val="16"/>
        </w:rPr>
        <w:t>⠀</w:t>
      </w:r>
      <w:r w:rsidR="00F3371D" w:rsidRPr="00F3371D">
        <w:rPr>
          <w:spacing w:val="-1"/>
        </w:rPr>
        <w:t>negara maupun melalui</w:t>
      </w:r>
      <w:r w:rsidR="00C95E6B" w:rsidRPr="00C95E6B">
        <w:rPr>
          <w:rFonts w:ascii="Segoe UI Symbol" w:hAnsi="Segoe UI Symbol" w:cs="Segoe UI Symbol"/>
          <w:spacing w:val="-1"/>
          <w:sz w:val="16"/>
        </w:rPr>
        <w:t>⠀</w:t>
      </w:r>
      <w:r w:rsidR="00F3371D" w:rsidRPr="00F3371D">
        <w:rPr>
          <w:spacing w:val="-1"/>
        </w:rPr>
        <w:t>peradilan umu</w:t>
      </w:r>
      <w:r>
        <w:rPr>
          <w:spacing w:val="-1"/>
        </w:rPr>
        <w:t>m</w:t>
      </w:r>
      <w:r w:rsidR="00F3371D" w:rsidRPr="00F3371D">
        <w:rPr>
          <w:spacing w:val="-1"/>
        </w:rPr>
        <w:t>.</w:t>
      </w:r>
      <w:r>
        <w:rPr>
          <w:spacing w:val="-1"/>
        </w:rPr>
        <w:t>”</w:t>
      </w:r>
      <w:r w:rsidR="00F3371D" w:rsidRPr="00F3371D">
        <w:rPr>
          <w:spacing w:val="-1"/>
        </w:rPr>
        <w:t xml:space="preserve"> </w:t>
      </w:r>
    </w:p>
    <w:p w14:paraId="2BBBCFA0" w14:textId="4A2ED562" w:rsidR="00F3371D" w:rsidRPr="00F3371D" w:rsidRDefault="00F3371D" w:rsidP="00FB3C2D">
      <w:pPr>
        <w:pStyle w:val="ListParagraph"/>
        <w:ind w:left="0" w:firstLine="425"/>
        <w:jc w:val="both"/>
        <w:rPr>
          <w:spacing w:val="-1"/>
        </w:rPr>
      </w:pPr>
      <w:r w:rsidRPr="00F3371D">
        <w:rPr>
          <w:spacing w:val="-1"/>
        </w:rPr>
        <w:t>Berdasarkan</w:t>
      </w:r>
      <w:r w:rsidR="00C95E6B" w:rsidRPr="00C95E6B">
        <w:rPr>
          <w:rFonts w:ascii="Segoe UI Symbol" w:hAnsi="Segoe UI Symbol" w:cs="Segoe UI Symbol"/>
          <w:spacing w:val="-1"/>
          <w:sz w:val="16"/>
        </w:rPr>
        <w:t>⠀</w:t>
      </w:r>
      <w:r w:rsidRPr="00F3371D">
        <w:rPr>
          <w:spacing w:val="-1"/>
        </w:rPr>
        <w:t>doktrin-doktrin hukum tersebut</w:t>
      </w:r>
      <w:r w:rsidR="00C95E6B" w:rsidRPr="00C95E6B">
        <w:rPr>
          <w:rFonts w:ascii="Segoe UI Symbol" w:hAnsi="Segoe UI Symbol" w:cs="Segoe UI Symbol"/>
          <w:spacing w:val="-1"/>
          <w:sz w:val="16"/>
        </w:rPr>
        <w:t>⠀</w:t>
      </w:r>
      <w:r w:rsidRPr="00F3371D">
        <w:rPr>
          <w:spacing w:val="-1"/>
        </w:rPr>
        <w:t>diatas, maka dapat</w:t>
      </w:r>
      <w:r w:rsidR="00C95E6B" w:rsidRPr="00C95E6B">
        <w:rPr>
          <w:rFonts w:ascii="Segoe UI Symbol" w:hAnsi="Segoe UI Symbol" w:cs="Segoe UI Symbol"/>
          <w:spacing w:val="-1"/>
          <w:sz w:val="16"/>
        </w:rPr>
        <w:t>⠀</w:t>
      </w:r>
      <w:r w:rsidRPr="00F3371D">
        <w:rPr>
          <w:spacing w:val="-1"/>
        </w:rPr>
        <w:t>disimpulkan bahwa pada</w:t>
      </w:r>
      <w:r w:rsidR="00C95E6B" w:rsidRPr="00C95E6B">
        <w:rPr>
          <w:rFonts w:ascii="Segoe UI Symbol" w:hAnsi="Segoe UI Symbol" w:cs="Segoe UI Symbol"/>
          <w:spacing w:val="-1"/>
          <w:sz w:val="16"/>
        </w:rPr>
        <w:t>⠀</w:t>
      </w:r>
      <w:r w:rsidRPr="00F3371D">
        <w:rPr>
          <w:spacing w:val="-1"/>
        </w:rPr>
        <w:t>hakekatnya diskresi merupakan</w:t>
      </w:r>
      <w:r w:rsidR="00C95E6B" w:rsidRPr="00C95E6B">
        <w:rPr>
          <w:rFonts w:ascii="Segoe UI Symbol" w:hAnsi="Segoe UI Symbol" w:cs="Segoe UI Symbol"/>
          <w:spacing w:val="-1"/>
          <w:sz w:val="16"/>
        </w:rPr>
        <w:t>⠀</w:t>
      </w:r>
      <w:r w:rsidRPr="00F3371D">
        <w:rPr>
          <w:spacing w:val="-1"/>
        </w:rPr>
        <w:t>kebebasan bertindak atau</w:t>
      </w:r>
      <w:r w:rsidR="00C95E6B" w:rsidRPr="00C95E6B">
        <w:rPr>
          <w:rFonts w:ascii="Segoe UI Symbol" w:hAnsi="Segoe UI Symbol" w:cs="Segoe UI Symbol"/>
          <w:spacing w:val="-1"/>
          <w:sz w:val="16"/>
        </w:rPr>
        <w:t>⠀</w:t>
      </w:r>
      <w:r w:rsidRPr="00F3371D">
        <w:rPr>
          <w:spacing w:val="-1"/>
        </w:rPr>
        <w:t>kebebasan mengambil keputusan</w:t>
      </w:r>
      <w:r w:rsidR="00C95E6B" w:rsidRPr="00C95E6B">
        <w:rPr>
          <w:rFonts w:ascii="Segoe UI Symbol" w:hAnsi="Segoe UI Symbol" w:cs="Segoe UI Symbol"/>
          <w:spacing w:val="-1"/>
          <w:sz w:val="16"/>
        </w:rPr>
        <w:t>⠀</w:t>
      </w:r>
      <w:r w:rsidRPr="00F3371D">
        <w:rPr>
          <w:spacing w:val="-1"/>
        </w:rPr>
        <w:t>dari badan atau</w:t>
      </w:r>
      <w:r w:rsidR="00C95E6B" w:rsidRPr="00C95E6B">
        <w:rPr>
          <w:rFonts w:ascii="Segoe UI Symbol" w:hAnsi="Segoe UI Symbol" w:cs="Segoe UI Symbol"/>
          <w:spacing w:val="-1"/>
          <w:sz w:val="16"/>
        </w:rPr>
        <w:t>⠀</w:t>
      </w:r>
      <w:r w:rsidRPr="00F3371D">
        <w:rPr>
          <w:spacing w:val="-1"/>
        </w:rPr>
        <w:t>pejabat administrasi pemerintahan</w:t>
      </w:r>
      <w:r w:rsidR="00C95E6B" w:rsidRPr="00C95E6B">
        <w:rPr>
          <w:rFonts w:ascii="Segoe UI Symbol" w:hAnsi="Segoe UI Symbol" w:cs="Segoe UI Symbol"/>
          <w:spacing w:val="-1"/>
          <w:sz w:val="16"/>
        </w:rPr>
        <w:t>⠀</w:t>
      </w:r>
      <w:r w:rsidRPr="00F3371D">
        <w:rPr>
          <w:spacing w:val="-1"/>
        </w:rPr>
        <w:t>menurut pendapatnya sendiri</w:t>
      </w:r>
      <w:r w:rsidR="00C95E6B" w:rsidRPr="00C95E6B">
        <w:rPr>
          <w:rFonts w:ascii="Segoe UI Symbol" w:hAnsi="Segoe UI Symbol" w:cs="Segoe UI Symbol"/>
          <w:spacing w:val="-1"/>
          <w:sz w:val="16"/>
        </w:rPr>
        <w:t>⠀</w:t>
      </w:r>
      <w:r w:rsidRPr="00F3371D">
        <w:rPr>
          <w:spacing w:val="-1"/>
        </w:rPr>
        <w:t>sebagai pelengkap dari</w:t>
      </w:r>
      <w:r w:rsidR="00C95E6B" w:rsidRPr="00C95E6B">
        <w:rPr>
          <w:rFonts w:ascii="Segoe UI Symbol" w:hAnsi="Segoe UI Symbol" w:cs="Segoe UI Symbol"/>
          <w:spacing w:val="-1"/>
          <w:sz w:val="16"/>
        </w:rPr>
        <w:t>⠀</w:t>
      </w:r>
      <w:r w:rsidRPr="00F3371D">
        <w:rPr>
          <w:spacing w:val="-1"/>
        </w:rPr>
        <w:t>asas legalitas manakala</w:t>
      </w:r>
      <w:r w:rsidR="00C95E6B" w:rsidRPr="00C95E6B">
        <w:rPr>
          <w:rFonts w:ascii="Segoe UI Symbol" w:hAnsi="Segoe UI Symbol" w:cs="Segoe UI Symbol"/>
          <w:spacing w:val="-1"/>
          <w:sz w:val="16"/>
        </w:rPr>
        <w:t>⠀</w:t>
      </w:r>
      <w:r w:rsidRPr="00F3371D">
        <w:rPr>
          <w:spacing w:val="-1"/>
        </w:rPr>
        <w:t>hukum yang berlaku</w:t>
      </w:r>
      <w:r w:rsidR="00C95E6B" w:rsidRPr="00C95E6B">
        <w:rPr>
          <w:rFonts w:ascii="Segoe UI Symbol" w:hAnsi="Segoe UI Symbol" w:cs="Segoe UI Symbol"/>
          <w:spacing w:val="-1"/>
          <w:sz w:val="16"/>
        </w:rPr>
        <w:t>⠀</w:t>
      </w:r>
      <w:r w:rsidRPr="00F3371D">
        <w:rPr>
          <w:spacing w:val="-1"/>
        </w:rPr>
        <w:t>tidak mampu menyelesaikan</w:t>
      </w:r>
      <w:r w:rsidR="00C95E6B" w:rsidRPr="00C95E6B">
        <w:rPr>
          <w:rFonts w:ascii="Segoe UI Symbol" w:hAnsi="Segoe UI Symbol" w:cs="Segoe UI Symbol"/>
          <w:spacing w:val="-1"/>
          <w:sz w:val="16"/>
        </w:rPr>
        <w:t>⠀</w:t>
      </w:r>
      <w:r w:rsidRPr="00F3371D">
        <w:rPr>
          <w:spacing w:val="-1"/>
        </w:rPr>
        <w:t>permasalahan tertentu yang</w:t>
      </w:r>
      <w:r w:rsidR="00C95E6B" w:rsidRPr="00C95E6B">
        <w:rPr>
          <w:rFonts w:ascii="Segoe UI Symbol" w:hAnsi="Segoe UI Symbol" w:cs="Segoe UI Symbol"/>
          <w:spacing w:val="-1"/>
          <w:sz w:val="16"/>
        </w:rPr>
        <w:t>⠀</w:t>
      </w:r>
      <w:r w:rsidRPr="00F3371D">
        <w:rPr>
          <w:spacing w:val="-1"/>
        </w:rPr>
        <w:t>muncul secara tiba-tiba,</w:t>
      </w:r>
      <w:r w:rsidR="00C95E6B" w:rsidRPr="00C95E6B">
        <w:rPr>
          <w:rFonts w:ascii="Segoe UI Symbol" w:hAnsi="Segoe UI Symbol" w:cs="Segoe UI Symbol"/>
          <w:spacing w:val="-1"/>
          <w:sz w:val="16"/>
        </w:rPr>
        <w:t>⠀</w:t>
      </w:r>
      <w:r w:rsidRPr="00F3371D">
        <w:rPr>
          <w:spacing w:val="-1"/>
        </w:rPr>
        <w:t>bisa karena peraturannya</w:t>
      </w:r>
      <w:r w:rsidR="00C95E6B" w:rsidRPr="00C95E6B">
        <w:rPr>
          <w:rFonts w:ascii="Segoe UI Symbol" w:hAnsi="Segoe UI Symbol" w:cs="Segoe UI Symbol"/>
          <w:spacing w:val="-1"/>
          <w:sz w:val="16"/>
        </w:rPr>
        <w:t>⠀</w:t>
      </w:r>
      <w:r w:rsidRPr="00F3371D">
        <w:rPr>
          <w:spacing w:val="-1"/>
        </w:rPr>
        <w:t>memang tidak ada</w:t>
      </w:r>
      <w:r w:rsidR="00C95E6B" w:rsidRPr="00C95E6B">
        <w:rPr>
          <w:rFonts w:ascii="Segoe UI Symbol" w:hAnsi="Segoe UI Symbol" w:cs="Segoe UI Symbol"/>
          <w:spacing w:val="-1"/>
          <w:sz w:val="16"/>
        </w:rPr>
        <w:t>⠀</w:t>
      </w:r>
      <w:r w:rsidRPr="00F3371D">
        <w:rPr>
          <w:spacing w:val="-1"/>
        </w:rPr>
        <w:t>atau karena peraturan</w:t>
      </w:r>
      <w:r w:rsidR="00C95E6B" w:rsidRPr="00C95E6B">
        <w:rPr>
          <w:rFonts w:ascii="Segoe UI Symbol" w:hAnsi="Segoe UI Symbol" w:cs="Segoe UI Symbol"/>
          <w:spacing w:val="-1"/>
          <w:sz w:val="16"/>
        </w:rPr>
        <w:t>⠀</w:t>
      </w:r>
      <w:r w:rsidRPr="00F3371D">
        <w:rPr>
          <w:spacing w:val="-1"/>
        </w:rPr>
        <w:t>yang ada yang</w:t>
      </w:r>
      <w:r w:rsidR="00C95E6B" w:rsidRPr="00C95E6B">
        <w:rPr>
          <w:rFonts w:ascii="Segoe UI Symbol" w:hAnsi="Segoe UI Symbol" w:cs="Segoe UI Symbol"/>
          <w:spacing w:val="-1"/>
          <w:sz w:val="16"/>
        </w:rPr>
        <w:t>⠀</w:t>
      </w:r>
      <w:r w:rsidRPr="00F3371D">
        <w:rPr>
          <w:spacing w:val="-1"/>
        </w:rPr>
        <w:t>mengatur tentang sesuatu</w:t>
      </w:r>
      <w:r w:rsidR="00C95E6B" w:rsidRPr="00C95E6B">
        <w:rPr>
          <w:rFonts w:ascii="Segoe UI Symbol" w:hAnsi="Segoe UI Symbol" w:cs="Segoe UI Symbol"/>
          <w:spacing w:val="-1"/>
          <w:sz w:val="16"/>
        </w:rPr>
        <w:t>⠀</w:t>
      </w:r>
      <w:r w:rsidRPr="00F3371D">
        <w:rPr>
          <w:spacing w:val="-1"/>
        </w:rPr>
        <w:t>hal tidak jelas.</w:t>
      </w:r>
    </w:p>
    <w:p w14:paraId="2BBBCFA1" w14:textId="73956872" w:rsidR="00F3371D" w:rsidRPr="00F3371D" w:rsidRDefault="00F3371D" w:rsidP="003C7B46">
      <w:pPr>
        <w:pStyle w:val="ListParagraph"/>
        <w:spacing w:line="276" w:lineRule="auto"/>
        <w:ind w:left="0" w:firstLine="425"/>
        <w:jc w:val="both"/>
        <w:rPr>
          <w:spacing w:val="-1"/>
        </w:rPr>
      </w:pPr>
      <w:r w:rsidRPr="00F3371D">
        <w:rPr>
          <w:spacing w:val="-1"/>
        </w:rPr>
        <w:t>Untuk</w:t>
      </w:r>
      <w:r w:rsidR="00C95E6B" w:rsidRPr="00C95E6B">
        <w:rPr>
          <w:rFonts w:ascii="Segoe UI Symbol" w:hAnsi="Segoe UI Symbol" w:cs="Segoe UI Symbol"/>
          <w:spacing w:val="-1"/>
          <w:sz w:val="16"/>
        </w:rPr>
        <w:t>⠀</w:t>
      </w:r>
      <w:r w:rsidRPr="00F3371D">
        <w:rPr>
          <w:spacing w:val="-1"/>
        </w:rPr>
        <w:t>melihat batas-batas penggunaan</w:t>
      </w:r>
      <w:r w:rsidR="00C95E6B" w:rsidRPr="00C95E6B">
        <w:rPr>
          <w:rFonts w:ascii="Segoe UI Symbol" w:hAnsi="Segoe UI Symbol" w:cs="Segoe UI Symbol"/>
          <w:spacing w:val="-1"/>
          <w:sz w:val="16"/>
        </w:rPr>
        <w:t>⠀</w:t>
      </w:r>
      <w:r w:rsidRPr="00F3371D">
        <w:rPr>
          <w:spacing w:val="-1"/>
        </w:rPr>
        <w:t>diskresi dapat melihat</w:t>
      </w:r>
      <w:r w:rsidR="00C95E6B" w:rsidRPr="00C95E6B">
        <w:rPr>
          <w:rFonts w:ascii="Segoe UI Symbol" w:hAnsi="Segoe UI Symbol" w:cs="Segoe UI Symbol"/>
          <w:spacing w:val="-1"/>
          <w:sz w:val="16"/>
        </w:rPr>
        <w:t>⠀</w:t>
      </w:r>
      <w:r w:rsidRPr="00F3371D">
        <w:rPr>
          <w:spacing w:val="-1"/>
        </w:rPr>
        <w:t>rumusan di dalam</w:t>
      </w:r>
      <w:r w:rsidR="00C95E6B" w:rsidRPr="00C95E6B">
        <w:rPr>
          <w:rFonts w:ascii="Segoe UI Symbol" w:hAnsi="Segoe UI Symbol" w:cs="Segoe UI Symbol"/>
          <w:spacing w:val="-1"/>
          <w:sz w:val="16"/>
        </w:rPr>
        <w:t>⠀</w:t>
      </w:r>
      <w:r w:rsidRPr="00F3371D">
        <w:rPr>
          <w:spacing w:val="-1"/>
        </w:rPr>
        <w:t>Pasal 24 UU</w:t>
      </w:r>
      <w:r w:rsidR="00C95E6B" w:rsidRPr="00C95E6B">
        <w:rPr>
          <w:rFonts w:ascii="Segoe UI Symbol" w:hAnsi="Segoe UI Symbol" w:cs="Segoe UI Symbol"/>
          <w:spacing w:val="-1"/>
          <w:sz w:val="16"/>
        </w:rPr>
        <w:t>⠀</w:t>
      </w:r>
      <w:r w:rsidRPr="00F3371D">
        <w:rPr>
          <w:spacing w:val="-1"/>
        </w:rPr>
        <w:t>AP. Rumusan pokok</w:t>
      </w:r>
      <w:r w:rsidR="00C95E6B" w:rsidRPr="00C95E6B">
        <w:rPr>
          <w:rFonts w:ascii="Segoe UI Symbol" w:hAnsi="Segoe UI Symbol" w:cs="Segoe UI Symbol"/>
          <w:spacing w:val="-1"/>
          <w:sz w:val="16"/>
        </w:rPr>
        <w:t>⠀</w:t>
      </w:r>
      <w:r w:rsidRPr="00F3371D">
        <w:rPr>
          <w:spacing w:val="-1"/>
        </w:rPr>
        <w:t>pasal tersebut memberi</w:t>
      </w:r>
      <w:r w:rsidR="00C95E6B" w:rsidRPr="00C95E6B">
        <w:rPr>
          <w:rFonts w:ascii="Segoe UI Symbol" w:hAnsi="Segoe UI Symbol" w:cs="Segoe UI Symbol"/>
          <w:spacing w:val="-1"/>
          <w:sz w:val="16"/>
        </w:rPr>
        <w:t>⠀</w:t>
      </w:r>
      <w:r w:rsidRPr="00F3371D">
        <w:rPr>
          <w:spacing w:val="-1"/>
        </w:rPr>
        <w:t>batasan terhadap diskresi</w:t>
      </w:r>
      <w:r w:rsidR="00C95E6B" w:rsidRPr="00C95E6B">
        <w:rPr>
          <w:rFonts w:ascii="Segoe UI Symbol" w:hAnsi="Segoe UI Symbol" w:cs="Segoe UI Symbol"/>
          <w:spacing w:val="-1"/>
          <w:sz w:val="16"/>
        </w:rPr>
        <w:t>⠀</w:t>
      </w:r>
      <w:r w:rsidRPr="00F3371D">
        <w:rPr>
          <w:spacing w:val="-1"/>
        </w:rPr>
        <w:t>dengan menyebutkan bahwa</w:t>
      </w:r>
      <w:r w:rsidR="00C95E6B" w:rsidRPr="00C95E6B">
        <w:rPr>
          <w:rFonts w:ascii="Segoe UI Symbol" w:hAnsi="Segoe UI Symbol" w:cs="Segoe UI Symbol"/>
          <w:spacing w:val="-1"/>
          <w:sz w:val="16"/>
        </w:rPr>
        <w:t>⠀</w:t>
      </w:r>
      <w:r w:rsidRPr="00F3371D">
        <w:rPr>
          <w:spacing w:val="-1"/>
        </w:rPr>
        <w:t>Pejabat pemerintahan yang</w:t>
      </w:r>
      <w:r w:rsidR="00C95E6B" w:rsidRPr="00C95E6B">
        <w:rPr>
          <w:rFonts w:ascii="Segoe UI Symbol" w:hAnsi="Segoe UI Symbol" w:cs="Segoe UI Symbol"/>
          <w:spacing w:val="-1"/>
          <w:sz w:val="16"/>
        </w:rPr>
        <w:t>⠀</w:t>
      </w:r>
      <w:r w:rsidRPr="00F3371D">
        <w:rPr>
          <w:spacing w:val="-1"/>
        </w:rPr>
        <w:t>menggunakan diskresi dalam mengambil</w:t>
      </w:r>
      <w:r w:rsidR="00C95E6B" w:rsidRPr="00C95E6B">
        <w:rPr>
          <w:rFonts w:ascii="Segoe UI Symbol" w:hAnsi="Segoe UI Symbol" w:cs="Segoe UI Symbol"/>
          <w:spacing w:val="-1"/>
          <w:sz w:val="16"/>
        </w:rPr>
        <w:t>⠀</w:t>
      </w:r>
      <w:r w:rsidRPr="00F3371D">
        <w:rPr>
          <w:spacing w:val="-1"/>
        </w:rPr>
        <w:t>keputusan wajib mempertimbangkan</w:t>
      </w:r>
      <w:r w:rsidR="00C95E6B" w:rsidRPr="00C95E6B">
        <w:rPr>
          <w:rFonts w:ascii="Segoe UI Symbol" w:hAnsi="Segoe UI Symbol" w:cs="Segoe UI Symbol"/>
          <w:spacing w:val="-1"/>
          <w:sz w:val="16"/>
        </w:rPr>
        <w:t>⠀</w:t>
      </w:r>
      <w:r w:rsidRPr="00F3371D">
        <w:rPr>
          <w:spacing w:val="-1"/>
        </w:rPr>
        <w:t>tujuan diskresi, peraturan</w:t>
      </w:r>
      <w:r w:rsidR="00C95E6B" w:rsidRPr="00C95E6B">
        <w:rPr>
          <w:rFonts w:ascii="Segoe UI Symbol" w:hAnsi="Segoe UI Symbol" w:cs="Segoe UI Symbol"/>
          <w:spacing w:val="-1"/>
          <w:sz w:val="16"/>
        </w:rPr>
        <w:t>⠀</w:t>
      </w:r>
      <w:r w:rsidRPr="00F3371D">
        <w:rPr>
          <w:spacing w:val="-1"/>
        </w:rPr>
        <w:t>perundang-undangan yang menjadi dasar</w:t>
      </w:r>
      <w:r w:rsidR="00C95E6B" w:rsidRPr="00C95E6B">
        <w:rPr>
          <w:rFonts w:ascii="Segoe UI Symbol" w:hAnsi="Segoe UI Symbol" w:cs="Segoe UI Symbol"/>
          <w:spacing w:val="-1"/>
          <w:sz w:val="16"/>
        </w:rPr>
        <w:t>⠀</w:t>
      </w:r>
      <w:r w:rsidRPr="00F3371D">
        <w:rPr>
          <w:spacing w:val="-1"/>
        </w:rPr>
        <w:t>diskresi dan asas-asas</w:t>
      </w:r>
      <w:r w:rsidR="00C95E6B" w:rsidRPr="00C95E6B">
        <w:rPr>
          <w:rFonts w:ascii="Segoe UI Symbol" w:hAnsi="Segoe UI Symbol" w:cs="Segoe UI Symbol"/>
          <w:spacing w:val="-1"/>
          <w:sz w:val="16"/>
        </w:rPr>
        <w:t>⠀</w:t>
      </w:r>
      <w:r w:rsidRPr="00F3371D">
        <w:rPr>
          <w:spacing w:val="-1"/>
        </w:rPr>
        <w:t>umum pemerintahan yang</w:t>
      </w:r>
      <w:r w:rsidR="00C95E6B" w:rsidRPr="00C95E6B">
        <w:rPr>
          <w:rFonts w:ascii="Segoe UI Symbol" w:hAnsi="Segoe UI Symbol" w:cs="Segoe UI Symbol"/>
          <w:spacing w:val="-1"/>
          <w:sz w:val="16"/>
        </w:rPr>
        <w:t>⠀</w:t>
      </w:r>
      <w:r w:rsidRPr="00F3371D">
        <w:rPr>
          <w:spacing w:val="-1"/>
        </w:rPr>
        <w:t>baik. Dari rumusan</w:t>
      </w:r>
      <w:r w:rsidR="00C95E6B" w:rsidRPr="00C95E6B">
        <w:rPr>
          <w:rFonts w:ascii="Segoe UI Symbol" w:hAnsi="Segoe UI Symbol" w:cs="Segoe UI Symbol"/>
          <w:spacing w:val="-1"/>
          <w:sz w:val="16"/>
        </w:rPr>
        <w:t>⠀</w:t>
      </w:r>
      <w:r w:rsidRPr="00F3371D">
        <w:rPr>
          <w:spacing w:val="-1"/>
        </w:rPr>
        <w:t>tersebut terlihat bahwa</w:t>
      </w:r>
      <w:r w:rsidR="00C95E6B" w:rsidRPr="00C95E6B">
        <w:rPr>
          <w:rFonts w:ascii="Segoe UI Symbol" w:hAnsi="Segoe UI Symbol" w:cs="Segoe UI Symbol"/>
          <w:spacing w:val="-1"/>
          <w:sz w:val="16"/>
        </w:rPr>
        <w:t>⠀</w:t>
      </w:r>
      <w:r w:rsidRPr="00F3371D">
        <w:rPr>
          <w:spacing w:val="-1"/>
        </w:rPr>
        <w:t>rambu-rambu dalam penggunaan</w:t>
      </w:r>
      <w:r w:rsidR="00C95E6B" w:rsidRPr="00C95E6B">
        <w:rPr>
          <w:rFonts w:ascii="Segoe UI Symbol" w:hAnsi="Segoe UI Symbol" w:cs="Segoe UI Symbol"/>
          <w:spacing w:val="-1"/>
          <w:sz w:val="16"/>
        </w:rPr>
        <w:t>⠀</w:t>
      </w:r>
      <w:r w:rsidRPr="00F3371D">
        <w:rPr>
          <w:spacing w:val="-1"/>
        </w:rPr>
        <w:t>diskresi dan pembuatan kebijakan</w:t>
      </w:r>
      <w:r w:rsidR="00C95E6B" w:rsidRPr="00C95E6B">
        <w:rPr>
          <w:rFonts w:ascii="Segoe UI Symbol" w:hAnsi="Segoe UI Symbol" w:cs="Segoe UI Symbol"/>
          <w:spacing w:val="-1"/>
          <w:sz w:val="16"/>
        </w:rPr>
        <w:t>⠀</w:t>
      </w:r>
      <w:r w:rsidRPr="00F3371D">
        <w:rPr>
          <w:spacing w:val="-1"/>
        </w:rPr>
        <w:t>pemerintah berdasarkan Hukum</w:t>
      </w:r>
      <w:r w:rsidR="00C95E6B" w:rsidRPr="00C95E6B">
        <w:rPr>
          <w:rFonts w:ascii="Segoe UI Symbol" w:hAnsi="Segoe UI Symbol" w:cs="Segoe UI Symbol"/>
          <w:spacing w:val="-1"/>
          <w:sz w:val="16"/>
        </w:rPr>
        <w:t>⠀</w:t>
      </w:r>
      <w:r w:rsidRPr="00F3371D">
        <w:rPr>
          <w:spacing w:val="-1"/>
        </w:rPr>
        <w:t>Administrasi Negara adalah</w:t>
      </w:r>
      <w:r w:rsidR="00C95E6B" w:rsidRPr="00C95E6B">
        <w:rPr>
          <w:rFonts w:ascii="Segoe UI Symbol" w:hAnsi="Segoe UI Symbol" w:cs="Segoe UI Symbol"/>
          <w:spacing w:val="-1"/>
          <w:sz w:val="16"/>
        </w:rPr>
        <w:t>⠀</w:t>
      </w:r>
      <w:r w:rsidRPr="00F3371D">
        <w:rPr>
          <w:spacing w:val="-1"/>
        </w:rPr>
        <w:t>Asas-Asas Umum Pemerintahan</w:t>
      </w:r>
      <w:r w:rsidR="00C95E6B" w:rsidRPr="00C95E6B">
        <w:rPr>
          <w:rFonts w:ascii="Segoe UI Symbol" w:hAnsi="Segoe UI Symbol" w:cs="Segoe UI Symbol"/>
          <w:spacing w:val="-1"/>
          <w:sz w:val="16"/>
        </w:rPr>
        <w:t>⠀</w:t>
      </w:r>
      <w:r w:rsidRPr="00F3371D">
        <w:rPr>
          <w:spacing w:val="-1"/>
        </w:rPr>
        <w:t>yang Baik (AUPB),</w:t>
      </w:r>
      <w:r w:rsidR="00C95E6B" w:rsidRPr="00C95E6B">
        <w:rPr>
          <w:rFonts w:ascii="Segoe UI Symbol" w:hAnsi="Segoe UI Symbol" w:cs="Segoe UI Symbol"/>
          <w:spacing w:val="-1"/>
          <w:sz w:val="16"/>
        </w:rPr>
        <w:t>⠀</w:t>
      </w:r>
      <w:r w:rsidRPr="00F3371D">
        <w:rPr>
          <w:spacing w:val="-1"/>
        </w:rPr>
        <w:t>khususnya asas larangan</w:t>
      </w:r>
      <w:r w:rsidR="00C95E6B" w:rsidRPr="00C95E6B">
        <w:rPr>
          <w:rFonts w:ascii="Segoe UI Symbol" w:hAnsi="Segoe UI Symbol" w:cs="Segoe UI Symbol"/>
          <w:spacing w:val="-1"/>
          <w:sz w:val="16"/>
        </w:rPr>
        <w:t>⠀</w:t>
      </w:r>
      <w:r w:rsidRPr="00F3371D">
        <w:rPr>
          <w:spacing w:val="-1"/>
        </w:rPr>
        <w:t xml:space="preserve">penyalahgunaan wewenang </w:t>
      </w:r>
      <w:r w:rsidRPr="00F3371D">
        <w:rPr>
          <w:i/>
          <w:iCs/>
          <w:spacing w:val="-1"/>
        </w:rPr>
        <w:t>(detournement</w:t>
      </w:r>
      <w:r w:rsidR="00C95E6B" w:rsidRPr="00C95E6B">
        <w:rPr>
          <w:rFonts w:ascii="Segoe UI Symbol" w:hAnsi="Segoe UI Symbol" w:cs="Segoe UI Symbol"/>
          <w:i/>
          <w:iCs/>
          <w:spacing w:val="-1"/>
          <w:sz w:val="16"/>
        </w:rPr>
        <w:t>⠀</w:t>
      </w:r>
      <w:r w:rsidRPr="00F3371D">
        <w:rPr>
          <w:i/>
          <w:iCs/>
          <w:spacing w:val="-1"/>
        </w:rPr>
        <w:t>de pouvoir)</w:t>
      </w:r>
      <w:r w:rsidRPr="00F3371D">
        <w:rPr>
          <w:spacing w:val="-1"/>
        </w:rPr>
        <w:t xml:space="preserve"> dan</w:t>
      </w:r>
      <w:r w:rsidR="00C95E6B" w:rsidRPr="00C95E6B">
        <w:rPr>
          <w:rFonts w:ascii="Segoe UI Symbol" w:hAnsi="Segoe UI Symbol" w:cs="Segoe UI Symbol"/>
          <w:spacing w:val="-1"/>
          <w:sz w:val="16"/>
        </w:rPr>
        <w:t>⠀</w:t>
      </w:r>
      <w:r w:rsidRPr="00F3371D">
        <w:rPr>
          <w:spacing w:val="-1"/>
        </w:rPr>
        <w:t xml:space="preserve">asas larangan </w:t>
      </w:r>
      <w:r w:rsidRPr="00F3371D">
        <w:rPr>
          <w:spacing w:val="-1"/>
        </w:rPr>
        <w:lastRenderedPageBreak/>
        <w:t>sewenang-wenang</w:t>
      </w:r>
      <w:r w:rsidR="00C95E6B" w:rsidRPr="00C95E6B">
        <w:rPr>
          <w:rFonts w:ascii="Segoe UI Symbol" w:hAnsi="Segoe UI Symbol" w:cs="Segoe UI Symbol"/>
          <w:spacing w:val="-1"/>
          <w:sz w:val="16"/>
        </w:rPr>
        <w:t>⠀</w:t>
      </w:r>
      <w:r w:rsidRPr="00F3371D">
        <w:rPr>
          <w:i/>
          <w:iCs/>
          <w:spacing w:val="-1"/>
        </w:rPr>
        <w:t>(</w:t>
      </w:r>
      <w:r w:rsidRPr="003C7B46">
        <w:rPr>
          <w:spacing w:val="-1"/>
        </w:rPr>
        <w:t>willekeur</w:t>
      </w:r>
      <w:r w:rsidRPr="00F3371D">
        <w:rPr>
          <w:i/>
          <w:iCs/>
          <w:spacing w:val="-1"/>
        </w:rPr>
        <w:t>).</w:t>
      </w:r>
      <w:r w:rsidR="00F174D4">
        <w:rPr>
          <w:i/>
          <w:iCs/>
          <w:spacing w:val="-1"/>
          <w:lang w:val="id-ID"/>
        </w:rPr>
        <w:t xml:space="preserve"> </w:t>
      </w:r>
      <w:r w:rsidRPr="00F3371D">
        <w:rPr>
          <w:spacing w:val="-1"/>
        </w:rPr>
        <w:t>Dengan kata</w:t>
      </w:r>
      <w:r w:rsidR="00C95E6B" w:rsidRPr="00C95E6B">
        <w:rPr>
          <w:rFonts w:ascii="Segoe UI Symbol" w:hAnsi="Segoe UI Symbol" w:cs="Segoe UI Symbol"/>
          <w:spacing w:val="-1"/>
          <w:sz w:val="16"/>
        </w:rPr>
        <w:t>⠀</w:t>
      </w:r>
      <w:r w:rsidRPr="00F3371D">
        <w:rPr>
          <w:spacing w:val="-1"/>
        </w:rPr>
        <w:t>lain, kebijakan pemerintah</w:t>
      </w:r>
      <w:r w:rsidR="00C95E6B" w:rsidRPr="00C95E6B">
        <w:rPr>
          <w:rFonts w:ascii="Segoe UI Symbol" w:hAnsi="Segoe UI Symbol" w:cs="Segoe UI Symbol"/>
          <w:spacing w:val="-1"/>
          <w:sz w:val="16"/>
        </w:rPr>
        <w:t>⠀</w:t>
      </w:r>
      <w:r w:rsidRPr="00F3371D">
        <w:rPr>
          <w:spacing w:val="-1"/>
        </w:rPr>
        <w:t>akan dikategorikan</w:t>
      </w:r>
      <w:r w:rsidR="00C95E6B" w:rsidRPr="00C95E6B">
        <w:rPr>
          <w:rFonts w:ascii="Segoe UI Symbol" w:hAnsi="Segoe UI Symbol" w:cs="Segoe UI Symbol"/>
          <w:spacing w:val="-1"/>
          <w:sz w:val="16"/>
        </w:rPr>
        <w:t>⠀</w:t>
      </w:r>
      <w:r w:rsidRPr="00F3371D">
        <w:rPr>
          <w:spacing w:val="-1"/>
        </w:rPr>
        <w:t>sebagai kebijakan yang</w:t>
      </w:r>
      <w:r w:rsidR="00C95E6B" w:rsidRPr="00C95E6B">
        <w:rPr>
          <w:rFonts w:ascii="Segoe UI Symbol" w:hAnsi="Segoe UI Symbol" w:cs="Segoe UI Symbol"/>
          <w:spacing w:val="-1"/>
          <w:sz w:val="16"/>
        </w:rPr>
        <w:t>⠀</w:t>
      </w:r>
      <w:r w:rsidRPr="00F3371D">
        <w:rPr>
          <w:spacing w:val="-1"/>
        </w:rPr>
        <w:t>menyimpang jika di</w:t>
      </w:r>
      <w:r w:rsidR="00C95E6B" w:rsidRPr="00C95E6B">
        <w:rPr>
          <w:rFonts w:ascii="Segoe UI Symbol" w:hAnsi="Segoe UI Symbol" w:cs="Segoe UI Symbol"/>
          <w:spacing w:val="-1"/>
          <w:sz w:val="16"/>
        </w:rPr>
        <w:t>⠀</w:t>
      </w:r>
      <w:r w:rsidRPr="00F3371D">
        <w:rPr>
          <w:spacing w:val="-1"/>
        </w:rPr>
        <w:t>dalamnya ada unsur sewenang-wenang.</w:t>
      </w:r>
      <w:r w:rsidR="00C95E6B" w:rsidRPr="00C95E6B">
        <w:rPr>
          <w:rFonts w:ascii="Segoe UI Symbol" w:hAnsi="Segoe UI Symbol" w:cs="Segoe UI Symbol"/>
          <w:spacing w:val="-1"/>
          <w:sz w:val="16"/>
        </w:rPr>
        <w:t>⠀</w:t>
      </w:r>
      <w:r w:rsidRPr="00F3371D">
        <w:rPr>
          <w:spacing w:val="-1"/>
        </w:rPr>
        <w:t>Selain itu kebijakan</w:t>
      </w:r>
      <w:r w:rsidR="00C95E6B" w:rsidRPr="00C95E6B">
        <w:rPr>
          <w:rFonts w:ascii="Segoe UI Symbol" w:hAnsi="Segoe UI Symbol" w:cs="Segoe UI Symbol"/>
          <w:spacing w:val="-1"/>
          <w:sz w:val="16"/>
        </w:rPr>
        <w:t>⠀</w:t>
      </w:r>
      <w:r w:rsidRPr="00F3371D">
        <w:rPr>
          <w:spacing w:val="-1"/>
        </w:rPr>
        <w:t>dianggap menyimpang jika</w:t>
      </w:r>
      <w:r w:rsidR="00C95E6B" w:rsidRPr="00C95E6B">
        <w:rPr>
          <w:rFonts w:ascii="Segoe UI Symbol" w:hAnsi="Segoe UI Symbol" w:cs="Segoe UI Symbol"/>
          <w:spacing w:val="-1"/>
          <w:sz w:val="16"/>
        </w:rPr>
        <w:t>⠀</w:t>
      </w:r>
      <w:r w:rsidRPr="00F3371D">
        <w:rPr>
          <w:spacing w:val="-1"/>
        </w:rPr>
        <w:t>bertentangan dengan kepentingan umum.</w:t>
      </w:r>
    </w:p>
    <w:p w14:paraId="2BBBCFA6" w14:textId="1FB59C1E" w:rsidR="00F3371D" w:rsidRPr="00F3371D" w:rsidRDefault="00F3371D" w:rsidP="003C7B46">
      <w:pPr>
        <w:pStyle w:val="ListParagraph"/>
        <w:spacing w:line="276" w:lineRule="auto"/>
        <w:ind w:left="0" w:firstLine="425"/>
        <w:jc w:val="both"/>
        <w:rPr>
          <w:spacing w:val="-1"/>
        </w:rPr>
      </w:pPr>
      <w:r w:rsidRPr="00F3371D">
        <w:rPr>
          <w:spacing w:val="-1"/>
        </w:rPr>
        <w:t>Berdasarkan</w:t>
      </w:r>
      <w:r w:rsidR="00C95E6B" w:rsidRPr="00C95E6B">
        <w:rPr>
          <w:rFonts w:ascii="Segoe UI Symbol" w:hAnsi="Segoe UI Symbol" w:cs="Segoe UI Symbol"/>
          <w:spacing w:val="-1"/>
          <w:sz w:val="16"/>
        </w:rPr>
        <w:t>⠀</w:t>
      </w:r>
      <w:r w:rsidRPr="00F3371D">
        <w:rPr>
          <w:spacing w:val="-1"/>
        </w:rPr>
        <w:t>hal tersebut diatas,</w:t>
      </w:r>
      <w:r w:rsidR="00C95E6B" w:rsidRPr="00C95E6B">
        <w:rPr>
          <w:rFonts w:ascii="Segoe UI Symbol" w:hAnsi="Segoe UI Symbol" w:cs="Segoe UI Symbol"/>
          <w:spacing w:val="-1"/>
          <w:sz w:val="16"/>
        </w:rPr>
        <w:t>⠀</w:t>
      </w:r>
      <w:r w:rsidRPr="00F3371D">
        <w:rPr>
          <w:spacing w:val="-1"/>
        </w:rPr>
        <w:t>dapat disimpulkan bahwa</w:t>
      </w:r>
      <w:r w:rsidR="00C95E6B" w:rsidRPr="00C95E6B">
        <w:rPr>
          <w:rFonts w:ascii="Segoe UI Symbol" w:hAnsi="Segoe UI Symbol" w:cs="Segoe UI Symbol"/>
          <w:spacing w:val="-1"/>
          <w:sz w:val="16"/>
        </w:rPr>
        <w:t>⠀</w:t>
      </w:r>
      <w:r w:rsidRPr="00F3371D">
        <w:rPr>
          <w:spacing w:val="-1"/>
        </w:rPr>
        <w:t>penggunaan kewenangan diskresi</w:t>
      </w:r>
      <w:r w:rsidR="00C95E6B" w:rsidRPr="00C95E6B">
        <w:rPr>
          <w:rFonts w:ascii="Segoe UI Symbol" w:hAnsi="Segoe UI Symbol" w:cs="Segoe UI Symbol"/>
          <w:spacing w:val="-1"/>
          <w:sz w:val="16"/>
        </w:rPr>
        <w:t>⠀</w:t>
      </w:r>
      <w:r w:rsidRPr="00F3371D">
        <w:rPr>
          <w:spacing w:val="-1"/>
        </w:rPr>
        <w:t>oleh Badan/Pejabat administrasi</w:t>
      </w:r>
      <w:r w:rsidR="00C95E6B" w:rsidRPr="00C95E6B">
        <w:rPr>
          <w:rFonts w:ascii="Segoe UI Symbol" w:hAnsi="Segoe UI Symbol" w:cs="Segoe UI Symbol"/>
          <w:spacing w:val="-1"/>
          <w:sz w:val="16"/>
        </w:rPr>
        <w:t>⠀</w:t>
      </w:r>
      <w:r w:rsidRPr="00F3371D">
        <w:rPr>
          <w:spacing w:val="-1"/>
        </w:rPr>
        <w:t>pemerintahan hanya dapat dilakukan</w:t>
      </w:r>
      <w:r w:rsidR="00C95E6B" w:rsidRPr="00C95E6B">
        <w:rPr>
          <w:rFonts w:ascii="Segoe UI Symbol" w:hAnsi="Segoe UI Symbol" w:cs="Segoe UI Symbol"/>
          <w:spacing w:val="-1"/>
          <w:sz w:val="16"/>
        </w:rPr>
        <w:t>⠀</w:t>
      </w:r>
      <w:r w:rsidRPr="00F3371D">
        <w:rPr>
          <w:spacing w:val="-1"/>
        </w:rPr>
        <w:t>dalam hal tertentu</w:t>
      </w:r>
      <w:r w:rsidR="00C95E6B" w:rsidRPr="00C95E6B">
        <w:rPr>
          <w:rFonts w:ascii="Segoe UI Symbol" w:hAnsi="Segoe UI Symbol" w:cs="Segoe UI Symbol"/>
          <w:spacing w:val="-1"/>
          <w:sz w:val="16"/>
        </w:rPr>
        <w:t>⠀</w:t>
      </w:r>
      <w:r w:rsidRPr="00F3371D">
        <w:rPr>
          <w:spacing w:val="-1"/>
        </w:rPr>
        <w:t>dimana peraturan perundang-undangan</w:t>
      </w:r>
      <w:r w:rsidR="00C95E6B" w:rsidRPr="00C95E6B">
        <w:rPr>
          <w:rFonts w:ascii="Segoe UI Symbol" w:hAnsi="Segoe UI Symbol" w:cs="Segoe UI Symbol"/>
          <w:spacing w:val="-1"/>
          <w:sz w:val="16"/>
        </w:rPr>
        <w:t>⠀</w:t>
      </w:r>
      <w:r w:rsidRPr="00F3371D">
        <w:rPr>
          <w:spacing w:val="-1"/>
        </w:rPr>
        <w:t>yang berlaku tidak</w:t>
      </w:r>
      <w:r w:rsidR="00C95E6B" w:rsidRPr="00C95E6B">
        <w:rPr>
          <w:rFonts w:ascii="Segoe UI Symbol" w:hAnsi="Segoe UI Symbol" w:cs="Segoe UI Symbol"/>
          <w:spacing w:val="-1"/>
          <w:sz w:val="16"/>
        </w:rPr>
        <w:t>⠀</w:t>
      </w:r>
      <w:r w:rsidRPr="00F3371D">
        <w:rPr>
          <w:spacing w:val="-1"/>
        </w:rPr>
        <w:t>mengaturnya atau karena</w:t>
      </w:r>
      <w:r w:rsidR="00C95E6B" w:rsidRPr="00C95E6B">
        <w:rPr>
          <w:rFonts w:ascii="Segoe UI Symbol" w:hAnsi="Segoe UI Symbol" w:cs="Segoe UI Symbol"/>
          <w:spacing w:val="-1"/>
          <w:sz w:val="16"/>
        </w:rPr>
        <w:t>⠀</w:t>
      </w:r>
      <w:r w:rsidRPr="00F3371D">
        <w:rPr>
          <w:spacing w:val="-1"/>
        </w:rPr>
        <w:t>peraturan yang ada</w:t>
      </w:r>
      <w:r w:rsidR="00C95E6B" w:rsidRPr="00C95E6B">
        <w:rPr>
          <w:rFonts w:ascii="Segoe UI Symbol" w:hAnsi="Segoe UI Symbol" w:cs="Segoe UI Symbol"/>
          <w:spacing w:val="-1"/>
          <w:sz w:val="16"/>
        </w:rPr>
        <w:t>⠀</w:t>
      </w:r>
      <w:r w:rsidRPr="00F3371D">
        <w:rPr>
          <w:spacing w:val="-1"/>
        </w:rPr>
        <w:t>yang mengatur tentang sesuatu</w:t>
      </w:r>
      <w:r w:rsidR="00C95E6B" w:rsidRPr="00C95E6B">
        <w:rPr>
          <w:rFonts w:ascii="Segoe UI Symbol" w:hAnsi="Segoe UI Symbol" w:cs="Segoe UI Symbol"/>
          <w:spacing w:val="-1"/>
          <w:sz w:val="16"/>
        </w:rPr>
        <w:t>⠀</w:t>
      </w:r>
      <w:r w:rsidRPr="00F3371D">
        <w:rPr>
          <w:spacing w:val="-1"/>
        </w:rPr>
        <w:t>hal tidak jelas</w:t>
      </w:r>
      <w:r w:rsidR="00C95E6B" w:rsidRPr="00C95E6B">
        <w:rPr>
          <w:rFonts w:ascii="Segoe UI Symbol" w:hAnsi="Segoe UI Symbol" w:cs="Segoe UI Symbol"/>
          <w:spacing w:val="-1"/>
          <w:sz w:val="16"/>
        </w:rPr>
        <w:t>⠀</w:t>
      </w:r>
      <w:r w:rsidRPr="00F3371D">
        <w:rPr>
          <w:spacing w:val="-1"/>
        </w:rPr>
        <w:t>dan hal tersebut</w:t>
      </w:r>
      <w:r w:rsidR="00C95E6B" w:rsidRPr="00C95E6B">
        <w:rPr>
          <w:rFonts w:ascii="Segoe UI Symbol" w:hAnsi="Segoe UI Symbol" w:cs="Segoe UI Symbol"/>
          <w:spacing w:val="-1"/>
          <w:sz w:val="16"/>
        </w:rPr>
        <w:t>⠀</w:t>
      </w:r>
      <w:r w:rsidRPr="00F3371D">
        <w:rPr>
          <w:spacing w:val="-1"/>
        </w:rPr>
        <w:t>dilakukan dalam keadaan</w:t>
      </w:r>
      <w:r w:rsidR="00C95E6B" w:rsidRPr="00C95E6B">
        <w:rPr>
          <w:rFonts w:ascii="Segoe UI Symbol" w:hAnsi="Segoe UI Symbol" w:cs="Segoe UI Symbol"/>
          <w:spacing w:val="-1"/>
          <w:sz w:val="16"/>
        </w:rPr>
        <w:t>⠀</w:t>
      </w:r>
      <w:r w:rsidRPr="00F3371D">
        <w:rPr>
          <w:spacing w:val="-1"/>
        </w:rPr>
        <w:t>darurat/mendesak demi kepentingan</w:t>
      </w:r>
      <w:r w:rsidR="00C95E6B" w:rsidRPr="00C95E6B">
        <w:rPr>
          <w:rFonts w:ascii="Segoe UI Symbol" w:hAnsi="Segoe UI Symbol" w:cs="Segoe UI Symbol"/>
          <w:spacing w:val="-1"/>
          <w:sz w:val="16"/>
        </w:rPr>
        <w:t>⠀</w:t>
      </w:r>
      <w:r w:rsidRPr="00F3371D">
        <w:rPr>
          <w:spacing w:val="-1"/>
        </w:rPr>
        <w:t>umum yang telah</w:t>
      </w:r>
      <w:r w:rsidR="00C95E6B" w:rsidRPr="00C95E6B">
        <w:rPr>
          <w:rFonts w:ascii="Segoe UI Symbol" w:hAnsi="Segoe UI Symbol" w:cs="Segoe UI Symbol"/>
          <w:spacing w:val="-1"/>
          <w:sz w:val="16"/>
        </w:rPr>
        <w:t>⠀</w:t>
      </w:r>
      <w:r w:rsidRPr="00F3371D">
        <w:rPr>
          <w:spacing w:val="-1"/>
        </w:rPr>
        <w:t>ditetapkan dalam suatu</w:t>
      </w:r>
      <w:r w:rsidR="00C95E6B" w:rsidRPr="00C95E6B">
        <w:rPr>
          <w:rFonts w:ascii="Segoe UI Symbol" w:hAnsi="Segoe UI Symbol" w:cs="Segoe UI Symbol"/>
          <w:spacing w:val="-1"/>
          <w:sz w:val="16"/>
        </w:rPr>
        <w:t>⠀</w:t>
      </w:r>
      <w:r w:rsidRPr="00F3371D">
        <w:rPr>
          <w:spacing w:val="-1"/>
        </w:rPr>
        <w:t>peraturan perundang-undangan. Sedangkan</w:t>
      </w:r>
      <w:r w:rsidR="00F174D4">
        <w:rPr>
          <w:spacing w:val="-1"/>
          <w:lang w:val="id-ID"/>
        </w:rPr>
        <w:t>,</w:t>
      </w:r>
      <w:r w:rsidR="00C95E6B" w:rsidRPr="00C95E6B">
        <w:rPr>
          <w:rFonts w:ascii="Segoe UI Symbol" w:hAnsi="Segoe UI Symbol" w:cs="Segoe UI Symbol"/>
          <w:spacing w:val="-1"/>
          <w:sz w:val="16"/>
        </w:rPr>
        <w:t>⠀</w:t>
      </w:r>
      <w:r w:rsidRPr="00F3371D">
        <w:rPr>
          <w:spacing w:val="-1"/>
        </w:rPr>
        <w:t>yang dimaksud persoalan-persoalan</w:t>
      </w:r>
      <w:r w:rsidR="00C95E6B" w:rsidRPr="00C95E6B">
        <w:rPr>
          <w:rFonts w:ascii="Segoe UI Symbol" w:hAnsi="Segoe UI Symbol" w:cs="Segoe UI Symbol"/>
          <w:spacing w:val="-1"/>
          <w:sz w:val="16"/>
        </w:rPr>
        <w:t>⠀</w:t>
      </w:r>
      <w:r w:rsidRPr="00F3371D">
        <w:rPr>
          <w:spacing w:val="-1"/>
        </w:rPr>
        <w:t>penting yang mendesak,</w:t>
      </w:r>
      <w:r w:rsidR="00C95E6B" w:rsidRPr="00C95E6B">
        <w:rPr>
          <w:rFonts w:ascii="Segoe UI Symbol" w:hAnsi="Segoe UI Symbol" w:cs="Segoe UI Symbol"/>
          <w:spacing w:val="-1"/>
          <w:sz w:val="16"/>
        </w:rPr>
        <w:t>⠀</w:t>
      </w:r>
      <w:r w:rsidRPr="00F3371D">
        <w:rPr>
          <w:spacing w:val="-1"/>
        </w:rPr>
        <w:t>sekurang-kurangnya mengandung unsur-unsur</w:t>
      </w:r>
      <w:r w:rsidR="00C95E6B" w:rsidRPr="00C95E6B">
        <w:rPr>
          <w:rFonts w:ascii="Segoe UI Symbol" w:hAnsi="Segoe UI Symbol" w:cs="Segoe UI Symbol"/>
          <w:spacing w:val="-1"/>
          <w:sz w:val="16"/>
        </w:rPr>
        <w:t>⠀</w:t>
      </w:r>
      <w:r w:rsidRPr="00F3371D">
        <w:rPr>
          <w:spacing w:val="-1"/>
        </w:rPr>
        <w:t xml:space="preserve">sebagai berikut </w:t>
      </w:r>
      <w:r w:rsidR="009739E5" w:rsidRPr="00F3371D">
        <w:rPr>
          <w:spacing w:val="-1"/>
        </w:rPr>
        <w:fldChar w:fldCharType="begin" w:fldLock="1"/>
      </w:r>
      <w:r w:rsidRPr="00F3371D">
        <w:rPr>
          <w:spacing w:val="-1"/>
        </w:rPr>
        <w:instrText>ADDIN CSL_CITATION {"citationItems":[{"id":"ITEM-1","itemData":{"author":[{"dropping-particle":"","family":"Marbun SF","given":"Dkk","non-dropping-particle":"","parse-names":false,"suffix":""}],"id":"ITEM-1","issued":{"date-parts":[["2001"]]},"publisher":"UII Press","publisher-place":"Yogyakarta","title":"Dimensi-Dimensi Pemikiran Hukum Administrasi Negara","type":"book"},"uris":["http://www.mendeley.com/documents/?uuid=72686b9c-0f69-4633-8815-294e1aa541dc"]}],"mendeley":{"formattedCitation":"(Marbun SF 2001)","plainTextFormattedCitation":"(Marbun SF 2001)","previouslyFormattedCitation":"(Marbun SF 2001)"},"properties":{"noteIndex":0},"schema":"https://github.com/citation-style-language/schema/raw/master/csl-citation.json"}</w:instrText>
      </w:r>
      <w:r w:rsidR="009739E5" w:rsidRPr="00F3371D">
        <w:rPr>
          <w:spacing w:val="-1"/>
        </w:rPr>
        <w:fldChar w:fldCharType="separate"/>
      </w:r>
      <w:r w:rsidRPr="00F3371D">
        <w:rPr>
          <w:noProof/>
          <w:spacing w:val="-1"/>
        </w:rPr>
        <w:t>(Marbun SF 2001)</w:t>
      </w:r>
      <w:r w:rsidR="009739E5" w:rsidRPr="00F3371D">
        <w:rPr>
          <w:spacing w:val="-1"/>
        </w:rPr>
        <w:fldChar w:fldCharType="end"/>
      </w:r>
      <w:r w:rsidRPr="00F3371D">
        <w:rPr>
          <w:spacing w:val="-1"/>
        </w:rPr>
        <w:t>:</w:t>
      </w:r>
    </w:p>
    <w:p w14:paraId="2BBBCFA7" w14:textId="77777777" w:rsidR="00F3371D" w:rsidRPr="00F3371D" w:rsidRDefault="00F3371D" w:rsidP="00EF3E42">
      <w:pPr>
        <w:pStyle w:val="ListParagraph"/>
        <w:numPr>
          <w:ilvl w:val="0"/>
          <w:numId w:val="23"/>
        </w:numPr>
        <w:spacing w:line="276" w:lineRule="auto"/>
        <w:ind w:left="714" w:hanging="357"/>
        <w:jc w:val="both"/>
        <w:rPr>
          <w:spacing w:val="-1"/>
        </w:rPr>
      </w:pPr>
      <w:r w:rsidRPr="00F3371D">
        <w:rPr>
          <w:spacing w:val="-1"/>
        </w:rPr>
        <w:t>Persoalan-persoalan</w:t>
      </w:r>
      <w:r w:rsidR="00C95E6B" w:rsidRPr="00C95E6B">
        <w:rPr>
          <w:rFonts w:ascii="Segoe UI Symbol" w:hAnsi="Segoe UI Symbol" w:cs="Segoe UI Symbol"/>
          <w:spacing w:val="-1"/>
          <w:sz w:val="30"/>
        </w:rPr>
        <w:t>⠀</w:t>
      </w:r>
      <w:r w:rsidRPr="00F3371D">
        <w:rPr>
          <w:spacing w:val="-1"/>
        </w:rPr>
        <w:t>yang muncul</w:t>
      </w:r>
      <w:r w:rsidR="00C95E6B" w:rsidRPr="00C95E6B">
        <w:rPr>
          <w:rFonts w:ascii="Segoe UI Symbol" w:hAnsi="Segoe UI Symbol" w:cs="Segoe UI Symbol"/>
          <w:spacing w:val="-1"/>
          <w:sz w:val="30"/>
        </w:rPr>
        <w:t>⠀</w:t>
      </w:r>
      <w:r w:rsidRPr="00F3371D">
        <w:rPr>
          <w:spacing w:val="-1"/>
        </w:rPr>
        <w:t>harus menyangkut kepentingan umum, yaitu, kepentingan</w:t>
      </w:r>
      <w:r w:rsidR="00C95E6B" w:rsidRPr="00C95E6B">
        <w:rPr>
          <w:rFonts w:ascii="Segoe UI Symbol" w:hAnsi="Segoe UI Symbol" w:cs="Segoe UI Symbol"/>
          <w:spacing w:val="-1"/>
        </w:rPr>
        <w:t>⠀</w:t>
      </w:r>
      <w:r w:rsidRPr="00F3371D">
        <w:rPr>
          <w:spacing w:val="-1"/>
        </w:rPr>
        <w:t>bangsa dan negara,</w:t>
      </w:r>
      <w:r w:rsidR="00C95E6B" w:rsidRPr="00C95E6B">
        <w:rPr>
          <w:rFonts w:ascii="Segoe UI Symbol" w:hAnsi="Segoe UI Symbol" w:cs="Segoe UI Symbol"/>
          <w:spacing w:val="-1"/>
        </w:rPr>
        <w:t>⠀</w:t>
      </w:r>
      <w:r w:rsidRPr="00F3371D">
        <w:rPr>
          <w:spacing w:val="-1"/>
        </w:rPr>
        <w:t>kepentingan masyarakat luas,</w:t>
      </w:r>
      <w:r w:rsidR="00C95E6B" w:rsidRPr="00C95E6B">
        <w:rPr>
          <w:rFonts w:ascii="Segoe UI Symbol" w:hAnsi="Segoe UI Symbol" w:cs="Segoe UI Symbol"/>
          <w:spacing w:val="-1"/>
        </w:rPr>
        <w:t>⠀</w:t>
      </w:r>
      <w:r w:rsidRPr="00F3371D">
        <w:rPr>
          <w:spacing w:val="-1"/>
        </w:rPr>
        <w:t>kepentingan rakyat banyak/bersama,</w:t>
      </w:r>
      <w:r w:rsidR="00C95E6B" w:rsidRPr="00C95E6B">
        <w:rPr>
          <w:rFonts w:ascii="Segoe UI Symbol" w:hAnsi="Segoe UI Symbol" w:cs="Segoe UI Symbol"/>
          <w:spacing w:val="-1"/>
        </w:rPr>
        <w:t>⠀</w:t>
      </w:r>
      <w:r w:rsidRPr="00F3371D">
        <w:rPr>
          <w:spacing w:val="-1"/>
        </w:rPr>
        <w:t>serta kepentingan pembangunan.</w:t>
      </w:r>
      <w:r w:rsidR="00C95E6B" w:rsidRPr="00C95E6B">
        <w:rPr>
          <w:rFonts w:ascii="Segoe UI Symbol" w:hAnsi="Segoe UI Symbol" w:cs="Segoe UI Symbol"/>
          <w:spacing w:val="-1"/>
        </w:rPr>
        <w:t>⠀</w:t>
      </w:r>
    </w:p>
    <w:p w14:paraId="2BBBCFA8" w14:textId="77777777" w:rsidR="00F3371D" w:rsidRPr="00F3371D" w:rsidRDefault="00F3371D" w:rsidP="00EF3E42">
      <w:pPr>
        <w:pStyle w:val="ListParagraph"/>
        <w:numPr>
          <w:ilvl w:val="0"/>
          <w:numId w:val="23"/>
        </w:numPr>
        <w:spacing w:line="276" w:lineRule="auto"/>
        <w:ind w:left="714" w:hanging="357"/>
        <w:jc w:val="both"/>
        <w:rPr>
          <w:spacing w:val="-1"/>
        </w:rPr>
      </w:pPr>
      <w:r w:rsidRPr="00F3371D">
        <w:rPr>
          <w:spacing w:val="-1"/>
        </w:rPr>
        <w:t>Munculnya persoalan tersebut</w:t>
      </w:r>
      <w:r w:rsidR="00C95E6B" w:rsidRPr="00C95E6B">
        <w:rPr>
          <w:rFonts w:ascii="Segoe UI Symbol" w:hAnsi="Segoe UI Symbol" w:cs="Segoe UI Symbol"/>
          <w:spacing w:val="-1"/>
        </w:rPr>
        <w:t>⠀</w:t>
      </w:r>
      <w:r w:rsidRPr="00F3371D">
        <w:rPr>
          <w:spacing w:val="-1"/>
        </w:rPr>
        <w:t>secara tiba-tiba, berada</w:t>
      </w:r>
      <w:r w:rsidR="00C95E6B" w:rsidRPr="00C95E6B">
        <w:rPr>
          <w:rFonts w:ascii="Segoe UI Symbol" w:hAnsi="Segoe UI Symbol" w:cs="Segoe UI Symbol"/>
          <w:spacing w:val="-1"/>
        </w:rPr>
        <w:t>⠀</w:t>
      </w:r>
      <w:r w:rsidRPr="00F3371D">
        <w:rPr>
          <w:spacing w:val="-1"/>
        </w:rPr>
        <w:t>di luar rencana</w:t>
      </w:r>
      <w:r w:rsidR="00C95E6B" w:rsidRPr="00C95E6B">
        <w:rPr>
          <w:rFonts w:ascii="Segoe UI Symbol" w:hAnsi="Segoe UI Symbol" w:cs="Segoe UI Symbol"/>
          <w:spacing w:val="-1"/>
        </w:rPr>
        <w:t>⠀</w:t>
      </w:r>
      <w:r w:rsidRPr="00F3371D">
        <w:rPr>
          <w:spacing w:val="-1"/>
        </w:rPr>
        <w:t>yang telah</w:t>
      </w:r>
      <w:r w:rsidR="00C95E6B" w:rsidRPr="00C95E6B">
        <w:rPr>
          <w:rFonts w:ascii="Segoe UI Symbol" w:hAnsi="Segoe UI Symbol" w:cs="Segoe UI Symbol"/>
          <w:spacing w:val="-1"/>
        </w:rPr>
        <w:t>⠀</w:t>
      </w:r>
      <w:r w:rsidRPr="00F3371D">
        <w:rPr>
          <w:spacing w:val="-1"/>
        </w:rPr>
        <w:t xml:space="preserve">ditentukan. </w:t>
      </w:r>
    </w:p>
    <w:p w14:paraId="2BBBCFA9" w14:textId="77777777" w:rsidR="00F3371D" w:rsidRPr="00F3371D" w:rsidRDefault="00F3371D" w:rsidP="00EF3E42">
      <w:pPr>
        <w:pStyle w:val="ListParagraph"/>
        <w:numPr>
          <w:ilvl w:val="0"/>
          <w:numId w:val="23"/>
        </w:numPr>
        <w:spacing w:line="276" w:lineRule="auto"/>
        <w:ind w:left="714" w:hanging="357"/>
        <w:jc w:val="both"/>
        <w:rPr>
          <w:spacing w:val="-1"/>
        </w:rPr>
      </w:pPr>
      <w:r w:rsidRPr="00F3371D">
        <w:rPr>
          <w:spacing w:val="-1"/>
        </w:rPr>
        <w:t>Untuk menyelesaikan</w:t>
      </w:r>
      <w:r w:rsidR="00C95E6B" w:rsidRPr="00C95E6B">
        <w:rPr>
          <w:rFonts w:ascii="Segoe UI Symbol" w:hAnsi="Segoe UI Symbol" w:cs="Segoe UI Symbol"/>
          <w:spacing w:val="-1"/>
        </w:rPr>
        <w:t>⠀</w:t>
      </w:r>
      <w:r w:rsidRPr="00F3371D">
        <w:rPr>
          <w:spacing w:val="-1"/>
        </w:rPr>
        <w:t>persoalan tersebut, peraturan</w:t>
      </w:r>
      <w:r w:rsidR="00C95E6B" w:rsidRPr="00C95E6B">
        <w:rPr>
          <w:rFonts w:ascii="Segoe UI Symbol" w:hAnsi="Segoe UI Symbol" w:cs="Segoe UI Symbol"/>
          <w:spacing w:val="-1"/>
        </w:rPr>
        <w:t>⠀</w:t>
      </w:r>
      <w:r w:rsidRPr="00F3371D">
        <w:rPr>
          <w:spacing w:val="-1"/>
        </w:rPr>
        <w:t>perundang-undangan belum mengaturnya</w:t>
      </w:r>
      <w:r w:rsidR="00C95E6B" w:rsidRPr="00C95E6B">
        <w:rPr>
          <w:rFonts w:ascii="Segoe UI Symbol" w:hAnsi="Segoe UI Symbol" w:cs="Segoe UI Symbol"/>
          <w:spacing w:val="-1"/>
        </w:rPr>
        <w:t>⠀</w:t>
      </w:r>
      <w:r w:rsidRPr="00F3371D">
        <w:rPr>
          <w:spacing w:val="-1"/>
        </w:rPr>
        <w:t>atau hanya mengatur</w:t>
      </w:r>
      <w:r w:rsidR="00C95E6B" w:rsidRPr="00C95E6B">
        <w:rPr>
          <w:rFonts w:ascii="Segoe UI Symbol" w:hAnsi="Segoe UI Symbol" w:cs="Segoe UI Symbol"/>
          <w:spacing w:val="-1"/>
        </w:rPr>
        <w:t>⠀</w:t>
      </w:r>
      <w:r w:rsidRPr="00F3371D">
        <w:rPr>
          <w:spacing w:val="-1"/>
        </w:rPr>
        <w:t>secara umum,</w:t>
      </w:r>
      <w:r w:rsidR="00C95E6B" w:rsidRPr="00C95E6B">
        <w:rPr>
          <w:rFonts w:ascii="Segoe UI Symbol" w:hAnsi="Segoe UI Symbol" w:cs="Segoe UI Symbol"/>
          <w:spacing w:val="-1"/>
        </w:rPr>
        <w:t>⠀</w:t>
      </w:r>
      <w:r w:rsidRPr="00F3371D">
        <w:rPr>
          <w:spacing w:val="-1"/>
        </w:rPr>
        <w:t>sehingga administrasi Negara mempunyai</w:t>
      </w:r>
      <w:r w:rsidR="00C95E6B" w:rsidRPr="00C95E6B">
        <w:rPr>
          <w:rFonts w:ascii="Segoe UI Symbol" w:hAnsi="Segoe UI Symbol" w:cs="Segoe UI Symbol"/>
          <w:spacing w:val="-1"/>
        </w:rPr>
        <w:t>⠀</w:t>
      </w:r>
      <w:r w:rsidRPr="00F3371D">
        <w:rPr>
          <w:spacing w:val="-1"/>
        </w:rPr>
        <w:t>kebebasan untuk</w:t>
      </w:r>
      <w:r w:rsidR="00C95E6B" w:rsidRPr="00C95E6B">
        <w:rPr>
          <w:rFonts w:ascii="Segoe UI Symbol" w:hAnsi="Segoe UI Symbol" w:cs="Segoe UI Symbol"/>
          <w:spacing w:val="-1"/>
        </w:rPr>
        <w:t>⠀</w:t>
      </w:r>
      <w:r w:rsidRPr="00F3371D">
        <w:rPr>
          <w:spacing w:val="-1"/>
        </w:rPr>
        <w:t>menyelesaikan atas inisiatif</w:t>
      </w:r>
      <w:r w:rsidR="00C95E6B" w:rsidRPr="00C95E6B">
        <w:rPr>
          <w:rFonts w:ascii="Segoe UI Symbol" w:hAnsi="Segoe UI Symbol" w:cs="Segoe UI Symbol"/>
          <w:spacing w:val="-1"/>
        </w:rPr>
        <w:t>⠀</w:t>
      </w:r>
      <w:r w:rsidRPr="00F3371D">
        <w:rPr>
          <w:spacing w:val="-1"/>
        </w:rPr>
        <w:t xml:space="preserve">sendiri. </w:t>
      </w:r>
    </w:p>
    <w:p w14:paraId="2BBBCFAA" w14:textId="77777777" w:rsidR="00F3371D" w:rsidRPr="00F3371D" w:rsidRDefault="00F3371D" w:rsidP="00EF3E42">
      <w:pPr>
        <w:pStyle w:val="ListParagraph"/>
        <w:numPr>
          <w:ilvl w:val="0"/>
          <w:numId w:val="23"/>
        </w:numPr>
        <w:spacing w:line="276" w:lineRule="auto"/>
        <w:ind w:left="714" w:hanging="357"/>
        <w:jc w:val="both"/>
        <w:rPr>
          <w:spacing w:val="-1"/>
        </w:rPr>
      </w:pPr>
      <w:r w:rsidRPr="00F3371D">
        <w:rPr>
          <w:spacing w:val="-1"/>
        </w:rPr>
        <w:t>Prosedurnya tidak</w:t>
      </w:r>
      <w:r w:rsidR="00C95E6B" w:rsidRPr="00C95E6B">
        <w:rPr>
          <w:rFonts w:ascii="Segoe UI Symbol" w:hAnsi="Segoe UI Symbol" w:cs="Segoe UI Symbol"/>
          <w:spacing w:val="-1"/>
        </w:rPr>
        <w:t>⠀</w:t>
      </w:r>
      <w:r w:rsidRPr="00F3371D">
        <w:rPr>
          <w:spacing w:val="-1"/>
        </w:rPr>
        <w:t>dapat diselesaikan menurut administrasi</w:t>
      </w:r>
      <w:r w:rsidR="00C95E6B" w:rsidRPr="00C95E6B">
        <w:rPr>
          <w:rFonts w:ascii="Segoe UI Symbol" w:hAnsi="Segoe UI Symbol" w:cs="Segoe UI Symbol"/>
          <w:spacing w:val="-1"/>
        </w:rPr>
        <w:t>⠀</w:t>
      </w:r>
      <w:r w:rsidRPr="00F3371D">
        <w:rPr>
          <w:spacing w:val="-1"/>
        </w:rPr>
        <w:t>yang normal, atau</w:t>
      </w:r>
      <w:r w:rsidR="00C95E6B" w:rsidRPr="00C95E6B">
        <w:rPr>
          <w:rFonts w:ascii="Segoe UI Symbol" w:hAnsi="Segoe UI Symbol" w:cs="Segoe UI Symbol"/>
          <w:spacing w:val="-1"/>
        </w:rPr>
        <w:t>⠀</w:t>
      </w:r>
      <w:r w:rsidRPr="00F3371D">
        <w:rPr>
          <w:spacing w:val="-1"/>
        </w:rPr>
        <w:t>jika diselesaikan menurut</w:t>
      </w:r>
      <w:r w:rsidR="00C95E6B" w:rsidRPr="00C95E6B">
        <w:rPr>
          <w:rFonts w:ascii="Segoe UI Symbol" w:hAnsi="Segoe UI Symbol" w:cs="Segoe UI Symbol"/>
          <w:spacing w:val="-1"/>
        </w:rPr>
        <w:t>⠀</w:t>
      </w:r>
      <w:r w:rsidRPr="00F3371D">
        <w:rPr>
          <w:spacing w:val="-1"/>
        </w:rPr>
        <w:t>pro</w:t>
      </w:r>
      <w:bookmarkStart w:id="2" w:name="_GoBack"/>
      <w:bookmarkEnd w:id="2"/>
      <w:r w:rsidRPr="00F3371D">
        <w:rPr>
          <w:spacing w:val="-1"/>
        </w:rPr>
        <w:t>sedur administrasi yang</w:t>
      </w:r>
      <w:r w:rsidR="00C95E6B" w:rsidRPr="00C95E6B">
        <w:rPr>
          <w:rFonts w:ascii="Segoe UI Symbol" w:hAnsi="Segoe UI Symbol" w:cs="Segoe UI Symbol"/>
          <w:spacing w:val="-1"/>
        </w:rPr>
        <w:t>⠀</w:t>
      </w:r>
      <w:r w:rsidRPr="00F3371D">
        <w:rPr>
          <w:spacing w:val="-1"/>
        </w:rPr>
        <w:t>normal justru kurang</w:t>
      </w:r>
      <w:r w:rsidR="00C95E6B" w:rsidRPr="00C95E6B">
        <w:rPr>
          <w:rFonts w:ascii="Segoe UI Symbol" w:hAnsi="Segoe UI Symbol" w:cs="Segoe UI Symbol"/>
          <w:spacing w:val="-1"/>
        </w:rPr>
        <w:t>⠀</w:t>
      </w:r>
      <w:r w:rsidRPr="00F3371D">
        <w:rPr>
          <w:spacing w:val="-1"/>
        </w:rPr>
        <w:t>berdaya guna dan</w:t>
      </w:r>
      <w:r w:rsidR="00C95E6B" w:rsidRPr="00C95E6B">
        <w:rPr>
          <w:rFonts w:ascii="Segoe UI Symbol" w:hAnsi="Segoe UI Symbol" w:cs="Segoe UI Symbol"/>
          <w:spacing w:val="-1"/>
        </w:rPr>
        <w:t>⠀</w:t>
      </w:r>
      <w:r w:rsidRPr="00F3371D">
        <w:rPr>
          <w:spacing w:val="-1"/>
        </w:rPr>
        <w:t xml:space="preserve">berhasil guna. </w:t>
      </w:r>
    </w:p>
    <w:p w14:paraId="2BBBCFAB" w14:textId="4B95537B" w:rsidR="00F3371D" w:rsidRPr="00F3371D" w:rsidRDefault="00F3371D" w:rsidP="00EF3E42">
      <w:pPr>
        <w:pStyle w:val="ListParagraph"/>
        <w:numPr>
          <w:ilvl w:val="0"/>
          <w:numId w:val="23"/>
        </w:numPr>
        <w:spacing w:line="276" w:lineRule="auto"/>
        <w:ind w:left="714" w:hanging="357"/>
        <w:jc w:val="both"/>
        <w:rPr>
          <w:spacing w:val="-1"/>
        </w:rPr>
      </w:pPr>
      <w:r w:rsidRPr="00F3371D">
        <w:rPr>
          <w:spacing w:val="-1"/>
        </w:rPr>
        <w:t>Jika</w:t>
      </w:r>
      <w:r w:rsidR="00C95E6B" w:rsidRPr="00C95E6B">
        <w:rPr>
          <w:rFonts w:ascii="Segoe UI Symbol" w:hAnsi="Segoe UI Symbol" w:cs="Segoe UI Symbol"/>
          <w:spacing w:val="-1"/>
        </w:rPr>
        <w:t>⠀</w:t>
      </w:r>
      <w:r w:rsidRPr="00F3371D">
        <w:rPr>
          <w:spacing w:val="-1"/>
        </w:rPr>
        <w:t>persoalan tersebut tidak</w:t>
      </w:r>
      <w:r w:rsidR="00C95E6B" w:rsidRPr="00C95E6B">
        <w:rPr>
          <w:rFonts w:ascii="Segoe UI Symbol" w:hAnsi="Segoe UI Symbol" w:cs="Segoe UI Symbol"/>
          <w:spacing w:val="-1"/>
        </w:rPr>
        <w:t>⠀</w:t>
      </w:r>
      <w:r w:rsidRPr="00F3371D">
        <w:rPr>
          <w:spacing w:val="-1"/>
        </w:rPr>
        <w:t>diselesaikan dengan cepat,</w:t>
      </w:r>
      <w:r w:rsidR="00F174D4">
        <w:rPr>
          <w:spacing w:val="-1"/>
          <w:lang w:val="id-ID"/>
        </w:rPr>
        <w:t xml:space="preserve"> </w:t>
      </w:r>
      <w:r w:rsidR="00C95E6B" w:rsidRPr="00C95E6B">
        <w:rPr>
          <w:rFonts w:ascii="Segoe UI Symbol" w:hAnsi="Segoe UI Symbol" w:cs="Segoe UI Symbol"/>
          <w:spacing w:val="-1"/>
        </w:rPr>
        <w:t>⠀</w:t>
      </w:r>
      <w:r w:rsidRPr="00F3371D">
        <w:rPr>
          <w:spacing w:val="-1"/>
        </w:rPr>
        <w:t>maka akan menimbulkan</w:t>
      </w:r>
      <w:r w:rsidR="00C95E6B" w:rsidRPr="00C95E6B">
        <w:rPr>
          <w:rFonts w:ascii="Segoe UI Symbol" w:hAnsi="Segoe UI Symbol" w:cs="Segoe UI Symbol"/>
          <w:spacing w:val="-1"/>
        </w:rPr>
        <w:t>⠀</w:t>
      </w:r>
      <w:r w:rsidR="00F174D4">
        <w:rPr>
          <w:spacing w:val="-1"/>
        </w:rPr>
        <w:t xml:space="preserve">kerugian bagi </w:t>
      </w:r>
      <w:r w:rsidRPr="00F3371D">
        <w:rPr>
          <w:spacing w:val="-1"/>
        </w:rPr>
        <w:t>kepentingan</w:t>
      </w:r>
      <w:r w:rsidR="00C95E6B" w:rsidRPr="00C95E6B">
        <w:rPr>
          <w:rFonts w:ascii="Segoe UI Symbol" w:hAnsi="Segoe UI Symbol" w:cs="Segoe UI Symbol"/>
          <w:spacing w:val="-1"/>
        </w:rPr>
        <w:t>⠀</w:t>
      </w:r>
      <w:r w:rsidRPr="00F3371D">
        <w:rPr>
          <w:spacing w:val="-1"/>
        </w:rPr>
        <w:t>umum.</w:t>
      </w:r>
    </w:p>
    <w:p w14:paraId="2BBBCFAC" w14:textId="672D0AB8" w:rsidR="00F3371D" w:rsidRPr="00F3371D" w:rsidRDefault="00F3371D" w:rsidP="00EF3E42">
      <w:pPr>
        <w:pStyle w:val="ListParagraph"/>
        <w:spacing w:line="276" w:lineRule="auto"/>
        <w:ind w:left="0" w:firstLine="425"/>
        <w:jc w:val="both"/>
        <w:rPr>
          <w:spacing w:val="-1"/>
        </w:rPr>
      </w:pPr>
      <w:r w:rsidRPr="00F3371D">
        <w:rPr>
          <w:spacing w:val="-1"/>
        </w:rPr>
        <w:t>Berdasarkan doktrin dapat</w:t>
      </w:r>
      <w:r w:rsidR="00C95E6B" w:rsidRPr="00C95E6B">
        <w:rPr>
          <w:rFonts w:ascii="Segoe UI Symbol" w:hAnsi="Segoe UI Symbol" w:cs="Segoe UI Symbol"/>
          <w:spacing w:val="-1"/>
        </w:rPr>
        <w:t>⠀</w:t>
      </w:r>
      <w:r w:rsidRPr="00F3371D">
        <w:rPr>
          <w:spacing w:val="-1"/>
        </w:rPr>
        <w:t>disimpulkan bahwa keadaan</w:t>
      </w:r>
      <w:r w:rsidR="00C95E6B" w:rsidRPr="00C95E6B">
        <w:rPr>
          <w:rFonts w:ascii="Segoe UI Symbol" w:hAnsi="Segoe UI Symbol" w:cs="Segoe UI Symbol"/>
          <w:spacing w:val="-1"/>
        </w:rPr>
        <w:t>⠀</w:t>
      </w:r>
      <w:r w:rsidRPr="00F3371D">
        <w:rPr>
          <w:spacing w:val="-1"/>
        </w:rPr>
        <w:t>mendesak adalah suatu</w:t>
      </w:r>
      <w:r w:rsidR="00C95E6B" w:rsidRPr="00C95E6B">
        <w:rPr>
          <w:rFonts w:ascii="Segoe UI Symbol" w:hAnsi="Segoe UI Symbol" w:cs="Segoe UI Symbol"/>
          <w:spacing w:val="-1"/>
        </w:rPr>
        <w:t>⠀</w:t>
      </w:r>
      <w:r w:rsidRPr="00F3371D">
        <w:rPr>
          <w:spacing w:val="-1"/>
        </w:rPr>
        <w:t>keadaan yang muncul secara</w:t>
      </w:r>
      <w:r w:rsidR="00C95E6B" w:rsidRPr="00C95E6B">
        <w:rPr>
          <w:rFonts w:ascii="Segoe UI Symbol" w:hAnsi="Segoe UI Symbol" w:cs="Segoe UI Symbol"/>
          <w:spacing w:val="-1"/>
        </w:rPr>
        <w:t>⠀</w:t>
      </w:r>
      <w:r w:rsidRPr="00F3371D">
        <w:rPr>
          <w:spacing w:val="-1"/>
        </w:rPr>
        <w:t>tiba-tiba menyangkut kepentingan</w:t>
      </w:r>
      <w:r w:rsidR="00C95E6B" w:rsidRPr="00C95E6B">
        <w:rPr>
          <w:rFonts w:ascii="Segoe UI Symbol" w:hAnsi="Segoe UI Symbol" w:cs="Segoe UI Symbol"/>
          <w:spacing w:val="-1"/>
        </w:rPr>
        <w:t>⠀</w:t>
      </w:r>
      <w:r w:rsidRPr="00F3371D">
        <w:rPr>
          <w:spacing w:val="-1"/>
        </w:rPr>
        <w:t>umum yang harus</w:t>
      </w:r>
      <w:r w:rsidR="00C95E6B" w:rsidRPr="00C95E6B">
        <w:rPr>
          <w:rFonts w:ascii="Segoe UI Symbol" w:hAnsi="Segoe UI Symbol" w:cs="Segoe UI Symbol"/>
          <w:spacing w:val="-1"/>
        </w:rPr>
        <w:t>⠀</w:t>
      </w:r>
      <w:r w:rsidRPr="00F3371D">
        <w:rPr>
          <w:spacing w:val="-1"/>
        </w:rPr>
        <w:t>diselesaikan dengan cepat,</w:t>
      </w:r>
      <w:r w:rsidR="00C95E6B" w:rsidRPr="00C95E6B">
        <w:rPr>
          <w:rFonts w:ascii="Segoe UI Symbol" w:hAnsi="Segoe UI Symbol" w:cs="Segoe UI Symbol"/>
          <w:spacing w:val="-1"/>
        </w:rPr>
        <w:t>⠀</w:t>
      </w:r>
      <w:r w:rsidRPr="00F3371D">
        <w:rPr>
          <w:spacing w:val="-1"/>
        </w:rPr>
        <w:t>dimana untuk menyelesaikan</w:t>
      </w:r>
      <w:r w:rsidR="00C95E6B" w:rsidRPr="00C95E6B">
        <w:rPr>
          <w:rFonts w:ascii="Segoe UI Symbol" w:hAnsi="Segoe UI Symbol" w:cs="Segoe UI Symbol"/>
          <w:spacing w:val="-1"/>
        </w:rPr>
        <w:t>⠀</w:t>
      </w:r>
      <w:r w:rsidRPr="00F3371D">
        <w:rPr>
          <w:spacing w:val="-1"/>
        </w:rPr>
        <w:t>persoalan tersebut, peraturan</w:t>
      </w:r>
      <w:r w:rsidR="00C95E6B" w:rsidRPr="00C95E6B">
        <w:rPr>
          <w:rFonts w:ascii="Segoe UI Symbol" w:hAnsi="Segoe UI Symbol" w:cs="Segoe UI Symbol"/>
          <w:spacing w:val="-1"/>
        </w:rPr>
        <w:t>⠀</w:t>
      </w:r>
      <w:r w:rsidRPr="00F3371D">
        <w:rPr>
          <w:spacing w:val="-1"/>
        </w:rPr>
        <w:t>perundang-undangan belum mengaturnya</w:t>
      </w:r>
      <w:r w:rsidR="00C95E6B" w:rsidRPr="00C95E6B">
        <w:rPr>
          <w:rFonts w:ascii="Segoe UI Symbol" w:hAnsi="Segoe UI Symbol" w:cs="Segoe UI Symbol"/>
          <w:spacing w:val="-1"/>
        </w:rPr>
        <w:t>⠀</w:t>
      </w:r>
      <w:r w:rsidRPr="00F3371D">
        <w:rPr>
          <w:spacing w:val="-1"/>
        </w:rPr>
        <w:t xml:space="preserve">atau hanya mengatur </w:t>
      </w:r>
      <w:r w:rsidRPr="00F3371D">
        <w:rPr>
          <w:spacing w:val="-1"/>
        </w:rPr>
        <w:lastRenderedPageBreak/>
        <w:t>secara</w:t>
      </w:r>
      <w:r w:rsidR="00C95E6B" w:rsidRPr="00C95E6B">
        <w:rPr>
          <w:rFonts w:ascii="Segoe UI Symbol" w:hAnsi="Segoe UI Symbol" w:cs="Segoe UI Symbol"/>
          <w:spacing w:val="-1"/>
        </w:rPr>
        <w:t>⠀</w:t>
      </w:r>
      <w:r w:rsidRPr="00F3371D">
        <w:rPr>
          <w:spacing w:val="-1"/>
        </w:rPr>
        <w:t>umum. Sedangkan pengertian</w:t>
      </w:r>
      <w:r w:rsidR="00C95E6B" w:rsidRPr="00C95E6B">
        <w:rPr>
          <w:rFonts w:ascii="Segoe UI Symbol" w:hAnsi="Segoe UI Symbol" w:cs="Segoe UI Symbol"/>
          <w:spacing w:val="-1"/>
        </w:rPr>
        <w:t>⠀</w:t>
      </w:r>
      <w:r w:rsidRPr="00F3371D">
        <w:rPr>
          <w:spacing w:val="-1"/>
        </w:rPr>
        <w:t>kepentingan umum menurut</w:t>
      </w:r>
      <w:r w:rsidR="00C95E6B" w:rsidRPr="00C95E6B">
        <w:rPr>
          <w:rFonts w:ascii="Segoe UI Symbol" w:hAnsi="Segoe UI Symbol" w:cs="Segoe UI Symbol"/>
          <w:spacing w:val="-1"/>
        </w:rPr>
        <w:t>⠀</w:t>
      </w:r>
      <w:r w:rsidRPr="00F3371D">
        <w:rPr>
          <w:spacing w:val="-1"/>
        </w:rPr>
        <w:t>penjelasan Pasal 49</w:t>
      </w:r>
      <w:r w:rsidR="00C95E6B" w:rsidRPr="00C95E6B">
        <w:rPr>
          <w:rFonts w:ascii="Segoe UI Symbol" w:hAnsi="Segoe UI Symbol" w:cs="Segoe UI Symbol"/>
          <w:spacing w:val="-1"/>
        </w:rPr>
        <w:t>⠀</w:t>
      </w:r>
      <w:r w:rsidRPr="00F3371D">
        <w:rPr>
          <w:spacing w:val="-1"/>
        </w:rPr>
        <w:t>Undang-Undang Nomor 5 Tahun</w:t>
      </w:r>
      <w:r w:rsidR="00C95E6B" w:rsidRPr="00C95E6B">
        <w:rPr>
          <w:rFonts w:ascii="Segoe UI Symbol" w:hAnsi="Segoe UI Symbol" w:cs="Segoe UI Symbol"/>
          <w:spacing w:val="-1"/>
        </w:rPr>
        <w:t>⠀</w:t>
      </w:r>
      <w:r w:rsidRPr="00F3371D">
        <w:rPr>
          <w:spacing w:val="-1"/>
        </w:rPr>
        <w:t>1986 (UU No.</w:t>
      </w:r>
      <w:r w:rsidR="00C95E6B" w:rsidRPr="00C95E6B">
        <w:rPr>
          <w:rFonts w:ascii="Segoe UI Symbol" w:hAnsi="Segoe UI Symbol" w:cs="Segoe UI Symbol"/>
          <w:spacing w:val="-1"/>
        </w:rPr>
        <w:t>⠀</w:t>
      </w:r>
      <w:r w:rsidRPr="00F3371D">
        <w:rPr>
          <w:spacing w:val="-1"/>
        </w:rPr>
        <w:t>5 tahun 1986)</w:t>
      </w:r>
      <w:r w:rsidR="00C95E6B" w:rsidRPr="00C95E6B">
        <w:rPr>
          <w:rFonts w:ascii="Segoe UI Symbol" w:hAnsi="Segoe UI Symbol" w:cs="Segoe UI Symbol"/>
          <w:spacing w:val="-1"/>
        </w:rPr>
        <w:t>⠀</w:t>
      </w:r>
      <w:r w:rsidRPr="00F3371D">
        <w:rPr>
          <w:spacing w:val="-1"/>
        </w:rPr>
        <w:t>dijelaskan bahwa yang</w:t>
      </w:r>
      <w:r w:rsidR="00C95E6B" w:rsidRPr="00C95E6B">
        <w:rPr>
          <w:rFonts w:ascii="Segoe UI Symbol" w:hAnsi="Segoe UI Symbol" w:cs="Segoe UI Symbol"/>
          <w:spacing w:val="-1"/>
        </w:rPr>
        <w:t>⠀</w:t>
      </w:r>
      <w:r w:rsidRPr="00F3371D">
        <w:rPr>
          <w:spacing w:val="-1"/>
        </w:rPr>
        <w:t>dimaksud dengan “kepentingan</w:t>
      </w:r>
      <w:r w:rsidR="00C95E6B" w:rsidRPr="00C95E6B">
        <w:rPr>
          <w:rFonts w:ascii="Segoe UI Symbol" w:hAnsi="Segoe UI Symbol" w:cs="Segoe UI Symbol"/>
          <w:spacing w:val="-1"/>
        </w:rPr>
        <w:t>⠀</w:t>
      </w:r>
      <w:r w:rsidRPr="00F3371D">
        <w:rPr>
          <w:spacing w:val="-1"/>
        </w:rPr>
        <w:t>umum” adalah kepentingan</w:t>
      </w:r>
      <w:r w:rsidR="00C95E6B" w:rsidRPr="00C95E6B">
        <w:rPr>
          <w:rFonts w:ascii="Segoe UI Symbol" w:hAnsi="Segoe UI Symbol" w:cs="Segoe UI Symbol"/>
          <w:spacing w:val="-1"/>
        </w:rPr>
        <w:t>⠀</w:t>
      </w:r>
      <w:r w:rsidRPr="00F3371D">
        <w:rPr>
          <w:spacing w:val="-1"/>
        </w:rPr>
        <w:t>bangsa dan negara</w:t>
      </w:r>
      <w:r w:rsidR="00C95E6B" w:rsidRPr="00C95E6B">
        <w:rPr>
          <w:rFonts w:ascii="Segoe UI Symbol" w:hAnsi="Segoe UI Symbol" w:cs="Segoe UI Symbol"/>
          <w:spacing w:val="-1"/>
        </w:rPr>
        <w:t>⠀</w:t>
      </w:r>
      <w:r w:rsidRPr="00F3371D">
        <w:rPr>
          <w:spacing w:val="-1"/>
        </w:rPr>
        <w:t>dan/atau kepentingan masyarakat</w:t>
      </w:r>
      <w:r w:rsidR="00C95E6B" w:rsidRPr="00C95E6B">
        <w:rPr>
          <w:rFonts w:ascii="Segoe UI Symbol" w:hAnsi="Segoe UI Symbol" w:cs="Segoe UI Symbol"/>
          <w:spacing w:val="-1"/>
        </w:rPr>
        <w:t>⠀</w:t>
      </w:r>
      <w:r w:rsidRPr="00F3371D">
        <w:rPr>
          <w:spacing w:val="-1"/>
        </w:rPr>
        <w:t>bersama dan/atau kepentingan</w:t>
      </w:r>
      <w:r w:rsidR="00C95E6B" w:rsidRPr="00C95E6B">
        <w:rPr>
          <w:rFonts w:ascii="Segoe UI Symbol" w:hAnsi="Segoe UI Symbol" w:cs="Segoe UI Symbol"/>
          <w:spacing w:val="-1"/>
          <w:sz w:val="6"/>
        </w:rPr>
        <w:t>⠀</w:t>
      </w:r>
      <w:r w:rsidRPr="00F3371D">
        <w:rPr>
          <w:spacing w:val="-1"/>
        </w:rPr>
        <w:t>pembangunan, sesuai dengan</w:t>
      </w:r>
      <w:r w:rsidR="00C95E6B" w:rsidRPr="00C95E6B">
        <w:rPr>
          <w:rFonts w:ascii="Segoe UI Symbol" w:hAnsi="Segoe UI Symbol" w:cs="Segoe UI Symbol"/>
          <w:spacing w:val="-1"/>
          <w:sz w:val="6"/>
        </w:rPr>
        <w:t>⠀</w:t>
      </w:r>
      <w:r w:rsidRPr="00F3371D">
        <w:rPr>
          <w:spacing w:val="-1"/>
        </w:rPr>
        <w:t>peraturan perundang-undangan yang berlaku.</w:t>
      </w:r>
      <w:r w:rsidR="00C95E6B" w:rsidRPr="00C95E6B">
        <w:rPr>
          <w:rFonts w:ascii="Segoe UI Symbol" w:hAnsi="Segoe UI Symbol" w:cs="Segoe UI Symbol"/>
          <w:spacing w:val="-1"/>
          <w:sz w:val="6"/>
        </w:rPr>
        <w:t>⠀</w:t>
      </w:r>
      <w:r w:rsidR="00F174D4">
        <w:rPr>
          <w:rFonts w:ascii="Segoe UI Symbol" w:hAnsi="Segoe UI Symbol" w:cs="Segoe UI Symbol"/>
          <w:spacing w:val="-1"/>
          <w:sz w:val="6"/>
          <w:lang w:val="id-ID"/>
        </w:rPr>
        <w:t xml:space="preserve"> </w:t>
      </w:r>
      <w:r w:rsidRPr="00F3371D">
        <w:rPr>
          <w:spacing w:val="-1"/>
        </w:rPr>
        <w:t>Artinya masih memungkinkan</w:t>
      </w:r>
      <w:r w:rsidR="00C95E6B" w:rsidRPr="00C95E6B">
        <w:rPr>
          <w:rFonts w:ascii="Segoe UI Symbol" w:hAnsi="Segoe UI Symbol" w:cs="Segoe UI Symbol"/>
          <w:spacing w:val="-1"/>
          <w:sz w:val="6"/>
        </w:rPr>
        <w:t>⠀</w:t>
      </w:r>
      <w:r w:rsidRPr="00F3371D">
        <w:rPr>
          <w:spacing w:val="-1"/>
        </w:rPr>
        <w:t>peraturan perundang-undangan yang</w:t>
      </w:r>
      <w:r w:rsidR="00C95E6B" w:rsidRPr="00C95E6B">
        <w:rPr>
          <w:rFonts w:ascii="Segoe UI Symbol" w:hAnsi="Segoe UI Symbol" w:cs="Segoe UI Symbol"/>
          <w:spacing w:val="-1"/>
          <w:sz w:val="6"/>
        </w:rPr>
        <w:t>⠀</w:t>
      </w:r>
      <w:r w:rsidRPr="00F3371D">
        <w:rPr>
          <w:spacing w:val="-1"/>
        </w:rPr>
        <w:t>bersifat sektoral menafsirkan arti</w:t>
      </w:r>
      <w:r w:rsidR="00C95E6B" w:rsidRPr="00C95E6B">
        <w:rPr>
          <w:rFonts w:ascii="Segoe UI Symbol" w:hAnsi="Segoe UI Symbol" w:cs="Segoe UI Symbol"/>
          <w:spacing w:val="-1"/>
          <w:sz w:val="6"/>
        </w:rPr>
        <w:t>⠀</w:t>
      </w:r>
      <w:r w:rsidRPr="00F3371D">
        <w:rPr>
          <w:spacing w:val="-1"/>
        </w:rPr>
        <w:t>kepentingan umum pada</w:t>
      </w:r>
      <w:r w:rsidR="00C95E6B" w:rsidRPr="00C95E6B">
        <w:rPr>
          <w:rFonts w:ascii="Segoe UI Symbol" w:hAnsi="Segoe UI Symbol" w:cs="Segoe UI Symbol"/>
          <w:spacing w:val="-1"/>
          <w:sz w:val="6"/>
        </w:rPr>
        <w:t>⠀</w:t>
      </w:r>
      <w:r w:rsidRPr="00F3371D">
        <w:rPr>
          <w:spacing w:val="-1"/>
        </w:rPr>
        <w:t>bidang tertentu sepanjang</w:t>
      </w:r>
      <w:r w:rsidR="00C95E6B" w:rsidRPr="00C95E6B">
        <w:rPr>
          <w:rFonts w:ascii="Segoe UI Symbol" w:hAnsi="Segoe UI Symbol" w:cs="Segoe UI Symbol"/>
          <w:spacing w:val="-1"/>
          <w:sz w:val="10"/>
        </w:rPr>
        <w:t>⠀</w:t>
      </w:r>
      <w:r w:rsidRPr="00F3371D">
        <w:rPr>
          <w:spacing w:val="-1"/>
        </w:rPr>
        <w:t>bukan mengenai kepentingan</w:t>
      </w:r>
      <w:r w:rsidR="00C95E6B" w:rsidRPr="00C95E6B">
        <w:rPr>
          <w:rFonts w:ascii="Segoe UI Symbol" w:hAnsi="Segoe UI Symbol" w:cs="Segoe UI Symbol"/>
          <w:spacing w:val="-1"/>
          <w:sz w:val="10"/>
        </w:rPr>
        <w:t>⠀</w:t>
      </w:r>
      <w:r w:rsidRPr="00F3371D">
        <w:rPr>
          <w:spacing w:val="-1"/>
        </w:rPr>
        <w:t>orang-orang atau kelompok/golongan</w:t>
      </w:r>
      <w:r w:rsidR="00C95E6B" w:rsidRPr="00C95E6B">
        <w:rPr>
          <w:rFonts w:ascii="Segoe UI Symbol" w:hAnsi="Segoe UI Symbol" w:cs="Segoe UI Symbol"/>
          <w:spacing w:val="-1"/>
          <w:sz w:val="10"/>
        </w:rPr>
        <w:t>⠀</w:t>
      </w:r>
      <w:r w:rsidRPr="00F3371D">
        <w:rPr>
          <w:spacing w:val="-1"/>
        </w:rPr>
        <w:t>tertentu saja melainkan</w:t>
      </w:r>
      <w:r w:rsidR="00C95E6B" w:rsidRPr="00C95E6B">
        <w:rPr>
          <w:rFonts w:ascii="Segoe UI Symbol" w:hAnsi="Segoe UI Symbol" w:cs="Segoe UI Symbol"/>
          <w:spacing w:val="-1"/>
          <w:sz w:val="10"/>
        </w:rPr>
        <w:t>⠀</w:t>
      </w:r>
      <w:r w:rsidRPr="00F3371D">
        <w:rPr>
          <w:spacing w:val="-1"/>
        </w:rPr>
        <w:t>berlaku secara luas.</w:t>
      </w:r>
    </w:p>
    <w:p w14:paraId="2BBBCFAD" w14:textId="77777777" w:rsidR="00F3371D" w:rsidRPr="00F3371D" w:rsidRDefault="00F3371D" w:rsidP="00EF3E42">
      <w:pPr>
        <w:pStyle w:val="ListParagraph"/>
        <w:spacing w:line="276" w:lineRule="auto"/>
        <w:ind w:left="0" w:firstLine="425"/>
        <w:jc w:val="both"/>
        <w:rPr>
          <w:spacing w:val="-1"/>
        </w:rPr>
      </w:pPr>
      <w:r w:rsidRPr="00F3371D">
        <w:rPr>
          <w:spacing w:val="-1"/>
        </w:rPr>
        <w:t>Undang-Undang</w:t>
      </w:r>
      <w:r w:rsidR="00C95E6B" w:rsidRPr="00C95E6B">
        <w:rPr>
          <w:rFonts w:ascii="Segoe UI Symbol" w:hAnsi="Segoe UI Symbol" w:cs="Segoe UI Symbol"/>
          <w:spacing w:val="-1"/>
          <w:sz w:val="10"/>
        </w:rPr>
        <w:t>⠀</w:t>
      </w:r>
      <w:r w:rsidRPr="00F3371D">
        <w:rPr>
          <w:spacing w:val="-1"/>
        </w:rPr>
        <w:t>Administrasi Pemerintahan memberi</w:t>
      </w:r>
      <w:r w:rsidR="00C95E6B" w:rsidRPr="00C95E6B">
        <w:rPr>
          <w:rFonts w:ascii="Segoe UI Symbol" w:hAnsi="Segoe UI Symbol" w:cs="Segoe UI Symbol"/>
          <w:spacing w:val="-1"/>
          <w:sz w:val="10"/>
        </w:rPr>
        <w:t>⠀</w:t>
      </w:r>
      <w:r w:rsidRPr="00F3371D">
        <w:rPr>
          <w:spacing w:val="-1"/>
        </w:rPr>
        <w:t>penegasan batas ruang</w:t>
      </w:r>
      <w:r w:rsidR="00C95E6B" w:rsidRPr="00C95E6B">
        <w:rPr>
          <w:rFonts w:ascii="Segoe UI Symbol" w:hAnsi="Segoe UI Symbol" w:cs="Segoe UI Symbol"/>
          <w:spacing w:val="-1"/>
          <w:sz w:val="10"/>
        </w:rPr>
        <w:t>⠀</w:t>
      </w:r>
      <w:r w:rsidRPr="00F3371D">
        <w:rPr>
          <w:spacing w:val="-1"/>
        </w:rPr>
        <w:t>lingkup penggunaan diskresi</w:t>
      </w:r>
      <w:r w:rsidR="00C95E6B" w:rsidRPr="00C95E6B">
        <w:rPr>
          <w:rFonts w:ascii="Segoe UI Symbol" w:hAnsi="Segoe UI Symbol" w:cs="Segoe UI Symbol"/>
          <w:spacing w:val="-1"/>
          <w:sz w:val="10"/>
        </w:rPr>
        <w:t>⠀</w:t>
      </w:r>
      <w:r w:rsidRPr="00F3371D">
        <w:rPr>
          <w:spacing w:val="-1"/>
        </w:rPr>
        <w:t>oleh Pejabat Pemerintahan</w:t>
      </w:r>
      <w:r w:rsidR="00C95E6B" w:rsidRPr="00C95E6B">
        <w:rPr>
          <w:rFonts w:ascii="Segoe UI Symbol" w:hAnsi="Segoe UI Symbol" w:cs="Segoe UI Symbol"/>
          <w:spacing w:val="-1"/>
          <w:sz w:val="10"/>
        </w:rPr>
        <w:t>⠀</w:t>
      </w:r>
      <w:r w:rsidRPr="00F3371D">
        <w:rPr>
          <w:spacing w:val="-1"/>
        </w:rPr>
        <w:t>meliputi (Pasal</w:t>
      </w:r>
      <w:r w:rsidR="00C95E6B" w:rsidRPr="00C95E6B">
        <w:rPr>
          <w:rFonts w:ascii="Segoe UI Symbol" w:hAnsi="Segoe UI Symbol" w:cs="Segoe UI Symbol"/>
          <w:spacing w:val="-1"/>
          <w:sz w:val="10"/>
        </w:rPr>
        <w:t>⠀</w:t>
      </w:r>
      <w:r w:rsidRPr="00F3371D">
        <w:rPr>
          <w:spacing w:val="-1"/>
        </w:rPr>
        <w:t>23 UU AP):</w:t>
      </w:r>
    </w:p>
    <w:p w14:paraId="2BBBCFAE" w14:textId="77777777" w:rsidR="00F3371D" w:rsidRPr="00F3371D" w:rsidRDefault="00F3371D" w:rsidP="00EF3E42">
      <w:pPr>
        <w:pStyle w:val="ListParagraph"/>
        <w:numPr>
          <w:ilvl w:val="0"/>
          <w:numId w:val="27"/>
        </w:numPr>
        <w:spacing w:line="276" w:lineRule="auto"/>
        <w:jc w:val="both"/>
        <w:rPr>
          <w:spacing w:val="-1"/>
        </w:rPr>
      </w:pPr>
      <w:r w:rsidRPr="00F3371D">
        <w:rPr>
          <w:spacing w:val="-1"/>
        </w:rPr>
        <w:t>Pengambilan</w:t>
      </w:r>
      <w:r w:rsidR="00C95E6B" w:rsidRPr="00C95E6B">
        <w:rPr>
          <w:rFonts w:ascii="Segoe UI Symbol" w:hAnsi="Segoe UI Symbol" w:cs="Segoe UI Symbol"/>
          <w:spacing w:val="-1"/>
          <w:sz w:val="10"/>
        </w:rPr>
        <w:t>⠀</w:t>
      </w:r>
      <w:r w:rsidRPr="00F3371D">
        <w:rPr>
          <w:spacing w:val="-1"/>
        </w:rPr>
        <w:t>keputusan atau tindakan berdasarkan</w:t>
      </w:r>
      <w:r w:rsidR="00C95E6B" w:rsidRPr="00C95E6B">
        <w:rPr>
          <w:rFonts w:ascii="Segoe UI Symbol" w:hAnsi="Segoe UI Symbol" w:cs="Segoe UI Symbol"/>
          <w:spacing w:val="-1"/>
          <w:sz w:val="16"/>
        </w:rPr>
        <w:t>⠀</w:t>
      </w:r>
      <w:r w:rsidRPr="00F3371D">
        <w:rPr>
          <w:spacing w:val="-1"/>
        </w:rPr>
        <w:t>ketentuan peraturan</w:t>
      </w:r>
      <w:r w:rsidR="00C95E6B" w:rsidRPr="00C95E6B">
        <w:rPr>
          <w:rFonts w:ascii="Segoe UI Symbol" w:hAnsi="Segoe UI Symbol" w:cs="Segoe UI Symbol"/>
          <w:spacing w:val="-1"/>
          <w:sz w:val="16"/>
        </w:rPr>
        <w:t>⠀</w:t>
      </w:r>
      <w:r w:rsidRPr="00F3371D">
        <w:rPr>
          <w:spacing w:val="-1"/>
        </w:rPr>
        <w:t>perundang-undangan yang memberikan</w:t>
      </w:r>
      <w:r w:rsidR="00C95E6B" w:rsidRPr="00C95E6B">
        <w:rPr>
          <w:rFonts w:ascii="Segoe UI Symbol" w:hAnsi="Segoe UI Symbol" w:cs="Segoe UI Symbol"/>
          <w:spacing w:val="-1"/>
          <w:sz w:val="16"/>
        </w:rPr>
        <w:t>⠀</w:t>
      </w:r>
      <w:r w:rsidRPr="00F3371D">
        <w:rPr>
          <w:spacing w:val="-1"/>
        </w:rPr>
        <w:t>suatu pilihan keputusan</w:t>
      </w:r>
      <w:r w:rsidR="00C95E6B" w:rsidRPr="00C95E6B">
        <w:rPr>
          <w:rFonts w:ascii="Segoe UI Symbol" w:hAnsi="Segoe UI Symbol" w:cs="Segoe UI Symbol"/>
          <w:spacing w:val="-1"/>
          <w:sz w:val="16"/>
        </w:rPr>
        <w:t>⠀</w:t>
      </w:r>
      <w:r w:rsidRPr="00F3371D">
        <w:rPr>
          <w:spacing w:val="-1"/>
        </w:rPr>
        <w:t>atau Tindakan;</w:t>
      </w:r>
    </w:p>
    <w:p w14:paraId="2BBBCFAF" w14:textId="77777777" w:rsidR="00F3371D" w:rsidRPr="00F3371D" w:rsidRDefault="00F3371D" w:rsidP="00EF3E42">
      <w:pPr>
        <w:pStyle w:val="ListParagraph"/>
        <w:numPr>
          <w:ilvl w:val="0"/>
          <w:numId w:val="27"/>
        </w:numPr>
        <w:spacing w:line="276" w:lineRule="auto"/>
        <w:ind w:left="714" w:hanging="357"/>
        <w:jc w:val="both"/>
        <w:rPr>
          <w:spacing w:val="-1"/>
        </w:rPr>
      </w:pPr>
      <w:r w:rsidRPr="00F3371D">
        <w:rPr>
          <w:spacing w:val="-1"/>
        </w:rPr>
        <w:t>Pengambilan keputusan</w:t>
      </w:r>
      <w:r w:rsidR="00C95E6B" w:rsidRPr="00C95E6B">
        <w:rPr>
          <w:rFonts w:ascii="Segoe UI Symbol" w:hAnsi="Segoe UI Symbol" w:cs="Segoe UI Symbol"/>
          <w:spacing w:val="-1"/>
          <w:sz w:val="16"/>
        </w:rPr>
        <w:t>⠀</w:t>
      </w:r>
      <w:r w:rsidRPr="00F3371D">
        <w:rPr>
          <w:spacing w:val="-1"/>
        </w:rPr>
        <w:t>atau tindakan karena peraturan</w:t>
      </w:r>
      <w:r w:rsidR="00C95E6B" w:rsidRPr="00C95E6B">
        <w:rPr>
          <w:rFonts w:ascii="Segoe UI Symbol" w:hAnsi="Segoe UI Symbol" w:cs="Segoe UI Symbol"/>
          <w:spacing w:val="-1"/>
          <w:sz w:val="16"/>
        </w:rPr>
        <w:t>⠀</w:t>
      </w:r>
      <w:r w:rsidRPr="00F3371D">
        <w:rPr>
          <w:spacing w:val="-1"/>
        </w:rPr>
        <w:t xml:space="preserve">perundang-undangan tidak mengatur; </w:t>
      </w:r>
    </w:p>
    <w:p w14:paraId="2BBBCFB0" w14:textId="77777777" w:rsidR="00F3371D" w:rsidRPr="00F3371D" w:rsidRDefault="00F3371D" w:rsidP="00EF3E42">
      <w:pPr>
        <w:pStyle w:val="ListParagraph"/>
        <w:numPr>
          <w:ilvl w:val="0"/>
          <w:numId w:val="27"/>
        </w:numPr>
        <w:spacing w:line="276" w:lineRule="auto"/>
        <w:ind w:left="714" w:hanging="357"/>
        <w:jc w:val="both"/>
        <w:rPr>
          <w:spacing w:val="-1"/>
        </w:rPr>
      </w:pPr>
      <w:r w:rsidRPr="00F3371D">
        <w:rPr>
          <w:spacing w:val="-1"/>
        </w:rPr>
        <w:t>Pengambilan</w:t>
      </w:r>
      <w:r w:rsidR="00C95E6B" w:rsidRPr="00C95E6B">
        <w:rPr>
          <w:rFonts w:ascii="Segoe UI Symbol" w:hAnsi="Segoe UI Symbol" w:cs="Segoe UI Symbol"/>
          <w:spacing w:val="-1"/>
          <w:sz w:val="16"/>
        </w:rPr>
        <w:t>⠀</w:t>
      </w:r>
      <w:r w:rsidRPr="00F3371D">
        <w:rPr>
          <w:spacing w:val="-1"/>
        </w:rPr>
        <w:t>keputusan atau tindakan</w:t>
      </w:r>
      <w:r w:rsidR="00C95E6B" w:rsidRPr="00C95E6B">
        <w:rPr>
          <w:rFonts w:ascii="Segoe UI Symbol" w:hAnsi="Segoe UI Symbol" w:cs="Segoe UI Symbol"/>
          <w:spacing w:val="-1"/>
          <w:sz w:val="16"/>
        </w:rPr>
        <w:t>⠀</w:t>
      </w:r>
      <w:r w:rsidRPr="00F3371D">
        <w:rPr>
          <w:spacing w:val="-1"/>
        </w:rPr>
        <w:t>karena peraturan perundang-undangan</w:t>
      </w:r>
      <w:r w:rsidR="00C95E6B" w:rsidRPr="00C95E6B">
        <w:rPr>
          <w:rFonts w:ascii="Segoe UI Symbol" w:hAnsi="Segoe UI Symbol" w:cs="Segoe UI Symbol"/>
          <w:spacing w:val="-1"/>
          <w:sz w:val="16"/>
        </w:rPr>
        <w:t>⠀</w:t>
      </w:r>
      <w:r w:rsidRPr="00F3371D">
        <w:rPr>
          <w:spacing w:val="-1"/>
        </w:rPr>
        <w:t>tidak lengkap atau</w:t>
      </w:r>
      <w:r w:rsidR="00C95E6B" w:rsidRPr="00C95E6B">
        <w:rPr>
          <w:rFonts w:ascii="Segoe UI Symbol" w:hAnsi="Segoe UI Symbol" w:cs="Segoe UI Symbol"/>
          <w:spacing w:val="-1"/>
          <w:sz w:val="16"/>
        </w:rPr>
        <w:t>⠀</w:t>
      </w:r>
      <w:r w:rsidRPr="00F3371D">
        <w:rPr>
          <w:spacing w:val="-1"/>
        </w:rPr>
        <w:t>tidak jelas; dan;</w:t>
      </w:r>
    </w:p>
    <w:p w14:paraId="2BBBCFB1" w14:textId="77777777" w:rsidR="00F3371D" w:rsidRPr="00F3371D" w:rsidRDefault="00F3371D" w:rsidP="00EF3E42">
      <w:pPr>
        <w:pStyle w:val="ListParagraph"/>
        <w:numPr>
          <w:ilvl w:val="0"/>
          <w:numId w:val="27"/>
        </w:numPr>
        <w:spacing w:line="276" w:lineRule="auto"/>
        <w:ind w:left="714" w:hanging="357"/>
        <w:jc w:val="both"/>
        <w:rPr>
          <w:spacing w:val="-1"/>
        </w:rPr>
      </w:pPr>
      <w:r w:rsidRPr="00F3371D">
        <w:rPr>
          <w:spacing w:val="-1"/>
        </w:rPr>
        <w:t>Pengambilan</w:t>
      </w:r>
      <w:r w:rsidR="00C95E6B" w:rsidRPr="00C95E6B">
        <w:rPr>
          <w:rFonts w:ascii="Segoe UI Symbol" w:hAnsi="Segoe UI Symbol" w:cs="Segoe UI Symbol"/>
          <w:spacing w:val="-1"/>
          <w:sz w:val="16"/>
        </w:rPr>
        <w:t>⠀</w:t>
      </w:r>
      <w:r w:rsidRPr="00F3371D">
        <w:rPr>
          <w:spacing w:val="-1"/>
        </w:rPr>
        <w:t>keputusan atau tindakan</w:t>
      </w:r>
      <w:r w:rsidR="00C95E6B" w:rsidRPr="00C95E6B">
        <w:rPr>
          <w:rFonts w:ascii="Segoe UI Symbol" w:hAnsi="Segoe UI Symbol" w:cs="Segoe UI Symbol"/>
          <w:spacing w:val="-1"/>
          <w:sz w:val="16"/>
        </w:rPr>
        <w:t>⠀</w:t>
      </w:r>
      <w:r w:rsidRPr="00F3371D">
        <w:rPr>
          <w:spacing w:val="-1"/>
        </w:rPr>
        <w:t>karena adanya stagnasi</w:t>
      </w:r>
      <w:r w:rsidR="00C95E6B" w:rsidRPr="00C95E6B">
        <w:rPr>
          <w:rFonts w:ascii="Segoe UI Symbol" w:hAnsi="Segoe UI Symbol" w:cs="Segoe UI Symbol"/>
          <w:spacing w:val="-1"/>
          <w:sz w:val="16"/>
        </w:rPr>
        <w:t>⠀</w:t>
      </w:r>
      <w:r w:rsidRPr="00F3371D">
        <w:rPr>
          <w:spacing w:val="-1"/>
        </w:rPr>
        <w:t>pemerintahan guna kepentingan yang</w:t>
      </w:r>
      <w:r w:rsidR="00C95E6B" w:rsidRPr="00C95E6B">
        <w:rPr>
          <w:rFonts w:ascii="Segoe UI Symbol" w:hAnsi="Segoe UI Symbol" w:cs="Segoe UI Symbol"/>
          <w:spacing w:val="-1"/>
          <w:sz w:val="16"/>
        </w:rPr>
        <w:t>⠀</w:t>
      </w:r>
      <w:r w:rsidRPr="00F3371D">
        <w:rPr>
          <w:spacing w:val="-1"/>
        </w:rPr>
        <w:t>lebih luas.</w:t>
      </w:r>
    </w:p>
    <w:p w14:paraId="2BBBCFB2" w14:textId="20F211AB" w:rsidR="00F3371D" w:rsidRPr="00F3371D" w:rsidRDefault="00FB3C2D" w:rsidP="003C7B46">
      <w:pPr>
        <w:pStyle w:val="ListParagraph"/>
        <w:spacing w:line="276" w:lineRule="auto"/>
        <w:ind w:left="0" w:firstLine="425"/>
        <w:jc w:val="both"/>
        <w:rPr>
          <w:spacing w:val="-1"/>
        </w:rPr>
      </w:pPr>
      <w:r>
        <w:rPr>
          <w:spacing w:val="-1"/>
        </w:rPr>
        <w:t xml:space="preserve">Syarat untuk </w:t>
      </w:r>
      <w:r w:rsidR="00F3371D" w:rsidRPr="00F3371D">
        <w:rPr>
          <w:spacing w:val="-1"/>
        </w:rPr>
        <w:t xml:space="preserve">melakukan tindakan hukum </w:t>
      </w:r>
      <w:r w:rsidR="00F3371D" w:rsidRPr="00F3371D">
        <w:rPr>
          <w:i/>
          <w:iCs/>
          <w:spacing w:val="-1"/>
        </w:rPr>
        <w:t>(rechtshandelingen)</w:t>
      </w:r>
      <w:r w:rsidR="00C95E6B" w:rsidRPr="00C95E6B">
        <w:rPr>
          <w:rFonts w:ascii="Segoe UI Symbol" w:hAnsi="Segoe UI Symbol" w:cs="Segoe UI Symbol"/>
          <w:i/>
          <w:iCs/>
          <w:spacing w:val="-1"/>
          <w:sz w:val="16"/>
        </w:rPr>
        <w:t>⠀</w:t>
      </w:r>
      <w:r w:rsidR="00F3371D" w:rsidRPr="00F3371D">
        <w:rPr>
          <w:spacing w:val="-1"/>
        </w:rPr>
        <w:t>Pejabat/Badan administrasi pemerintahan</w:t>
      </w:r>
      <w:r w:rsidR="00C95E6B" w:rsidRPr="00C95E6B">
        <w:rPr>
          <w:rFonts w:ascii="Segoe UI Symbol" w:hAnsi="Segoe UI Symbol" w:cs="Segoe UI Symbol"/>
          <w:spacing w:val="-1"/>
          <w:sz w:val="16"/>
        </w:rPr>
        <w:t>⠀</w:t>
      </w:r>
      <w:r w:rsidR="00F3371D" w:rsidRPr="00F3371D">
        <w:rPr>
          <w:spacing w:val="-1"/>
        </w:rPr>
        <w:t>memiliki instrumen pemerintahan. Instrumen</w:t>
      </w:r>
      <w:r w:rsidR="00C95E6B" w:rsidRPr="00C95E6B">
        <w:rPr>
          <w:rFonts w:ascii="Segoe UI Symbol" w:hAnsi="Segoe UI Symbol" w:cs="Segoe UI Symbol"/>
          <w:spacing w:val="-1"/>
          <w:sz w:val="16"/>
        </w:rPr>
        <w:t>⠀</w:t>
      </w:r>
      <w:r w:rsidR="00F3371D" w:rsidRPr="00F3371D">
        <w:rPr>
          <w:spacing w:val="-1"/>
        </w:rPr>
        <w:t>pemerintah yang dimaksudkan</w:t>
      </w:r>
      <w:r w:rsidR="00C95E6B" w:rsidRPr="00C95E6B">
        <w:rPr>
          <w:rFonts w:ascii="Segoe UI Symbol" w:hAnsi="Segoe UI Symbol" w:cs="Segoe UI Symbol"/>
          <w:spacing w:val="-1"/>
          <w:sz w:val="16"/>
        </w:rPr>
        <w:t>⠀</w:t>
      </w:r>
      <w:r w:rsidR="00F3371D" w:rsidRPr="00F3371D">
        <w:rPr>
          <w:spacing w:val="-1"/>
        </w:rPr>
        <w:t>dalam hal ini</w:t>
      </w:r>
      <w:r w:rsidR="00C95E6B" w:rsidRPr="00C95E6B">
        <w:rPr>
          <w:rFonts w:ascii="Segoe UI Symbol" w:hAnsi="Segoe UI Symbol" w:cs="Segoe UI Symbol"/>
          <w:spacing w:val="-1"/>
          <w:sz w:val="16"/>
        </w:rPr>
        <w:t>⠀</w:t>
      </w:r>
      <w:r w:rsidR="00F3371D" w:rsidRPr="00F3371D">
        <w:rPr>
          <w:spacing w:val="-1"/>
        </w:rPr>
        <w:t>adalah alat-alat atau</w:t>
      </w:r>
      <w:r w:rsidR="00C95E6B" w:rsidRPr="00C95E6B">
        <w:rPr>
          <w:rFonts w:ascii="Segoe UI Symbol" w:hAnsi="Segoe UI Symbol" w:cs="Segoe UI Symbol"/>
          <w:spacing w:val="-1"/>
          <w:sz w:val="16"/>
        </w:rPr>
        <w:t>⠀</w:t>
      </w:r>
      <w:r w:rsidR="00F3371D" w:rsidRPr="00F3371D">
        <w:rPr>
          <w:spacing w:val="-1"/>
        </w:rPr>
        <w:t>sarana-sarana yang digunakan oleh</w:t>
      </w:r>
      <w:r w:rsidR="00C95E6B" w:rsidRPr="00C95E6B">
        <w:rPr>
          <w:rFonts w:ascii="Segoe UI Symbol" w:hAnsi="Segoe UI Symbol" w:cs="Segoe UI Symbol"/>
          <w:spacing w:val="-1"/>
          <w:sz w:val="16"/>
        </w:rPr>
        <w:t>⠀</w:t>
      </w:r>
      <w:r w:rsidR="00F3371D" w:rsidRPr="00F3371D">
        <w:rPr>
          <w:spacing w:val="-1"/>
        </w:rPr>
        <w:t>pemerintah atau administrasi</w:t>
      </w:r>
      <w:r w:rsidR="00C95E6B" w:rsidRPr="00C95E6B">
        <w:rPr>
          <w:rFonts w:ascii="Segoe UI Symbol" w:hAnsi="Segoe UI Symbol" w:cs="Segoe UI Symbol"/>
          <w:spacing w:val="-1"/>
          <w:sz w:val="16"/>
        </w:rPr>
        <w:t>⠀</w:t>
      </w:r>
      <w:r w:rsidR="00F3371D" w:rsidRPr="00F3371D">
        <w:rPr>
          <w:spacing w:val="-1"/>
        </w:rPr>
        <w:t>negara dalam melaksanakan</w:t>
      </w:r>
      <w:r w:rsidR="00C95E6B" w:rsidRPr="00C95E6B">
        <w:rPr>
          <w:rFonts w:ascii="Segoe UI Symbol" w:hAnsi="Segoe UI Symbol" w:cs="Segoe UI Symbol"/>
          <w:spacing w:val="-1"/>
          <w:sz w:val="16"/>
        </w:rPr>
        <w:t>⠀</w:t>
      </w:r>
      <w:r w:rsidR="00F3371D" w:rsidRPr="00F3371D">
        <w:rPr>
          <w:spacing w:val="-1"/>
        </w:rPr>
        <w:t>tugas-tugasnya. Dalam menjalankan</w:t>
      </w:r>
      <w:r w:rsidR="00C95E6B" w:rsidRPr="00C95E6B">
        <w:rPr>
          <w:rFonts w:ascii="Segoe UI Symbol" w:hAnsi="Segoe UI Symbol" w:cs="Segoe UI Symbol"/>
          <w:spacing w:val="-1"/>
          <w:sz w:val="6"/>
        </w:rPr>
        <w:t>⠀</w:t>
      </w:r>
      <w:r w:rsidR="00F3371D" w:rsidRPr="00F3371D">
        <w:rPr>
          <w:spacing w:val="-1"/>
        </w:rPr>
        <w:t>tugas-tugas pemerintahan tersebut,</w:t>
      </w:r>
      <w:r w:rsidR="00C95E6B" w:rsidRPr="00C95E6B">
        <w:rPr>
          <w:rFonts w:ascii="Segoe UI Symbol" w:hAnsi="Segoe UI Symbol" w:cs="Segoe UI Symbol"/>
          <w:spacing w:val="-1"/>
          <w:sz w:val="6"/>
        </w:rPr>
        <w:t>⠀</w:t>
      </w:r>
      <w:r w:rsidR="00F3371D" w:rsidRPr="00F3371D">
        <w:rPr>
          <w:spacing w:val="-1"/>
        </w:rPr>
        <w:t>pemerintah melakukan berbagai</w:t>
      </w:r>
      <w:r w:rsidR="00C95E6B" w:rsidRPr="00C95E6B">
        <w:rPr>
          <w:rFonts w:ascii="Segoe UI Symbol" w:hAnsi="Segoe UI Symbol" w:cs="Segoe UI Symbol"/>
          <w:spacing w:val="-1"/>
          <w:sz w:val="6"/>
        </w:rPr>
        <w:t>⠀</w:t>
      </w:r>
      <w:r w:rsidR="00F3371D" w:rsidRPr="00F3371D">
        <w:rPr>
          <w:spacing w:val="-1"/>
        </w:rPr>
        <w:t>tindakan hukum dengan</w:t>
      </w:r>
      <w:r w:rsidR="00C95E6B" w:rsidRPr="00C95E6B">
        <w:rPr>
          <w:rFonts w:ascii="Segoe UI Symbol" w:hAnsi="Segoe UI Symbol" w:cs="Segoe UI Symbol"/>
          <w:spacing w:val="-1"/>
          <w:sz w:val="6"/>
        </w:rPr>
        <w:t>⠀</w:t>
      </w:r>
      <w:r w:rsidR="00F3371D" w:rsidRPr="00F3371D">
        <w:rPr>
          <w:spacing w:val="-1"/>
        </w:rPr>
        <w:t>menggunakan berbagai instrumen</w:t>
      </w:r>
      <w:r w:rsidR="00C95E6B" w:rsidRPr="00C95E6B">
        <w:rPr>
          <w:rFonts w:ascii="Segoe UI Symbol" w:hAnsi="Segoe UI Symbol" w:cs="Segoe UI Symbol"/>
          <w:spacing w:val="-1"/>
          <w:sz w:val="6"/>
        </w:rPr>
        <w:t>⠀</w:t>
      </w:r>
      <w:r w:rsidR="00F3371D" w:rsidRPr="00F3371D">
        <w:rPr>
          <w:spacing w:val="-1"/>
        </w:rPr>
        <w:t>yuridis dalam menjalankan</w:t>
      </w:r>
      <w:r w:rsidR="00C95E6B" w:rsidRPr="00C95E6B">
        <w:rPr>
          <w:rFonts w:ascii="Segoe UI Symbol" w:hAnsi="Segoe UI Symbol" w:cs="Segoe UI Symbol"/>
          <w:spacing w:val="-1"/>
          <w:sz w:val="6"/>
        </w:rPr>
        <w:t>⠀</w:t>
      </w:r>
      <w:r w:rsidR="00F3371D" w:rsidRPr="00F3371D">
        <w:rPr>
          <w:spacing w:val="-1"/>
        </w:rPr>
        <w:t>kegiatan</w:t>
      </w:r>
      <w:r>
        <w:rPr>
          <w:spacing w:val="-1"/>
        </w:rPr>
        <w:t xml:space="preserve"> </w:t>
      </w:r>
      <w:r w:rsidRPr="00F3371D">
        <w:rPr>
          <w:spacing w:val="-1"/>
        </w:rPr>
        <w:fldChar w:fldCharType="begin" w:fldLock="1"/>
      </w:r>
      <w:r w:rsidRPr="00F3371D">
        <w:rPr>
          <w:spacing w:val="-1"/>
        </w:rPr>
        <w:instrText>ADDIN CSL_CITATION {"citationItems":[{"id":"ITEM-1","itemData":{"author":[{"dropping-particle":"","family":"Ridwan","given":"H.R.","non-dropping-particle":"","parse-names":false,"suffix":""}],"id":"ITEM-1","issued":{"date-parts":[["2013"]]},"publisher":"Raja Grafindo Persada","publisher-place":"Jakarta","title":"Hukum Administrasi Negara","type":"book"},"uris":["http://www.mendeley.com/documents/?uuid=26085f1a-15a6-4223-bc0d-cd5e18099102"]}],"mendeley":{"formattedCitation":"(Ridwan 2013)","plainTextFormattedCitation":"(Ridwan 2013)","previouslyFormattedCitation":"(Ridwan 2013)"},"properties":{"noteIndex":0},"schema":"https://github.com/citation-style-language/schema/raw/master/csl-citation.json"}</w:instrText>
      </w:r>
      <w:r w:rsidRPr="00F3371D">
        <w:rPr>
          <w:spacing w:val="-1"/>
        </w:rPr>
        <w:fldChar w:fldCharType="separate"/>
      </w:r>
      <w:r w:rsidRPr="00F3371D">
        <w:rPr>
          <w:noProof/>
          <w:spacing w:val="-1"/>
        </w:rPr>
        <w:t>(Ridwan 2013)</w:t>
      </w:r>
      <w:r w:rsidRPr="00F3371D">
        <w:rPr>
          <w:spacing w:val="-1"/>
        </w:rPr>
        <w:fldChar w:fldCharType="end"/>
      </w:r>
      <w:r w:rsidR="00F3371D" w:rsidRPr="00F3371D">
        <w:rPr>
          <w:spacing w:val="-1"/>
        </w:rPr>
        <w:t>, mengatur dan</w:t>
      </w:r>
      <w:r w:rsidR="00C95E6B" w:rsidRPr="00C95E6B">
        <w:rPr>
          <w:rFonts w:ascii="Segoe UI Symbol" w:hAnsi="Segoe UI Symbol" w:cs="Segoe UI Symbol"/>
          <w:spacing w:val="-1"/>
          <w:sz w:val="6"/>
        </w:rPr>
        <w:t>⠀</w:t>
      </w:r>
      <w:r w:rsidR="00F3371D" w:rsidRPr="00F3371D">
        <w:rPr>
          <w:spacing w:val="-1"/>
        </w:rPr>
        <w:t>menjalankan urusan pemerintahan</w:t>
      </w:r>
      <w:r w:rsidR="00C95E6B" w:rsidRPr="00C95E6B">
        <w:rPr>
          <w:rFonts w:ascii="Segoe UI Symbol" w:hAnsi="Segoe UI Symbol" w:cs="Segoe UI Symbol"/>
          <w:spacing w:val="-1"/>
          <w:sz w:val="6"/>
        </w:rPr>
        <w:t>⠀</w:t>
      </w:r>
      <w:r w:rsidR="00F3371D" w:rsidRPr="00F3371D">
        <w:rPr>
          <w:spacing w:val="-1"/>
        </w:rPr>
        <w:t>dan kemasyarakatan, seperti</w:t>
      </w:r>
      <w:r w:rsidR="00C95E6B" w:rsidRPr="00C95E6B">
        <w:rPr>
          <w:rFonts w:ascii="Segoe UI Symbol" w:hAnsi="Segoe UI Symbol" w:cs="Segoe UI Symbol"/>
          <w:spacing w:val="-1"/>
          <w:sz w:val="6"/>
        </w:rPr>
        <w:t>⠀</w:t>
      </w:r>
      <w:r w:rsidR="00F3371D" w:rsidRPr="00F3371D">
        <w:rPr>
          <w:spacing w:val="-1"/>
        </w:rPr>
        <w:t>peraturan perundang-undangan, keputusan-keputusan,</w:t>
      </w:r>
      <w:r w:rsidR="00C95E6B" w:rsidRPr="00C95E6B">
        <w:rPr>
          <w:rFonts w:ascii="Segoe UI Symbol" w:hAnsi="Segoe UI Symbol" w:cs="Segoe UI Symbol"/>
          <w:spacing w:val="-1"/>
          <w:sz w:val="6"/>
        </w:rPr>
        <w:t>⠀</w:t>
      </w:r>
      <w:r w:rsidR="00F3371D" w:rsidRPr="00F3371D">
        <w:rPr>
          <w:spacing w:val="-1"/>
        </w:rPr>
        <w:t>peraturan kebijaksanaan, perizinan, dan</w:t>
      </w:r>
      <w:r w:rsidR="00C95E6B" w:rsidRPr="00C95E6B">
        <w:rPr>
          <w:rFonts w:ascii="Segoe UI Symbol" w:hAnsi="Segoe UI Symbol" w:cs="Segoe UI Symbol"/>
          <w:spacing w:val="-1"/>
          <w:sz w:val="6"/>
        </w:rPr>
        <w:t>⠀</w:t>
      </w:r>
      <w:r w:rsidR="00F3371D" w:rsidRPr="00F3371D">
        <w:rPr>
          <w:spacing w:val="-1"/>
        </w:rPr>
        <w:t>sebagainya.</w:t>
      </w:r>
    </w:p>
    <w:p w14:paraId="2BBBCFB3" w14:textId="570C864A" w:rsidR="00F3371D" w:rsidRPr="00F3371D" w:rsidRDefault="00F3371D" w:rsidP="003C7B46">
      <w:pPr>
        <w:pStyle w:val="ListParagraph"/>
        <w:spacing w:line="276" w:lineRule="auto"/>
        <w:ind w:left="0" w:firstLine="425"/>
        <w:jc w:val="both"/>
        <w:rPr>
          <w:spacing w:val="-1"/>
        </w:rPr>
      </w:pPr>
      <w:r w:rsidRPr="00F3371D">
        <w:rPr>
          <w:spacing w:val="-1"/>
        </w:rPr>
        <w:t>Produk</w:t>
      </w:r>
      <w:r w:rsidR="00C95E6B" w:rsidRPr="00C95E6B">
        <w:rPr>
          <w:rFonts w:ascii="Segoe UI Symbol" w:hAnsi="Segoe UI Symbol" w:cs="Segoe UI Symbol"/>
          <w:spacing w:val="-1"/>
          <w:sz w:val="6"/>
        </w:rPr>
        <w:t>⠀</w:t>
      </w:r>
      <w:r w:rsidRPr="00F3371D">
        <w:rPr>
          <w:spacing w:val="-1"/>
        </w:rPr>
        <w:t>hukum dari Badan/Pejabat</w:t>
      </w:r>
      <w:r w:rsidR="00C95E6B" w:rsidRPr="00C95E6B">
        <w:rPr>
          <w:rFonts w:ascii="Segoe UI Symbol" w:hAnsi="Segoe UI Symbol" w:cs="Segoe UI Symbol"/>
          <w:spacing w:val="-1"/>
          <w:sz w:val="6"/>
        </w:rPr>
        <w:t>⠀</w:t>
      </w:r>
      <w:r w:rsidRPr="00F3371D">
        <w:rPr>
          <w:spacing w:val="-1"/>
        </w:rPr>
        <w:t>administrasi pemerintahan</w:t>
      </w:r>
      <w:r w:rsidR="00C95E6B" w:rsidRPr="00C95E6B">
        <w:rPr>
          <w:rFonts w:ascii="Segoe UI Symbol" w:hAnsi="Segoe UI Symbol" w:cs="Segoe UI Symbol"/>
          <w:spacing w:val="-1"/>
          <w:sz w:val="16"/>
        </w:rPr>
        <w:t>⠀</w:t>
      </w:r>
      <w:r w:rsidRPr="00F3371D">
        <w:rPr>
          <w:spacing w:val="-1"/>
        </w:rPr>
        <w:t>yang berupa</w:t>
      </w:r>
      <w:r w:rsidR="00C95E6B" w:rsidRPr="00C95E6B">
        <w:rPr>
          <w:rFonts w:ascii="Segoe UI Symbol" w:hAnsi="Segoe UI Symbol" w:cs="Segoe UI Symbol"/>
          <w:spacing w:val="-1"/>
          <w:sz w:val="16"/>
        </w:rPr>
        <w:t>⠀</w:t>
      </w:r>
      <w:r w:rsidRPr="00F3371D">
        <w:rPr>
          <w:spacing w:val="-1"/>
        </w:rPr>
        <w:t>dokumen-dokumen yang mengandung</w:t>
      </w:r>
      <w:r w:rsidR="00C95E6B" w:rsidRPr="00C95E6B">
        <w:rPr>
          <w:rFonts w:ascii="Segoe UI Symbol" w:hAnsi="Segoe UI Symbol" w:cs="Segoe UI Symbol"/>
          <w:spacing w:val="-1"/>
          <w:sz w:val="16"/>
        </w:rPr>
        <w:t>⠀</w:t>
      </w:r>
      <w:r w:rsidRPr="00F3371D">
        <w:rPr>
          <w:spacing w:val="-1"/>
        </w:rPr>
        <w:t>materi penetapan yang</w:t>
      </w:r>
      <w:r w:rsidR="00C95E6B" w:rsidRPr="00C95E6B">
        <w:rPr>
          <w:rFonts w:ascii="Segoe UI Symbol" w:hAnsi="Segoe UI Symbol" w:cs="Segoe UI Symbol"/>
          <w:spacing w:val="-1"/>
          <w:sz w:val="16"/>
        </w:rPr>
        <w:t>⠀</w:t>
      </w:r>
      <w:r w:rsidRPr="00F3371D">
        <w:rPr>
          <w:spacing w:val="-1"/>
        </w:rPr>
        <w:t>bersifat konkrit, individual</w:t>
      </w:r>
      <w:r w:rsidR="00C95E6B" w:rsidRPr="00C95E6B">
        <w:rPr>
          <w:rFonts w:ascii="Segoe UI Symbol" w:hAnsi="Segoe UI Symbol" w:cs="Segoe UI Symbol"/>
          <w:spacing w:val="-1"/>
          <w:sz w:val="16"/>
        </w:rPr>
        <w:t>⠀</w:t>
      </w:r>
      <w:r w:rsidRPr="00F3371D">
        <w:rPr>
          <w:spacing w:val="-1"/>
        </w:rPr>
        <w:t>dan final dalam</w:t>
      </w:r>
      <w:r w:rsidR="00C95E6B" w:rsidRPr="00C95E6B">
        <w:rPr>
          <w:rFonts w:ascii="Segoe UI Symbol" w:hAnsi="Segoe UI Symbol" w:cs="Segoe UI Symbol"/>
          <w:spacing w:val="-1"/>
          <w:sz w:val="16"/>
        </w:rPr>
        <w:t>⠀</w:t>
      </w:r>
      <w:r w:rsidRPr="00F3371D">
        <w:rPr>
          <w:spacing w:val="-1"/>
        </w:rPr>
        <w:t>hukum administrasi disebut dengan</w:t>
      </w:r>
      <w:r w:rsidR="00C95E6B" w:rsidRPr="00C95E6B">
        <w:rPr>
          <w:rFonts w:ascii="Segoe UI Symbol" w:hAnsi="Segoe UI Symbol" w:cs="Segoe UI Symbol"/>
          <w:spacing w:val="-1"/>
          <w:sz w:val="16"/>
        </w:rPr>
        <w:t>⠀</w:t>
      </w:r>
      <w:r w:rsidRPr="00F3371D">
        <w:rPr>
          <w:spacing w:val="-1"/>
        </w:rPr>
        <w:t xml:space="preserve">keputusan </w:t>
      </w:r>
      <w:r w:rsidRPr="00F3371D">
        <w:rPr>
          <w:i/>
          <w:iCs/>
          <w:spacing w:val="-1"/>
        </w:rPr>
        <w:t>(beschikking),</w:t>
      </w:r>
      <w:r w:rsidRPr="00F3371D">
        <w:rPr>
          <w:spacing w:val="-1"/>
        </w:rPr>
        <w:t xml:space="preserve"> sedangkan</w:t>
      </w:r>
      <w:r w:rsidR="00C95E6B" w:rsidRPr="00C95E6B">
        <w:rPr>
          <w:rFonts w:ascii="Segoe UI Symbol" w:hAnsi="Segoe UI Symbol" w:cs="Segoe UI Symbol"/>
          <w:spacing w:val="-1"/>
          <w:sz w:val="16"/>
        </w:rPr>
        <w:t>⠀</w:t>
      </w:r>
      <w:r w:rsidRPr="00F3371D">
        <w:rPr>
          <w:spacing w:val="-1"/>
        </w:rPr>
        <w:t>dokumen-dokumen yang mengandung</w:t>
      </w:r>
      <w:r w:rsidR="00C95E6B" w:rsidRPr="00C95E6B">
        <w:rPr>
          <w:rFonts w:ascii="Segoe UI Symbol" w:hAnsi="Segoe UI Symbol" w:cs="Segoe UI Symbol"/>
          <w:spacing w:val="-1"/>
          <w:sz w:val="16"/>
        </w:rPr>
        <w:t>⠀</w:t>
      </w:r>
      <w:r w:rsidRPr="00F3371D">
        <w:rPr>
          <w:spacing w:val="-1"/>
        </w:rPr>
        <w:t>materi pengaturan yang bersifat</w:t>
      </w:r>
      <w:r w:rsidR="00C95E6B" w:rsidRPr="00C95E6B">
        <w:rPr>
          <w:rFonts w:ascii="Segoe UI Symbol" w:hAnsi="Segoe UI Symbol" w:cs="Segoe UI Symbol"/>
          <w:spacing w:val="-1"/>
          <w:sz w:val="16"/>
        </w:rPr>
        <w:t>⠀</w:t>
      </w:r>
      <w:r w:rsidRPr="00F3371D">
        <w:rPr>
          <w:spacing w:val="-1"/>
        </w:rPr>
        <w:t>umum disebut peraturan</w:t>
      </w:r>
      <w:r w:rsidR="00C95E6B" w:rsidRPr="00C95E6B">
        <w:rPr>
          <w:rFonts w:ascii="Segoe UI Symbol" w:hAnsi="Segoe UI Symbol" w:cs="Segoe UI Symbol"/>
          <w:spacing w:val="-1"/>
          <w:sz w:val="16"/>
        </w:rPr>
        <w:t>⠀</w:t>
      </w:r>
      <w:r w:rsidRPr="00F3371D">
        <w:rPr>
          <w:i/>
          <w:iCs/>
          <w:spacing w:val="-1"/>
        </w:rPr>
        <w:t>(regeling).</w:t>
      </w:r>
      <w:r w:rsidRPr="00F3371D">
        <w:rPr>
          <w:spacing w:val="-1"/>
        </w:rPr>
        <w:t xml:space="preserve"> Adapun perizinan</w:t>
      </w:r>
      <w:r w:rsidR="00C95E6B" w:rsidRPr="00C95E6B">
        <w:rPr>
          <w:rFonts w:ascii="Segoe UI Symbol" w:hAnsi="Segoe UI Symbol" w:cs="Segoe UI Symbol"/>
          <w:spacing w:val="-1"/>
          <w:sz w:val="16"/>
        </w:rPr>
        <w:t>⠀</w:t>
      </w:r>
      <w:r w:rsidRPr="00F3371D">
        <w:rPr>
          <w:i/>
          <w:iCs/>
          <w:spacing w:val="-1"/>
        </w:rPr>
        <w:t>(vergunning)</w:t>
      </w:r>
      <w:r w:rsidRPr="00F3371D">
        <w:rPr>
          <w:spacing w:val="-1"/>
        </w:rPr>
        <w:t xml:space="preserve"> merupakan suatu</w:t>
      </w:r>
      <w:r w:rsidR="00C95E6B" w:rsidRPr="00C95E6B">
        <w:rPr>
          <w:rFonts w:ascii="Segoe UI Symbol" w:hAnsi="Segoe UI Symbol" w:cs="Segoe UI Symbol"/>
          <w:spacing w:val="-1"/>
          <w:sz w:val="16"/>
        </w:rPr>
        <w:t>⠀</w:t>
      </w:r>
      <w:r w:rsidRPr="00F3371D">
        <w:rPr>
          <w:spacing w:val="-1"/>
        </w:rPr>
        <w:t>bentuk pengecualian dari</w:t>
      </w:r>
      <w:r w:rsidR="00C95E6B" w:rsidRPr="00C95E6B">
        <w:rPr>
          <w:rFonts w:ascii="Segoe UI Symbol" w:hAnsi="Segoe UI Symbol" w:cs="Segoe UI Symbol"/>
          <w:spacing w:val="-1"/>
          <w:sz w:val="16"/>
        </w:rPr>
        <w:t>⠀</w:t>
      </w:r>
      <w:r w:rsidRPr="00F3371D">
        <w:rPr>
          <w:spacing w:val="-1"/>
        </w:rPr>
        <w:t>larangan yang terdapat</w:t>
      </w:r>
      <w:r w:rsidR="00C95E6B" w:rsidRPr="00C95E6B">
        <w:rPr>
          <w:rFonts w:ascii="Segoe UI Symbol" w:hAnsi="Segoe UI Symbol" w:cs="Segoe UI Symbol"/>
          <w:spacing w:val="-1"/>
          <w:sz w:val="16"/>
        </w:rPr>
        <w:t>⠀</w:t>
      </w:r>
      <w:r w:rsidRPr="00F3371D">
        <w:rPr>
          <w:spacing w:val="-1"/>
        </w:rPr>
        <w:t xml:space="preserve">dalam suatu </w:t>
      </w:r>
      <w:r w:rsidRPr="00F3371D">
        <w:rPr>
          <w:spacing w:val="-1"/>
        </w:rPr>
        <w:lastRenderedPageBreak/>
        <w:t>peraturan</w:t>
      </w:r>
      <w:r w:rsidR="00FB3C2D">
        <w:rPr>
          <w:spacing w:val="-1"/>
        </w:rPr>
        <w:t xml:space="preserve"> </w:t>
      </w:r>
      <w:r w:rsidR="00FB3C2D">
        <w:rPr>
          <w:spacing w:val="-1"/>
        </w:rPr>
        <w:fldChar w:fldCharType="begin" w:fldLock="1"/>
      </w:r>
      <w:r w:rsidR="00386EEA">
        <w:rPr>
          <w:spacing w:val="-1"/>
        </w:rPr>
        <w:instrText>ADDIN CSL_CITATION {"citationItems":[{"id":"ITEM-1","itemData":{"author":[{"dropping-particle":"","family":"Manan","given":"Bagir","non-dropping-particle":"","parse-names":false,"suffix":""},{"dropping-particle":"","family":"Magnar","given":"Kuntana","non-dropping-particle":"","parse-names":false,"suffix":""}],"id":"ITEM-1","issued":{"date-parts":[["1997"]]},"publisher":"Alumni","publisher-place":"Bandung","title":"Hukum dan Peraturan Kebijaksanaan (Beleidsregel) pada Pemerintahan Daerah","type":"book"},"uris":["http://www.mendeley.com/documents/?uuid=96cf9e93-5cc6-46e6-a00f-5d13440be245"]}],"mendeley":{"formattedCitation":"(Manan and Magnar 1997)","plainTextFormattedCitation":"(Manan and Magnar 1997)","previouslyFormattedCitation":"(Manan and Magnar 1997)"},"properties":{"noteIndex":0},"schema":"https://github.com/citation-style-language/schema/raw/master/csl-citation.json"}</w:instrText>
      </w:r>
      <w:r w:rsidR="00FB3C2D">
        <w:rPr>
          <w:spacing w:val="-1"/>
        </w:rPr>
        <w:fldChar w:fldCharType="separate"/>
      </w:r>
      <w:r w:rsidR="00FB3C2D" w:rsidRPr="00FB3C2D">
        <w:rPr>
          <w:noProof/>
          <w:spacing w:val="-1"/>
        </w:rPr>
        <w:t>(Manan and Magnar 1997)</w:t>
      </w:r>
      <w:r w:rsidR="00FB3C2D">
        <w:rPr>
          <w:spacing w:val="-1"/>
        </w:rPr>
        <w:fldChar w:fldCharType="end"/>
      </w:r>
      <w:r w:rsidRPr="00F3371D">
        <w:rPr>
          <w:spacing w:val="-1"/>
        </w:rPr>
        <w:t>.</w:t>
      </w:r>
      <w:r w:rsidR="00C95E6B" w:rsidRPr="00C95E6B">
        <w:rPr>
          <w:rFonts w:ascii="Segoe UI Symbol" w:hAnsi="Segoe UI Symbol" w:cs="Segoe UI Symbol"/>
          <w:spacing w:val="-1"/>
          <w:sz w:val="16"/>
        </w:rPr>
        <w:t>⠀</w:t>
      </w:r>
      <w:r w:rsidRPr="00F3371D">
        <w:rPr>
          <w:spacing w:val="-1"/>
        </w:rPr>
        <w:t>Instrumen pemerintahannya dituangkan</w:t>
      </w:r>
      <w:r w:rsidR="00C95E6B" w:rsidRPr="00C95E6B">
        <w:rPr>
          <w:rFonts w:ascii="Segoe UI Symbol" w:hAnsi="Segoe UI Symbol" w:cs="Segoe UI Symbol"/>
          <w:spacing w:val="-1"/>
          <w:sz w:val="16"/>
        </w:rPr>
        <w:t>⠀</w:t>
      </w:r>
      <w:r w:rsidRPr="00F3371D">
        <w:rPr>
          <w:spacing w:val="-1"/>
        </w:rPr>
        <w:t>dalam bentuk peraturan</w:t>
      </w:r>
      <w:r w:rsidR="00C95E6B" w:rsidRPr="00C95E6B">
        <w:rPr>
          <w:rFonts w:ascii="Segoe UI Symbol" w:hAnsi="Segoe UI Symbol" w:cs="Segoe UI Symbol"/>
          <w:spacing w:val="-1"/>
          <w:sz w:val="16"/>
        </w:rPr>
        <w:t>⠀</w:t>
      </w:r>
      <w:r w:rsidRPr="00F3371D">
        <w:rPr>
          <w:spacing w:val="-1"/>
        </w:rPr>
        <w:t>mengenai izin atas</w:t>
      </w:r>
      <w:r w:rsidR="00C95E6B" w:rsidRPr="00C95E6B">
        <w:rPr>
          <w:rFonts w:ascii="Segoe UI Symbol" w:hAnsi="Segoe UI Symbol" w:cs="Segoe UI Symbol"/>
          <w:spacing w:val="-1"/>
          <w:sz w:val="16"/>
        </w:rPr>
        <w:t>⠀</w:t>
      </w:r>
      <w:r w:rsidRPr="00F3371D">
        <w:rPr>
          <w:spacing w:val="-1"/>
        </w:rPr>
        <w:t>hal tertentu, sedangkan</w:t>
      </w:r>
      <w:r w:rsidR="00C95E6B" w:rsidRPr="00C95E6B">
        <w:rPr>
          <w:rFonts w:ascii="Segoe UI Symbol" w:hAnsi="Segoe UI Symbol" w:cs="Segoe UI Symbol"/>
          <w:spacing w:val="-1"/>
          <w:sz w:val="16"/>
        </w:rPr>
        <w:t>⠀</w:t>
      </w:r>
      <w:r w:rsidRPr="00F3371D">
        <w:rPr>
          <w:spacing w:val="-1"/>
        </w:rPr>
        <w:t>landasan pelaksanaan/operasional bagi masyarakat</w:t>
      </w:r>
      <w:r w:rsidR="00C95E6B" w:rsidRPr="00C95E6B">
        <w:rPr>
          <w:rFonts w:ascii="Segoe UI Symbol" w:hAnsi="Segoe UI Symbol" w:cs="Segoe UI Symbol"/>
          <w:spacing w:val="-1"/>
          <w:sz w:val="16"/>
        </w:rPr>
        <w:t>⠀</w:t>
      </w:r>
      <w:r w:rsidRPr="00F3371D">
        <w:rPr>
          <w:spacing w:val="-1"/>
        </w:rPr>
        <w:t>atau badan/pejabat administrasi pemerintahan adalah</w:t>
      </w:r>
      <w:r w:rsidR="00C95E6B" w:rsidRPr="00C95E6B">
        <w:rPr>
          <w:rFonts w:ascii="Segoe UI Symbol" w:hAnsi="Segoe UI Symbol" w:cs="Segoe UI Symbol"/>
          <w:spacing w:val="-1"/>
          <w:sz w:val="16"/>
        </w:rPr>
        <w:t>⠀</w:t>
      </w:r>
      <w:r w:rsidRPr="00F3371D">
        <w:rPr>
          <w:spacing w:val="-1"/>
        </w:rPr>
        <w:t>berupa keputusan administrasi</w:t>
      </w:r>
      <w:r w:rsidR="00C95E6B" w:rsidRPr="00C95E6B">
        <w:rPr>
          <w:rFonts w:ascii="Segoe UI Symbol" w:hAnsi="Segoe UI Symbol" w:cs="Segoe UI Symbol"/>
          <w:spacing w:val="-1"/>
          <w:sz w:val="16"/>
        </w:rPr>
        <w:t>⠀</w:t>
      </w:r>
      <w:r w:rsidRPr="00F3371D">
        <w:rPr>
          <w:spacing w:val="-1"/>
        </w:rPr>
        <w:t>pemerintahan mengenai izin</w:t>
      </w:r>
      <w:r w:rsidR="00C95E6B" w:rsidRPr="00C95E6B">
        <w:rPr>
          <w:rFonts w:ascii="Segoe UI Symbol" w:hAnsi="Segoe UI Symbol" w:cs="Segoe UI Symbol"/>
          <w:spacing w:val="-1"/>
          <w:sz w:val="16"/>
        </w:rPr>
        <w:t>⠀</w:t>
      </w:r>
      <w:r w:rsidRPr="00F3371D">
        <w:rPr>
          <w:spacing w:val="-1"/>
        </w:rPr>
        <w:t>atas hal tersebut.</w:t>
      </w:r>
    </w:p>
    <w:p w14:paraId="2BBBCFB6" w14:textId="1CA59DC7" w:rsidR="00F3371D" w:rsidRPr="00F3371D" w:rsidRDefault="00F3371D" w:rsidP="003C7B46">
      <w:pPr>
        <w:pStyle w:val="ListParagraph"/>
        <w:spacing w:line="276" w:lineRule="auto"/>
        <w:ind w:left="0" w:firstLine="425"/>
        <w:jc w:val="both"/>
        <w:rPr>
          <w:spacing w:val="-1"/>
        </w:rPr>
      </w:pPr>
      <w:r w:rsidRPr="00F3371D">
        <w:rPr>
          <w:spacing w:val="-1"/>
        </w:rPr>
        <w:t>Dengan adanya</w:t>
      </w:r>
      <w:r w:rsidR="00BF496E" w:rsidRPr="00BF496E">
        <w:rPr>
          <w:rFonts w:ascii="Segoe UI Symbol" w:hAnsi="Segoe UI Symbol" w:cs="Segoe UI Symbol"/>
          <w:spacing w:val="-1"/>
          <w:sz w:val="8"/>
        </w:rPr>
        <w:t>⠀</w:t>
      </w:r>
      <w:r w:rsidRPr="00F3371D">
        <w:rPr>
          <w:i/>
          <w:iCs/>
          <w:spacing w:val="-1"/>
        </w:rPr>
        <w:t>freies ermessen</w:t>
      </w:r>
      <w:r w:rsidRPr="00F3371D">
        <w:rPr>
          <w:spacing w:val="-1"/>
        </w:rPr>
        <w:t xml:space="preserve"> ini</w:t>
      </w:r>
      <w:r w:rsidR="00BF496E" w:rsidRPr="00BF496E">
        <w:rPr>
          <w:rFonts w:ascii="Segoe UI Symbol" w:hAnsi="Segoe UI Symbol" w:cs="Segoe UI Symbol"/>
          <w:spacing w:val="-1"/>
          <w:sz w:val="8"/>
        </w:rPr>
        <w:t>⠀</w:t>
      </w:r>
      <w:r w:rsidRPr="00F3371D">
        <w:rPr>
          <w:spacing w:val="-1"/>
        </w:rPr>
        <w:t>berarti bahwa sebagian</w:t>
      </w:r>
      <w:r w:rsidR="00BF496E" w:rsidRPr="00BF496E">
        <w:rPr>
          <w:rFonts w:ascii="Segoe UI Symbol" w:hAnsi="Segoe UI Symbol" w:cs="Segoe UI Symbol"/>
          <w:spacing w:val="-1"/>
          <w:sz w:val="8"/>
        </w:rPr>
        <w:t>⠀</w:t>
      </w:r>
      <w:r w:rsidRPr="00F3371D">
        <w:rPr>
          <w:spacing w:val="-1"/>
        </w:rPr>
        <w:t>kekuasaan yang dipegang</w:t>
      </w:r>
      <w:r w:rsidR="00BF496E" w:rsidRPr="00BF496E">
        <w:rPr>
          <w:rFonts w:ascii="Segoe UI Symbol" w:hAnsi="Segoe UI Symbol" w:cs="Segoe UI Symbol"/>
          <w:spacing w:val="-1"/>
          <w:sz w:val="8"/>
        </w:rPr>
        <w:t>⠀</w:t>
      </w:r>
      <w:r w:rsidRPr="00F3371D">
        <w:rPr>
          <w:spacing w:val="-1"/>
        </w:rPr>
        <w:t>oleh badan pembentuk undang-undang</w:t>
      </w:r>
      <w:r w:rsidR="00BF496E" w:rsidRPr="00BF496E">
        <w:rPr>
          <w:rFonts w:ascii="Segoe UI Symbol" w:hAnsi="Segoe UI Symbol" w:cs="Segoe UI Symbol"/>
          <w:spacing w:val="-1"/>
        </w:rPr>
        <w:t>⠀</w:t>
      </w:r>
      <w:r w:rsidRPr="00F3371D">
        <w:rPr>
          <w:spacing w:val="-1"/>
        </w:rPr>
        <w:t>dipindahkan ke dalam tangan pemerintah/administrasi</w:t>
      </w:r>
      <w:r w:rsidR="00BF496E" w:rsidRPr="00BF496E">
        <w:rPr>
          <w:rFonts w:ascii="Segoe UI Symbol" w:hAnsi="Segoe UI Symbol" w:cs="Segoe UI Symbol"/>
          <w:spacing w:val="-1"/>
          <w:sz w:val="8"/>
        </w:rPr>
        <w:t>⠀</w:t>
      </w:r>
      <w:r w:rsidRPr="00F3371D">
        <w:rPr>
          <w:spacing w:val="-1"/>
        </w:rPr>
        <w:t>negara, sebagai badan</w:t>
      </w:r>
      <w:r w:rsidR="00BF496E" w:rsidRPr="00BF496E">
        <w:rPr>
          <w:rFonts w:ascii="Segoe UI Symbol" w:hAnsi="Segoe UI Symbol" w:cs="Segoe UI Symbol"/>
          <w:spacing w:val="-1"/>
          <w:sz w:val="8"/>
        </w:rPr>
        <w:t>⠀</w:t>
      </w:r>
      <w:r w:rsidRPr="00F3371D">
        <w:rPr>
          <w:spacing w:val="-1"/>
        </w:rPr>
        <w:t>eksekutif. Jadi</w:t>
      </w:r>
      <w:r w:rsidR="00BF496E" w:rsidRPr="00BF496E">
        <w:rPr>
          <w:rFonts w:ascii="Segoe UI Symbol" w:hAnsi="Segoe UI Symbol" w:cs="Segoe UI Symbol"/>
          <w:spacing w:val="-1"/>
        </w:rPr>
        <w:t>⠀</w:t>
      </w:r>
      <w:r w:rsidRPr="00F3371D">
        <w:rPr>
          <w:spacing w:val="-1"/>
        </w:rPr>
        <w:t>supremasi badan legislatif</w:t>
      </w:r>
      <w:r w:rsidR="00BF496E" w:rsidRPr="00BF496E">
        <w:rPr>
          <w:rFonts w:ascii="Segoe UI Symbol" w:hAnsi="Segoe UI Symbol" w:cs="Segoe UI Symbol"/>
          <w:spacing w:val="-1"/>
        </w:rPr>
        <w:t>⠀</w:t>
      </w:r>
      <w:r w:rsidRPr="00F3371D">
        <w:rPr>
          <w:spacing w:val="-1"/>
        </w:rPr>
        <w:t>diganti oleh supremasi badan</w:t>
      </w:r>
      <w:r w:rsidR="00BF496E" w:rsidRPr="00BF496E">
        <w:rPr>
          <w:rFonts w:ascii="Segoe UI Symbol" w:hAnsi="Segoe UI Symbol" w:cs="Segoe UI Symbol"/>
          <w:spacing w:val="-1"/>
        </w:rPr>
        <w:t>⠀</w:t>
      </w:r>
      <w:r w:rsidRPr="00F3371D">
        <w:rPr>
          <w:spacing w:val="-1"/>
        </w:rPr>
        <w:t xml:space="preserve">eksekutif </w:t>
      </w:r>
      <w:r w:rsidR="009739E5" w:rsidRPr="00F3371D">
        <w:rPr>
          <w:spacing w:val="-1"/>
        </w:rPr>
        <w:fldChar w:fldCharType="begin" w:fldLock="1"/>
      </w:r>
      <w:r w:rsidRPr="00F3371D">
        <w:rPr>
          <w:spacing w:val="-1"/>
        </w:rPr>
        <w:instrText>ADDIN CSL_CITATION {"citationItems":[{"id":"ITEM-1","itemData":{"author":[{"dropping-particle":"","family":"Soetami","given":"A. Siti","non-dropping-particle":"","parse-names":false,"suffix":""}],"id":"ITEM-1","issued":{"date-parts":[["2000"]]},"publisher":"Badan Penerbit Universitas Negeri Diponegoro","publisher-place":"Semarang","title":"Hukum Administrasi Negara","type":"book"},"uris":["http://www.mendeley.com/documents/?uuid=97f2bc27-cd83-434b-a80d-48f6b81ac967"]}],"mendeley":{"formattedCitation":"(Soetami 2000)","plainTextFormattedCitation":"(Soetami 2000)","previouslyFormattedCitation":"(Soetami 2000)"},"properties":{"noteIndex":0},"schema":"https://github.com/citation-style-language/schema/raw/master/csl-citation.json"}</w:instrText>
      </w:r>
      <w:r w:rsidR="009739E5" w:rsidRPr="00F3371D">
        <w:rPr>
          <w:spacing w:val="-1"/>
        </w:rPr>
        <w:fldChar w:fldCharType="separate"/>
      </w:r>
      <w:r w:rsidRPr="00F3371D">
        <w:rPr>
          <w:noProof/>
          <w:spacing w:val="-1"/>
        </w:rPr>
        <w:t>(Soetami 2000)</w:t>
      </w:r>
      <w:r w:rsidR="009739E5" w:rsidRPr="00F3371D">
        <w:rPr>
          <w:spacing w:val="-1"/>
        </w:rPr>
        <w:fldChar w:fldCharType="end"/>
      </w:r>
      <w:r w:rsidRPr="00F3371D">
        <w:rPr>
          <w:spacing w:val="-1"/>
        </w:rPr>
        <w:t xml:space="preserve"> karena</w:t>
      </w:r>
      <w:r w:rsidR="00BF496E" w:rsidRPr="00BF496E">
        <w:rPr>
          <w:rFonts w:ascii="Segoe UI Symbol" w:hAnsi="Segoe UI Symbol" w:cs="Segoe UI Symbol"/>
          <w:spacing w:val="-1"/>
        </w:rPr>
        <w:t>⠀</w:t>
      </w:r>
      <w:r w:rsidRPr="00F3371D">
        <w:rPr>
          <w:spacing w:val="-1"/>
        </w:rPr>
        <w:t>administrasi negara</w:t>
      </w:r>
      <w:r w:rsidR="00BF496E" w:rsidRPr="00BF496E">
        <w:rPr>
          <w:rFonts w:ascii="Segoe UI Symbol" w:hAnsi="Segoe UI Symbol" w:cs="Segoe UI Symbol"/>
          <w:spacing w:val="-1"/>
          <w:sz w:val="16"/>
        </w:rPr>
        <w:t>⠀</w:t>
      </w:r>
      <w:r w:rsidRPr="00F3371D">
        <w:rPr>
          <w:spacing w:val="-1"/>
        </w:rPr>
        <w:t>melakukan penyelesaian masalah</w:t>
      </w:r>
      <w:r w:rsidR="00BF496E" w:rsidRPr="00BF496E">
        <w:rPr>
          <w:rFonts w:ascii="Segoe UI Symbol" w:hAnsi="Segoe UI Symbol" w:cs="Segoe UI Symbol"/>
          <w:spacing w:val="-1"/>
          <w:sz w:val="16"/>
        </w:rPr>
        <w:t>⠀</w:t>
      </w:r>
      <w:r w:rsidRPr="00F3371D">
        <w:rPr>
          <w:spacing w:val="-1"/>
        </w:rPr>
        <w:t>tanpa harus menunggu</w:t>
      </w:r>
      <w:r w:rsidR="00BF496E" w:rsidRPr="00BF496E">
        <w:rPr>
          <w:rFonts w:ascii="Segoe UI Symbol" w:hAnsi="Segoe UI Symbol" w:cs="Segoe UI Symbol"/>
          <w:spacing w:val="-1"/>
          <w:sz w:val="16"/>
        </w:rPr>
        <w:t>⠀</w:t>
      </w:r>
      <w:r w:rsidRPr="00F3371D">
        <w:rPr>
          <w:spacing w:val="-1"/>
        </w:rPr>
        <w:t>perubahan undang-undang dari</w:t>
      </w:r>
      <w:r w:rsidR="00BF496E" w:rsidRPr="00BF496E">
        <w:rPr>
          <w:rFonts w:ascii="Segoe UI Symbol" w:hAnsi="Segoe UI Symbol" w:cs="Segoe UI Symbol"/>
          <w:spacing w:val="-1"/>
          <w:sz w:val="8"/>
        </w:rPr>
        <w:t>⠀</w:t>
      </w:r>
      <w:r w:rsidRPr="00F3371D">
        <w:rPr>
          <w:spacing w:val="-1"/>
        </w:rPr>
        <w:t xml:space="preserve">badan legislatif </w:t>
      </w:r>
      <w:r w:rsidR="009739E5" w:rsidRPr="00F3371D">
        <w:rPr>
          <w:spacing w:val="-1"/>
        </w:rPr>
        <w:fldChar w:fldCharType="begin" w:fldLock="1"/>
      </w:r>
      <w:r w:rsidRPr="00F3371D">
        <w:rPr>
          <w:spacing w:val="-1"/>
        </w:rPr>
        <w:instrText>ADDIN CSL_CITATION {"citationItems":[{"id":"ITEM-1","itemData":{"author":[{"dropping-particle":"","family":"Koentjoro","given":"Diana Halim","non-dropping-particle":"","parse-names":false,"suffix":""}],"id":"ITEM-1","issued":{"date-parts":[["2004"]]},"publisher":"Ghalia Indonesia","publisher-place":"Bogor","title":"Koentjoro, Diana Halim","type":"book"},"uris":["http://www.mendeley.com/documents/?uuid=49ce67f0-f21d-4d45-98a5-9fd93209604a"]}],"mendeley":{"formattedCitation":"(Koentjoro 2004)","plainTextFormattedCitation":"(Koentjoro 2004)","previouslyFormattedCitation":"(Koentjoro 2004)"},"properties":{"noteIndex":0},"schema":"https://github.com/citation-style-language/schema/raw/master/csl-citation.json"}</w:instrText>
      </w:r>
      <w:r w:rsidR="009739E5" w:rsidRPr="00F3371D">
        <w:rPr>
          <w:spacing w:val="-1"/>
        </w:rPr>
        <w:fldChar w:fldCharType="separate"/>
      </w:r>
      <w:r w:rsidRPr="00F3371D">
        <w:rPr>
          <w:noProof/>
          <w:spacing w:val="-1"/>
        </w:rPr>
        <w:t>(Koentjoro 2004)</w:t>
      </w:r>
      <w:r w:rsidR="009739E5" w:rsidRPr="00F3371D">
        <w:rPr>
          <w:spacing w:val="-1"/>
        </w:rPr>
        <w:fldChar w:fldCharType="end"/>
      </w:r>
      <w:r w:rsidRPr="00F3371D">
        <w:rPr>
          <w:spacing w:val="-1"/>
        </w:rPr>
        <w:t>. Hal</w:t>
      </w:r>
      <w:r w:rsidR="00BF496E" w:rsidRPr="00BF496E">
        <w:rPr>
          <w:rFonts w:ascii="Segoe UI Symbol" w:hAnsi="Segoe UI Symbol" w:cs="Segoe UI Symbol"/>
          <w:spacing w:val="-1"/>
          <w:sz w:val="8"/>
        </w:rPr>
        <w:t>⠀</w:t>
      </w:r>
      <w:r w:rsidRPr="00F3371D">
        <w:rPr>
          <w:spacing w:val="-1"/>
        </w:rPr>
        <w:t>tersebut karena pada</w:t>
      </w:r>
      <w:r w:rsidR="00BF496E" w:rsidRPr="00BF496E">
        <w:rPr>
          <w:rFonts w:ascii="Segoe UI Symbol" w:hAnsi="Segoe UI Symbol" w:cs="Segoe UI Symbol"/>
          <w:spacing w:val="-1"/>
          <w:sz w:val="8"/>
        </w:rPr>
        <w:t>⠀</w:t>
      </w:r>
      <w:r w:rsidRPr="00F3371D">
        <w:rPr>
          <w:spacing w:val="-1"/>
        </w:rPr>
        <w:t>prinsipnya Badan/Pejabat administrasi</w:t>
      </w:r>
      <w:r w:rsidR="00BF496E" w:rsidRPr="00BF496E">
        <w:rPr>
          <w:rFonts w:ascii="Segoe UI Symbol" w:hAnsi="Segoe UI Symbol" w:cs="Segoe UI Symbol"/>
          <w:spacing w:val="-1"/>
          <w:sz w:val="16"/>
        </w:rPr>
        <w:t>⠀</w:t>
      </w:r>
      <w:r w:rsidRPr="00F3371D">
        <w:rPr>
          <w:spacing w:val="-1"/>
        </w:rPr>
        <w:t>pemerintahan tidak boleh menolak</w:t>
      </w:r>
      <w:r w:rsidR="00BF496E" w:rsidRPr="00BF496E">
        <w:rPr>
          <w:rFonts w:ascii="Segoe UI Symbol" w:hAnsi="Segoe UI Symbol" w:cs="Segoe UI Symbol"/>
          <w:spacing w:val="-1"/>
          <w:sz w:val="16"/>
        </w:rPr>
        <w:t>⠀</w:t>
      </w:r>
      <w:r w:rsidRPr="00F3371D">
        <w:rPr>
          <w:spacing w:val="-1"/>
        </w:rPr>
        <w:t>untuk memberikan pelayanan</w:t>
      </w:r>
      <w:r w:rsidR="00BF496E" w:rsidRPr="00BF496E">
        <w:rPr>
          <w:rFonts w:ascii="Segoe UI Symbol" w:hAnsi="Segoe UI Symbol" w:cs="Segoe UI Symbol"/>
          <w:spacing w:val="-1"/>
          <w:sz w:val="6"/>
        </w:rPr>
        <w:t>⠀</w:t>
      </w:r>
      <w:r w:rsidRPr="00F3371D">
        <w:rPr>
          <w:spacing w:val="-1"/>
        </w:rPr>
        <w:t>kepada masyarakat dengan</w:t>
      </w:r>
      <w:r w:rsidR="00BF496E" w:rsidRPr="00BF496E">
        <w:rPr>
          <w:rFonts w:ascii="Segoe UI Symbol" w:hAnsi="Segoe UI Symbol" w:cs="Segoe UI Symbol"/>
          <w:spacing w:val="-1"/>
          <w:sz w:val="6"/>
        </w:rPr>
        <w:t>⠀</w:t>
      </w:r>
      <w:r w:rsidRPr="00F3371D">
        <w:rPr>
          <w:spacing w:val="-1"/>
        </w:rPr>
        <w:t>alasan hukumnya tidak</w:t>
      </w:r>
      <w:r w:rsidR="00BF496E" w:rsidRPr="00BF496E">
        <w:rPr>
          <w:rFonts w:ascii="Segoe UI Symbol" w:hAnsi="Segoe UI Symbol" w:cs="Segoe UI Symbol"/>
          <w:spacing w:val="-1"/>
          <w:sz w:val="6"/>
        </w:rPr>
        <w:t>⠀</w:t>
      </w:r>
      <w:r w:rsidRPr="00F3371D">
        <w:rPr>
          <w:spacing w:val="-1"/>
        </w:rPr>
        <w:t>ada ataupun hukumnya</w:t>
      </w:r>
      <w:r w:rsidR="00BF496E" w:rsidRPr="00BF496E">
        <w:rPr>
          <w:rFonts w:ascii="Segoe UI Symbol" w:hAnsi="Segoe UI Symbol" w:cs="Segoe UI Symbol"/>
          <w:spacing w:val="-1"/>
          <w:sz w:val="6"/>
        </w:rPr>
        <w:t>⠀</w:t>
      </w:r>
      <w:r w:rsidRPr="00F3371D">
        <w:rPr>
          <w:spacing w:val="-1"/>
        </w:rPr>
        <w:t>ada tetapi</w:t>
      </w:r>
      <w:r w:rsidR="00BF496E" w:rsidRPr="00BF496E">
        <w:rPr>
          <w:rFonts w:ascii="Segoe UI Symbol" w:hAnsi="Segoe UI Symbol" w:cs="Segoe UI Symbol"/>
          <w:spacing w:val="-1"/>
          <w:sz w:val="10"/>
        </w:rPr>
        <w:t>⠀</w:t>
      </w:r>
      <w:r w:rsidRPr="00F3371D">
        <w:rPr>
          <w:spacing w:val="-1"/>
        </w:rPr>
        <w:t>tidak jelas, sepanjang</w:t>
      </w:r>
      <w:r w:rsidR="00BF496E" w:rsidRPr="00BF496E">
        <w:rPr>
          <w:rFonts w:ascii="Segoe UI Symbol" w:hAnsi="Segoe UI Symbol" w:cs="Segoe UI Symbol"/>
          <w:spacing w:val="-1"/>
          <w:sz w:val="10"/>
        </w:rPr>
        <w:t>⠀</w:t>
      </w:r>
      <w:r w:rsidRPr="00F3371D">
        <w:rPr>
          <w:spacing w:val="-1"/>
        </w:rPr>
        <w:t>hal tersebut masih</w:t>
      </w:r>
      <w:r w:rsidR="00BF496E" w:rsidRPr="00BF496E">
        <w:rPr>
          <w:rFonts w:ascii="Segoe UI Symbol" w:hAnsi="Segoe UI Symbol" w:cs="Segoe UI Symbol"/>
          <w:spacing w:val="-1"/>
          <w:sz w:val="10"/>
        </w:rPr>
        <w:t>⠀</w:t>
      </w:r>
      <w:r w:rsidRPr="00F3371D">
        <w:rPr>
          <w:spacing w:val="-1"/>
        </w:rPr>
        <w:t>menjadi kewenangannya. Seringkali</w:t>
      </w:r>
      <w:r w:rsidR="00BF496E" w:rsidRPr="00BF496E">
        <w:rPr>
          <w:rFonts w:ascii="Segoe UI Symbol" w:hAnsi="Segoe UI Symbol" w:cs="Segoe UI Symbol"/>
          <w:spacing w:val="-1"/>
          <w:sz w:val="16"/>
        </w:rPr>
        <w:t>⠀</w:t>
      </w:r>
      <w:r w:rsidRPr="00F3371D">
        <w:rPr>
          <w:spacing w:val="-1"/>
        </w:rPr>
        <w:t>ditemui dalam praktik keputusan</w:t>
      </w:r>
      <w:r w:rsidR="00BF496E" w:rsidRPr="00BF496E">
        <w:rPr>
          <w:rFonts w:ascii="Segoe UI Symbol" w:hAnsi="Segoe UI Symbol" w:cs="Segoe UI Symbol"/>
          <w:spacing w:val="-1"/>
          <w:sz w:val="6"/>
        </w:rPr>
        <w:t>⠀</w:t>
      </w:r>
      <w:r w:rsidRPr="00F3371D">
        <w:rPr>
          <w:spacing w:val="-1"/>
        </w:rPr>
        <w:t>diskresi itu dituangkan</w:t>
      </w:r>
      <w:r w:rsidR="00BF496E" w:rsidRPr="00BF496E">
        <w:rPr>
          <w:rFonts w:ascii="Segoe UI Symbol" w:hAnsi="Segoe UI Symbol" w:cs="Segoe UI Symbol"/>
          <w:spacing w:val="-1"/>
          <w:sz w:val="6"/>
        </w:rPr>
        <w:t>⠀</w:t>
      </w:r>
      <w:r w:rsidRPr="00F3371D">
        <w:rPr>
          <w:spacing w:val="-1"/>
        </w:rPr>
        <w:t>dalam bentuk Keputusan Presiden</w:t>
      </w:r>
      <w:r w:rsidR="00BF496E" w:rsidRPr="00BF496E">
        <w:rPr>
          <w:rFonts w:ascii="Segoe UI Symbol" w:hAnsi="Segoe UI Symbol" w:cs="Segoe UI Symbol"/>
          <w:spacing w:val="-1"/>
          <w:sz w:val="6"/>
        </w:rPr>
        <w:t>⠀</w:t>
      </w:r>
      <w:r w:rsidRPr="00F3371D">
        <w:rPr>
          <w:spacing w:val="-1"/>
        </w:rPr>
        <w:t>dan Keputusan Menteri.</w:t>
      </w:r>
      <w:r w:rsidR="00F174D4">
        <w:rPr>
          <w:spacing w:val="-1"/>
          <w:lang w:val="id-ID"/>
        </w:rPr>
        <w:t xml:space="preserve"> </w:t>
      </w:r>
      <w:r w:rsidR="00BF496E" w:rsidRPr="00BF496E">
        <w:rPr>
          <w:rFonts w:ascii="Segoe UI Symbol" w:hAnsi="Segoe UI Symbol" w:cs="Segoe UI Symbol"/>
          <w:spacing w:val="-1"/>
          <w:sz w:val="6"/>
        </w:rPr>
        <w:t>⠀</w:t>
      </w:r>
      <w:r w:rsidRPr="00F3371D">
        <w:rPr>
          <w:spacing w:val="-1"/>
        </w:rPr>
        <w:t>Dalam hal ini</w:t>
      </w:r>
      <w:r w:rsidR="00BF496E" w:rsidRPr="00BF496E">
        <w:rPr>
          <w:rFonts w:ascii="Segoe UI Symbol" w:hAnsi="Segoe UI Symbol" w:cs="Segoe UI Symbol"/>
          <w:spacing w:val="-1"/>
          <w:sz w:val="6"/>
        </w:rPr>
        <w:t>⠀</w:t>
      </w:r>
      <w:r w:rsidRPr="00F3371D">
        <w:rPr>
          <w:spacing w:val="-1"/>
        </w:rPr>
        <w:t>Keputusan Presiden dapat</w:t>
      </w:r>
      <w:r w:rsidR="00BF496E" w:rsidRPr="00BF496E">
        <w:rPr>
          <w:rFonts w:ascii="Segoe UI Symbol" w:hAnsi="Segoe UI Symbol" w:cs="Segoe UI Symbol"/>
          <w:spacing w:val="-1"/>
          <w:sz w:val="6"/>
        </w:rPr>
        <w:t>⠀</w:t>
      </w:r>
      <w:r w:rsidRPr="00F3371D">
        <w:rPr>
          <w:spacing w:val="-1"/>
        </w:rPr>
        <w:t>diklasifikasikan menjadi 2</w:t>
      </w:r>
      <w:r w:rsidR="00BF496E" w:rsidRPr="00BF496E">
        <w:rPr>
          <w:rFonts w:ascii="Segoe UI Symbol" w:hAnsi="Segoe UI Symbol" w:cs="Segoe UI Symbol"/>
          <w:spacing w:val="-1"/>
          <w:sz w:val="6"/>
        </w:rPr>
        <w:t>⠀</w:t>
      </w:r>
      <w:r w:rsidRPr="00F3371D">
        <w:rPr>
          <w:spacing w:val="-1"/>
        </w:rPr>
        <w:t>(dua) yaitu sebagai</w:t>
      </w:r>
      <w:r w:rsidR="00BF496E" w:rsidRPr="00BF496E">
        <w:rPr>
          <w:rFonts w:ascii="Segoe UI Symbol" w:hAnsi="Segoe UI Symbol" w:cs="Segoe UI Symbol"/>
          <w:spacing w:val="-1"/>
          <w:sz w:val="6"/>
        </w:rPr>
        <w:t>⠀</w:t>
      </w:r>
      <w:r w:rsidRPr="00F3371D">
        <w:rPr>
          <w:spacing w:val="-1"/>
        </w:rPr>
        <w:t xml:space="preserve">keputusan </w:t>
      </w:r>
      <w:r w:rsidRPr="00F3371D">
        <w:rPr>
          <w:i/>
          <w:iCs/>
          <w:spacing w:val="-1"/>
        </w:rPr>
        <w:t>(beschikking),</w:t>
      </w:r>
      <w:r w:rsidRPr="00F3371D">
        <w:rPr>
          <w:spacing w:val="-1"/>
        </w:rPr>
        <w:t xml:space="preserve"> dan</w:t>
      </w:r>
      <w:r w:rsidR="00BF496E" w:rsidRPr="00BF496E">
        <w:rPr>
          <w:rFonts w:ascii="Segoe UI Symbol" w:hAnsi="Segoe UI Symbol" w:cs="Segoe UI Symbol"/>
          <w:spacing w:val="-1"/>
          <w:sz w:val="6"/>
        </w:rPr>
        <w:t>⠀</w:t>
      </w:r>
      <w:r w:rsidRPr="00F3371D">
        <w:rPr>
          <w:spacing w:val="-1"/>
        </w:rPr>
        <w:t xml:space="preserve">peraturan kebijakan </w:t>
      </w:r>
      <w:r w:rsidRPr="00F3371D">
        <w:rPr>
          <w:i/>
          <w:iCs/>
          <w:spacing w:val="-1"/>
        </w:rPr>
        <w:t>(beleidsregel/policy</w:t>
      </w:r>
      <w:r w:rsidR="00BF496E" w:rsidRPr="00BF496E">
        <w:rPr>
          <w:rFonts w:ascii="Segoe UI Symbol" w:hAnsi="Segoe UI Symbol" w:cs="Segoe UI Symbol"/>
          <w:i/>
          <w:iCs/>
          <w:spacing w:val="-1"/>
          <w:sz w:val="6"/>
        </w:rPr>
        <w:t>⠀</w:t>
      </w:r>
      <w:r w:rsidRPr="00F3371D">
        <w:rPr>
          <w:i/>
          <w:iCs/>
          <w:spacing w:val="-1"/>
        </w:rPr>
        <w:t>rules)</w:t>
      </w:r>
      <w:r w:rsidR="009739E5" w:rsidRPr="00F3371D">
        <w:rPr>
          <w:spacing w:val="-1"/>
        </w:rPr>
        <w:fldChar w:fldCharType="begin" w:fldLock="1"/>
      </w:r>
      <w:r w:rsidRPr="00F3371D">
        <w:rPr>
          <w:spacing w:val="-1"/>
        </w:rPr>
        <w:instrText>ADDIN CSL_CITATION {"citationItems":[{"id":"ITEM-1","itemData":{"author":[{"dropping-particle":"","family":"Erliyanna","given":"Anna","non-dropping-particle":"","parse-names":false,"suffix":""}],"id":"ITEM-1","issued":{"date-parts":[["2005"]]},"publisher":"Program Pasca Sarjana Fakultas Hukum Universitas Indonesia","publisher-place":"Jakarta","title":"Keputusan Presiden, Analisis Keppres RI 1987-1998","type":"book"},"uris":["http://www.mendeley.com/documents/?uuid=77edb1f1-e42f-42ac-95f5-3da1f2e12018"]}],"mendeley":{"formattedCitation":"(Erliyanna 2005)","plainTextFormattedCitation":"(Erliyanna 2005)","previouslyFormattedCitation":"(Erliyanna 2005)"},"properties":{"noteIndex":0},"schema":"https://github.com/citation-style-language/schema/raw/master/csl-citation.json"}</w:instrText>
      </w:r>
      <w:r w:rsidR="009739E5" w:rsidRPr="00F3371D">
        <w:rPr>
          <w:spacing w:val="-1"/>
        </w:rPr>
        <w:fldChar w:fldCharType="separate"/>
      </w:r>
      <w:r w:rsidRPr="00F3371D">
        <w:rPr>
          <w:noProof/>
          <w:spacing w:val="-1"/>
        </w:rPr>
        <w:t>(Erliyanna 2005)</w:t>
      </w:r>
      <w:r w:rsidR="009739E5" w:rsidRPr="00F3371D">
        <w:rPr>
          <w:spacing w:val="-1"/>
        </w:rPr>
        <w:fldChar w:fldCharType="end"/>
      </w:r>
      <w:r w:rsidRPr="00F3371D">
        <w:rPr>
          <w:spacing w:val="-1"/>
        </w:rPr>
        <w:t>.</w:t>
      </w:r>
    </w:p>
    <w:p w14:paraId="2BBBCFB7" w14:textId="77777777" w:rsidR="00F3371D" w:rsidRPr="00F3371D" w:rsidRDefault="00F3371D" w:rsidP="003C7B46">
      <w:pPr>
        <w:pStyle w:val="ListParagraph"/>
        <w:spacing w:line="276" w:lineRule="auto"/>
        <w:ind w:left="0" w:firstLine="425"/>
        <w:jc w:val="both"/>
        <w:rPr>
          <w:spacing w:val="-1"/>
        </w:rPr>
      </w:pPr>
      <w:r w:rsidRPr="00F3371D">
        <w:rPr>
          <w:spacing w:val="-1"/>
        </w:rPr>
        <w:t>Oleh</w:t>
      </w:r>
      <w:r w:rsidR="00BF496E" w:rsidRPr="00BF496E">
        <w:rPr>
          <w:rFonts w:ascii="Segoe UI Symbol" w:hAnsi="Segoe UI Symbol" w:cs="Segoe UI Symbol"/>
          <w:spacing w:val="-1"/>
          <w:sz w:val="6"/>
        </w:rPr>
        <w:t>⠀</w:t>
      </w:r>
      <w:r w:rsidRPr="00F3371D">
        <w:rPr>
          <w:spacing w:val="-1"/>
        </w:rPr>
        <w:t>karena satu produk</w:t>
      </w:r>
      <w:r w:rsidR="00BF496E" w:rsidRPr="00BF496E">
        <w:rPr>
          <w:rFonts w:ascii="Segoe UI Symbol" w:hAnsi="Segoe UI Symbol" w:cs="Segoe UI Symbol"/>
          <w:spacing w:val="-1"/>
          <w:sz w:val="6"/>
        </w:rPr>
        <w:t>⠀</w:t>
      </w:r>
      <w:r w:rsidRPr="00F3371D">
        <w:rPr>
          <w:spacing w:val="-1"/>
        </w:rPr>
        <w:t>hukum berupa Keputusan Presiden</w:t>
      </w:r>
      <w:r w:rsidR="00BF496E" w:rsidRPr="00BF496E">
        <w:rPr>
          <w:rFonts w:ascii="Segoe UI Symbol" w:hAnsi="Segoe UI Symbol" w:cs="Segoe UI Symbol"/>
          <w:spacing w:val="-1"/>
          <w:sz w:val="16"/>
        </w:rPr>
        <w:t>⠀</w:t>
      </w:r>
      <w:r w:rsidRPr="00F3371D">
        <w:rPr>
          <w:spacing w:val="-1"/>
        </w:rPr>
        <w:t>dapat diklasifikasikan menjadi</w:t>
      </w:r>
      <w:r w:rsidR="00BF496E" w:rsidRPr="00BF496E">
        <w:rPr>
          <w:rFonts w:ascii="Segoe UI Symbol" w:hAnsi="Segoe UI Symbol" w:cs="Segoe UI Symbol"/>
          <w:spacing w:val="-1"/>
          <w:sz w:val="16"/>
        </w:rPr>
        <w:t>⠀</w:t>
      </w:r>
      <w:r w:rsidRPr="00F3371D">
        <w:rPr>
          <w:spacing w:val="-1"/>
        </w:rPr>
        <w:t>dua hal sebagaimana</w:t>
      </w:r>
      <w:r w:rsidR="00BF496E" w:rsidRPr="00BF496E">
        <w:rPr>
          <w:rFonts w:ascii="Segoe UI Symbol" w:hAnsi="Segoe UI Symbol" w:cs="Segoe UI Symbol"/>
          <w:spacing w:val="-1"/>
          <w:sz w:val="10"/>
        </w:rPr>
        <w:t>⠀</w:t>
      </w:r>
      <w:r w:rsidRPr="00F3371D">
        <w:rPr>
          <w:spacing w:val="-1"/>
        </w:rPr>
        <w:t>disebut diatas, maka</w:t>
      </w:r>
      <w:r w:rsidR="00BF496E" w:rsidRPr="00BF496E">
        <w:rPr>
          <w:rFonts w:ascii="Segoe UI Symbol" w:hAnsi="Segoe UI Symbol" w:cs="Segoe UI Symbol"/>
          <w:spacing w:val="-1"/>
          <w:sz w:val="10"/>
        </w:rPr>
        <w:t>⠀</w:t>
      </w:r>
      <w:r w:rsidRPr="00F3371D">
        <w:rPr>
          <w:spacing w:val="-1"/>
        </w:rPr>
        <w:t>konsekuensinya adalah bahwa</w:t>
      </w:r>
      <w:r w:rsidR="00BF496E" w:rsidRPr="00BF496E">
        <w:rPr>
          <w:rFonts w:ascii="Segoe UI Symbol" w:hAnsi="Segoe UI Symbol" w:cs="Segoe UI Symbol"/>
          <w:spacing w:val="-1"/>
          <w:sz w:val="10"/>
        </w:rPr>
        <w:t>⠀</w:t>
      </w:r>
      <w:r w:rsidRPr="00F3371D">
        <w:rPr>
          <w:spacing w:val="-1"/>
        </w:rPr>
        <w:t>untuk menguji suatu</w:t>
      </w:r>
      <w:r w:rsidR="00BF496E" w:rsidRPr="00BF496E">
        <w:rPr>
          <w:rFonts w:ascii="Segoe UI Symbol" w:hAnsi="Segoe UI Symbol" w:cs="Segoe UI Symbol"/>
          <w:spacing w:val="-1"/>
          <w:sz w:val="10"/>
        </w:rPr>
        <w:t>⠀</w:t>
      </w:r>
      <w:r w:rsidRPr="00F3371D">
        <w:rPr>
          <w:spacing w:val="-1"/>
        </w:rPr>
        <w:t>Keputusan Presiden tidak dapat</w:t>
      </w:r>
      <w:r w:rsidR="00BF496E" w:rsidRPr="00BF496E">
        <w:rPr>
          <w:rFonts w:ascii="Segoe UI Symbol" w:hAnsi="Segoe UI Symbol" w:cs="Segoe UI Symbol"/>
          <w:spacing w:val="-1"/>
          <w:sz w:val="10"/>
        </w:rPr>
        <w:t>⠀</w:t>
      </w:r>
      <w:r w:rsidRPr="00F3371D">
        <w:rPr>
          <w:spacing w:val="-1"/>
        </w:rPr>
        <w:t>dilihat pada nomenklaturnya</w:t>
      </w:r>
      <w:r w:rsidR="00BF496E" w:rsidRPr="00BF496E">
        <w:rPr>
          <w:rFonts w:ascii="Segoe UI Symbol" w:hAnsi="Segoe UI Symbol" w:cs="Segoe UI Symbol"/>
          <w:spacing w:val="-1"/>
          <w:sz w:val="10"/>
        </w:rPr>
        <w:t>⠀</w:t>
      </w:r>
      <w:r w:rsidRPr="00F3371D">
        <w:rPr>
          <w:spacing w:val="-1"/>
        </w:rPr>
        <w:t>saja, akan tetapi</w:t>
      </w:r>
      <w:r w:rsidR="00BF496E" w:rsidRPr="00BF496E">
        <w:rPr>
          <w:rFonts w:ascii="Segoe UI Symbol" w:hAnsi="Segoe UI Symbol" w:cs="Segoe UI Symbol"/>
          <w:spacing w:val="-1"/>
          <w:sz w:val="10"/>
        </w:rPr>
        <w:t>⠀</w:t>
      </w:r>
      <w:r w:rsidRPr="00F3371D">
        <w:rPr>
          <w:spacing w:val="-1"/>
        </w:rPr>
        <w:t>harus dilihat materi</w:t>
      </w:r>
      <w:r w:rsidR="00BF496E" w:rsidRPr="00BF496E">
        <w:rPr>
          <w:rFonts w:ascii="Segoe UI Symbol" w:hAnsi="Segoe UI Symbol" w:cs="Segoe UI Symbol"/>
          <w:spacing w:val="-1"/>
          <w:sz w:val="16"/>
        </w:rPr>
        <w:t>⠀</w:t>
      </w:r>
      <w:r w:rsidRPr="00F3371D">
        <w:rPr>
          <w:spacing w:val="-1"/>
        </w:rPr>
        <w:t>muatannya apakah sebagai</w:t>
      </w:r>
      <w:r w:rsidR="00BF496E" w:rsidRPr="00BF496E">
        <w:rPr>
          <w:rFonts w:ascii="Segoe UI Symbol" w:hAnsi="Segoe UI Symbol" w:cs="Segoe UI Symbol"/>
          <w:spacing w:val="-1"/>
          <w:sz w:val="16"/>
        </w:rPr>
        <w:t>⠀</w:t>
      </w:r>
      <w:r w:rsidRPr="00F3371D">
        <w:rPr>
          <w:spacing w:val="-1"/>
        </w:rPr>
        <w:t xml:space="preserve">keputusan </w:t>
      </w:r>
      <w:r w:rsidRPr="00F3371D">
        <w:rPr>
          <w:i/>
          <w:iCs/>
          <w:spacing w:val="-1"/>
        </w:rPr>
        <w:t>(beschikking),</w:t>
      </w:r>
      <w:r w:rsidRPr="00F3371D">
        <w:rPr>
          <w:spacing w:val="-1"/>
        </w:rPr>
        <w:t xml:space="preserve"> atau peraturan kebijakan </w:t>
      </w:r>
      <w:r w:rsidRPr="00F3371D">
        <w:rPr>
          <w:i/>
          <w:iCs/>
          <w:spacing w:val="-1"/>
        </w:rPr>
        <w:t>(beleidsregel/policy),</w:t>
      </w:r>
      <w:r w:rsidR="00BF496E" w:rsidRPr="00BF496E">
        <w:rPr>
          <w:rFonts w:ascii="Segoe UI Symbol" w:hAnsi="Segoe UI Symbol" w:cs="Segoe UI Symbol"/>
          <w:spacing w:val="-1"/>
          <w:sz w:val="10"/>
        </w:rPr>
        <w:t>⠀</w:t>
      </w:r>
      <w:r w:rsidRPr="00F3371D">
        <w:rPr>
          <w:spacing w:val="-1"/>
        </w:rPr>
        <w:t>sebab secara substansi</w:t>
      </w:r>
      <w:r w:rsidR="00BF496E" w:rsidRPr="00BF496E">
        <w:rPr>
          <w:rFonts w:ascii="Segoe UI Symbol" w:hAnsi="Segoe UI Symbol" w:cs="Segoe UI Symbol"/>
          <w:spacing w:val="-1"/>
          <w:sz w:val="10"/>
        </w:rPr>
        <w:t>⠀</w:t>
      </w:r>
      <w:r w:rsidRPr="00F3371D">
        <w:rPr>
          <w:spacing w:val="-1"/>
        </w:rPr>
        <w:t>pengujiannya akan berbeda.</w:t>
      </w:r>
      <w:r w:rsidR="0044400E" w:rsidRPr="0044400E">
        <w:rPr>
          <w:rFonts w:ascii="Segoe UI Symbol" w:hAnsi="Segoe UI Symbol" w:cs="Segoe UI Symbol"/>
          <w:spacing w:val="-1"/>
          <w:sz w:val="12"/>
        </w:rPr>
        <w:t>⠀</w:t>
      </w:r>
      <w:r w:rsidRPr="00F3371D">
        <w:rPr>
          <w:spacing w:val="-1"/>
        </w:rPr>
        <w:t>Peraturan kebijakan bukan</w:t>
      </w:r>
      <w:r w:rsidR="0044400E" w:rsidRPr="0044400E">
        <w:rPr>
          <w:rFonts w:ascii="Segoe UI Symbol" w:hAnsi="Segoe UI Symbol" w:cs="Segoe UI Symbol"/>
          <w:spacing w:val="-1"/>
          <w:sz w:val="12"/>
        </w:rPr>
        <w:t>⠀</w:t>
      </w:r>
      <w:r w:rsidRPr="00F3371D">
        <w:rPr>
          <w:spacing w:val="-1"/>
        </w:rPr>
        <w:t>peraturan perundang-undangan sehingga</w:t>
      </w:r>
      <w:r w:rsidR="0044400E" w:rsidRPr="0044400E">
        <w:rPr>
          <w:rFonts w:ascii="Segoe UI Symbol" w:hAnsi="Segoe UI Symbol" w:cs="Segoe UI Symbol"/>
          <w:spacing w:val="-1"/>
          <w:sz w:val="12"/>
        </w:rPr>
        <w:t>⠀</w:t>
      </w:r>
      <w:r w:rsidRPr="00F3371D">
        <w:rPr>
          <w:spacing w:val="-1"/>
        </w:rPr>
        <w:t>tidak dapat diuji</w:t>
      </w:r>
      <w:r w:rsidR="0044400E" w:rsidRPr="0044400E">
        <w:rPr>
          <w:rFonts w:ascii="Segoe UI Symbol" w:hAnsi="Segoe UI Symbol" w:cs="Segoe UI Symbol"/>
          <w:spacing w:val="-1"/>
          <w:sz w:val="12"/>
        </w:rPr>
        <w:t>⠀</w:t>
      </w:r>
      <w:r w:rsidRPr="00F3371D">
        <w:rPr>
          <w:spacing w:val="-1"/>
        </w:rPr>
        <w:t xml:space="preserve">secara hukum </w:t>
      </w:r>
      <w:r w:rsidRPr="00F3371D">
        <w:rPr>
          <w:i/>
          <w:iCs/>
          <w:spacing w:val="-1"/>
        </w:rPr>
        <w:t>(wetmatigheid).</w:t>
      </w:r>
      <w:r w:rsidR="0044400E" w:rsidRPr="0044400E">
        <w:rPr>
          <w:rFonts w:ascii="Segoe UI Symbol" w:hAnsi="Segoe UI Symbol" w:cs="Segoe UI Symbol"/>
          <w:spacing w:val="-1"/>
        </w:rPr>
        <w:t>⠀</w:t>
      </w:r>
      <w:r w:rsidRPr="00F3371D">
        <w:rPr>
          <w:spacing w:val="-1"/>
        </w:rPr>
        <w:t>Pengujian terhadap</w:t>
      </w:r>
      <w:r w:rsidR="0044400E" w:rsidRPr="0044400E">
        <w:rPr>
          <w:rFonts w:ascii="Segoe UI Symbol" w:hAnsi="Segoe UI Symbol" w:cs="Segoe UI Symbol"/>
          <w:spacing w:val="-1"/>
        </w:rPr>
        <w:t>⠀</w:t>
      </w:r>
      <w:r w:rsidRPr="00F3371D">
        <w:rPr>
          <w:spacing w:val="-1"/>
        </w:rPr>
        <w:t>peraturan kebijakan lebih</w:t>
      </w:r>
      <w:r w:rsidR="0044400E" w:rsidRPr="0044400E">
        <w:rPr>
          <w:rFonts w:ascii="Segoe UI Symbol" w:hAnsi="Segoe UI Symbol" w:cs="Segoe UI Symbol"/>
          <w:spacing w:val="-1"/>
        </w:rPr>
        <w:t>⠀</w:t>
      </w:r>
      <w:r w:rsidRPr="00F3371D">
        <w:rPr>
          <w:spacing w:val="-1"/>
        </w:rPr>
        <w:t xml:space="preserve">diarahkan kepada </w:t>
      </w:r>
      <w:r w:rsidRPr="00F3371D">
        <w:rPr>
          <w:i/>
          <w:iCs/>
          <w:spacing w:val="-1"/>
        </w:rPr>
        <w:t>doelmatigheid</w:t>
      </w:r>
      <w:r w:rsidR="0044400E" w:rsidRPr="0044400E">
        <w:rPr>
          <w:rFonts w:ascii="Segoe UI Symbol" w:hAnsi="Segoe UI Symbol" w:cs="Segoe UI Symbol"/>
          <w:spacing w:val="-1"/>
        </w:rPr>
        <w:t>⠀</w:t>
      </w:r>
      <w:r w:rsidRPr="00F3371D">
        <w:rPr>
          <w:spacing w:val="-1"/>
        </w:rPr>
        <w:t>dan karena itu</w:t>
      </w:r>
      <w:r w:rsidR="0044400E" w:rsidRPr="0044400E">
        <w:rPr>
          <w:rFonts w:ascii="Segoe UI Symbol" w:hAnsi="Segoe UI Symbol" w:cs="Segoe UI Symbol"/>
          <w:spacing w:val="-1"/>
          <w:sz w:val="6"/>
        </w:rPr>
        <w:t>⠀</w:t>
      </w:r>
      <w:r w:rsidRPr="00F3371D">
        <w:rPr>
          <w:spacing w:val="-1"/>
        </w:rPr>
        <w:t>batu uji adalah</w:t>
      </w:r>
      <w:r w:rsidR="0044400E" w:rsidRPr="0044400E">
        <w:rPr>
          <w:rFonts w:ascii="Segoe UI Symbol" w:hAnsi="Segoe UI Symbol" w:cs="Segoe UI Symbol"/>
          <w:spacing w:val="-1"/>
          <w:sz w:val="6"/>
        </w:rPr>
        <w:t>⠀</w:t>
      </w:r>
      <w:r w:rsidRPr="00F3371D">
        <w:rPr>
          <w:spacing w:val="-1"/>
        </w:rPr>
        <w:t>asas-asas umum penyelenggaraan pemerintah</w:t>
      </w:r>
      <w:r w:rsidR="0044400E" w:rsidRPr="0044400E">
        <w:rPr>
          <w:rFonts w:ascii="Segoe UI Symbol" w:hAnsi="Segoe UI Symbol" w:cs="Segoe UI Symbol"/>
          <w:spacing w:val="-1"/>
          <w:sz w:val="6"/>
        </w:rPr>
        <w:t>⠀</w:t>
      </w:r>
      <w:r w:rsidRPr="00F3371D">
        <w:rPr>
          <w:spacing w:val="-1"/>
        </w:rPr>
        <w:t>yang baik</w:t>
      </w:r>
      <w:r w:rsidR="0044400E" w:rsidRPr="0044400E">
        <w:rPr>
          <w:rFonts w:ascii="Segoe UI Symbol" w:hAnsi="Segoe UI Symbol" w:cs="Segoe UI Symbol"/>
          <w:spacing w:val="-1"/>
          <w:sz w:val="6"/>
        </w:rPr>
        <w:t>⠀</w:t>
      </w:r>
      <w:r w:rsidR="009739E5" w:rsidRPr="00F3371D">
        <w:rPr>
          <w:spacing w:val="-1"/>
        </w:rPr>
        <w:fldChar w:fldCharType="begin" w:fldLock="1"/>
      </w:r>
      <w:r w:rsidRPr="00F3371D">
        <w:rPr>
          <w:spacing w:val="-1"/>
        </w:rPr>
        <w:instrText>ADDIN CSL_CITATION {"citationItems":[{"id":"ITEM-1","itemData":{"author":[{"dropping-particle":"","family":"Manan","given":"Bagir","non-dropping-particle":"","parse-names":false,"suffix":""},{"dropping-particle":"","family":"Magnar","given":"Kuntana","non-dropping-particle":"","parse-names":false,"suffix":""}],"id":"ITEM-1","issued":{"date-parts":[["1997"]]},"publisher":"Alumni","publisher-place":"Bandung","title":"Hukum dan Peraturan Kebijaksanaan (Beleidsregel) pada Pemerintahan Daerah","type":"book"},"uris":["http://www.mendeley.com/documents/?uuid=96cf9e93-5cc6-46e6-a00f-5d13440be245"]}],"mendeley":{"formattedCitation":"(Manan and Magnar 1997)","plainTextFormattedCitation":"(Manan and Magnar 1997)","previouslyFormattedCitation":"(Manan and Magnar 1997)"},"properties":{"noteIndex":0},"schema":"https://github.com/citation-style-language/schema/raw/master/csl-citation.json"}</w:instrText>
      </w:r>
      <w:r w:rsidR="009739E5" w:rsidRPr="00F3371D">
        <w:rPr>
          <w:spacing w:val="-1"/>
        </w:rPr>
        <w:fldChar w:fldCharType="separate"/>
      </w:r>
      <w:r w:rsidRPr="00F3371D">
        <w:rPr>
          <w:noProof/>
          <w:spacing w:val="-1"/>
        </w:rPr>
        <w:t>(Manan and Magnar 1997)</w:t>
      </w:r>
      <w:r w:rsidR="009739E5" w:rsidRPr="00F3371D">
        <w:rPr>
          <w:spacing w:val="-1"/>
        </w:rPr>
        <w:fldChar w:fldCharType="end"/>
      </w:r>
      <w:r w:rsidRPr="00F3371D">
        <w:rPr>
          <w:spacing w:val="-1"/>
        </w:rPr>
        <w:t>.</w:t>
      </w:r>
    </w:p>
    <w:p w14:paraId="2BBBCFB8" w14:textId="77777777" w:rsidR="00F3371D" w:rsidRPr="00F3371D" w:rsidRDefault="00F3371D" w:rsidP="003C7B46">
      <w:pPr>
        <w:pStyle w:val="ListParagraph"/>
        <w:spacing w:line="276" w:lineRule="auto"/>
        <w:ind w:left="0" w:firstLine="425"/>
        <w:jc w:val="both"/>
        <w:rPr>
          <w:spacing w:val="-1"/>
        </w:rPr>
      </w:pPr>
      <w:r w:rsidRPr="00F3371D">
        <w:rPr>
          <w:spacing w:val="-1"/>
        </w:rPr>
        <w:t>Adapun secara</w:t>
      </w:r>
      <w:r w:rsidR="0044400E" w:rsidRPr="0044400E">
        <w:rPr>
          <w:rFonts w:ascii="Segoe UI Symbol" w:hAnsi="Segoe UI Symbol" w:cs="Segoe UI Symbol"/>
          <w:spacing w:val="-1"/>
          <w:sz w:val="6"/>
        </w:rPr>
        <w:t>⠀</w:t>
      </w:r>
      <w:r w:rsidRPr="00F3371D">
        <w:rPr>
          <w:spacing w:val="-1"/>
        </w:rPr>
        <w:t>keseluruhan Pejabat Administrasi Pemerintahan</w:t>
      </w:r>
      <w:r w:rsidR="0044400E" w:rsidRPr="0044400E">
        <w:rPr>
          <w:rFonts w:ascii="Segoe UI Symbol" w:hAnsi="Segoe UI Symbol" w:cs="Segoe UI Symbol"/>
          <w:spacing w:val="-1"/>
          <w:sz w:val="16"/>
        </w:rPr>
        <w:t>⠀</w:t>
      </w:r>
      <w:r w:rsidRPr="00F3371D">
        <w:rPr>
          <w:spacing w:val="-1"/>
        </w:rPr>
        <w:t>atau Badan yang</w:t>
      </w:r>
      <w:r w:rsidR="0044400E" w:rsidRPr="0044400E">
        <w:rPr>
          <w:rFonts w:ascii="Segoe UI Symbol" w:hAnsi="Segoe UI Symbol" w:cs="Segoe UI Symbol"/>
          <w:spacing w:val="-1"/>
          <w:sz w:val="16"/>
        </w:rPr>
        <w:t>⠀</w:t>
      </w:r>
      <w:r w:rsidRPr="00F3371D">
        <w:rPr>
          <w:spacing w:val="-1"/>
        </w:rPr>
        <w:t>memiliki kewenangan untuk</w:t>
      </w:r>
      <w:r w:rsidR="0044400E" w:rsidRPr="0044400E">
        <w:rPr>
          <w:rFonts w:ascii="Segoe UI Symbol" w:hAnsi="Segoe UI Symbol" w:cs="Segoe UI Symbol"/>
          <w:spacing w:val="-1"/>
          <w:sz w:val="16"/>
        </w:rPr>
        <w:t>⠀</w:t>
      </w:r>
      <w:r w:rsidRPr="00F3371D">
        <w:rPr>
          <w:spacing w:val="-1"/>
        </w:rPr>
        <w:t>menetapkan keputusan diskresi</w:t>
      </w:r>
      <w:r w:rsidR="0044400E" w:rsidRPr="0044400E">
        <w:rPr>
          <w:rFonts w:ascii="Segoe UI Symbol" w:hAnsi="Segoe UI Symbol" w:cs="Segoe UI Symbol"/>
          <w:spacing w:val="-1"/>
          <w:sz w:val="16"/>
        </w:rPr>
        <w:t>⠀</w:t>
      </w:r>
      <w:r w:rsidRPr="00F3371D">
        <w:rPr>
          <w:spacing w:val="-1"/>
        </w:rPr>
        <w:t xml:space="preserve">adalah </w:t>
      </w:r>
      <w:r w:rsidR="009739E5" w:rsidRPr="00F3371D">
        <w:rPr>
          <w:spacing w:val="-1"/>
        </w:rPr>
        <w:fldChar w:fldCharType="begin" w:fldLock="1"/>
      </w:r>
      <w:r w:rsidRPr="00F3371D">
        <w:rPr>
          <w:spacing w:val="-1"/>
        </w:rPr>
        <w:instrText>ADDIN CSL_CITATION {"citationItems":[{"id":"ITEM-1","itemData":{"author":[{"dropping-particle":"","family":"Ansori","given":"Lutfil","non-dropping-particle":"","parse-names":false,"suffix":""}],"container-title":"Jurnal Yuridis","id":"ITEM-1","issue":"1","issued":{"date-parts":[["2015"]]},"title":"Diskresi dan Pertanggungjawaban Pemerintah dalam Penyelenggaraan Pemerintahan","type":"article-journal","volume":"2"},"uris":["http://www.mendeley.com/documents/?uuid=76c7706b-5ae8-4a76-b20b-045cf4e113f6"]}],"mendeley":{"formattedCitation":"(Ansori 2015)","plainTextFormattedCitation":"(Ansori 2015)","previouslyFormattedCitation":"(Ansori 2015)"},"properties":{"noteIndex":0},"schema":"https://github.com/citation-style-language/schema/raw/master/csl-citation.json"}</w:instrText>
      </w:r>
      <w:r w:rsidR="009739E5" w:rsidRPr="00F3371D">
        <w:rPr>
          <w:spacing w:val="-1"/>
        </w:rPr>
        <w:fldChar w:fldCharType="separate"/>
      </w:r>
      <w:r w:rsidRPr="00F3371D">
        <w:rPr>
          <w:noProof/>
          <w:spacing w:val="-1"/>
        </w:rPr>
        <w:t>(Ansori 2015)</w:t>
      </w:r>
      <w:r w:rsidR="009739E5" w:rsidRPr="00F3371D">
        <w:rPr>
          <w:spacing w:val="-1"/>
        </w:rPr>
        <w:fldChar w:fldCharType="end"/>
      </w:r>
      <w:r w:rsidRPr="00F3371D">
        <w:rPr>
          <w:spacing w:val="-1"/>
        </w:rPr>
        <w:t>:</w:t>
      </w:r>
      <w:r w:rsidR="0044400E" w:rsidRPr="0044400E">
        <w:rPr>
          <w:rFonts w:ascii="Segoe UI Symbol" w:hAnsi="Segoe UI Symbol" w:cs="Segoe UI Symbol"/>
          <w:spacing w:val="-1"/>
          <w:sz w:val="16"/>
        </w:rPr>
        <w:t>⠀</w:t>
      </w:r>
      <w:r w:rsidRPr="00F3371D">
        <w:rPr>
          <w:spacing w:val="-1"/>
        </w:rPr>
        <w:t xml:space="preserve">(a) Presiden; </w:t>
      </w:r>
      <w:r w:rsidRPr="00F3371D">
        <w:rPr>
          <w:b/>
          <w:bCs/>
          <w:spacing w:val="-1"/>
        </w:rPr>
        <w:t>(b)</w:t>
      </w:r>
      <w:r w:rsidR="0044400E" w:rsidRPr="0044400E">
        <w:rPr>
          <w:rFonts w:ascii="Segoe UI Symbol" w:hAnsi="Segoe UI Symbol" w:cs="Segoe UI Symbol"/>
          <w:spacing w:val="-1"/>
          <w:sz w:val="16"/>
        </w:rPr>
        <w:t>⠀</w:t>
      </w:r>
      <w:r w:rsidRPr="00F3371D">
        <w:rPr>
          <w:b/>
          <w:bCs/>
          <w:spacing w:val="-1"/>
        </w:rPr>
        <w:t>Para Menteri atau</w:t>
      </w:r>
      <w:r w:rsidR="0044400E" w:rsidRPr="0044400E">
        <w:rPr>
          <w:rFonts w:ascii="Segoe UI Symbol" w:hAnsi="Segoe UI Symbol" w:cs="Segoe UI Symbol"/>
          <w:b/>
          <w:bCs/>
          <w:spacing w:val="-1"/>
          <w:sz w:val="16"/>
        </w:rPr>
        <w:t>⠀</w:t>
      </w:r>
      <w:r w:rsidRPr="00F3371D">
        <w:rPr>
          <w:b/>
          <w:bCs/>
          <w:spacing w:val="-1"/>
        </w:rPr>
        <w:t>Pejabat setingkat Menteri</w:t>
      </w:r>
      <w:r w:rsidRPr="00F3371D">
        <w:rPr>
          <w:spacing w:val="-1"/>
        </w:rPr>
        <w:t>;</w:t>
      </w:r>
      <w:r w:rsidR="0044400E" w:rsidRPr="0044400E">
        <w:rPr>
          <w:rFonts w:ascii="Segoe UI Symbol" w:hAnsi="Segoe UI Symbol" w:cs="Segoe UI Symbol"/>
          <w:spacing w:val="-1"/>
          <w:sz w:val="16"/>
        </w:rPr>
        <w:t>⠀</w:t>
      </w:r>
      <w:r w:rsidRPr="00F3371D">
        <w:rPr>
          <w:spacing w:val="-1"/>
        </w:rPr>
        <w:t>(c) Panglima TNI</w:t>
      </w:r>
      <w:r w:rsidR="0044400E" w:rsidRPr="0044400E">
        <w:rPr>
          <w:rFonts w:ascii="Segoe UI Symbol" w:hAnsi="Segoe UI Symbol" w:cs="Segoe UI Symbol"/>
          <w:spacing w:val="-1"/>
          <w:sz w:val="16"/>
        </w:rPr>
        <w:t>⠀</w:t>
      </w:r>
      <w:r w:rsidRPr="00F3371D">
        <w:rPr>
          <w:spacing w:val="-1"/>
        </w:rPr>
        <w:t>dan Kepala Staf Angkatan</w:t>
      </w:r>
      <w:r w:rsidR="0044400E" w:rsidRPr="0044400E">
        <w:rPr>
          <w:rFonts w:ascii="Segoe UI Symbol" w:hAnsi="Segoe UI Symbol" w:cs="Segoe UI Symbol"/>
          <w:spacing w:val="-1"/>
          <w:sz w:val="16"/>
        </w:rPr>
        <w:t>⠀</w:t>
      </w:r>
      <w:r w:rsidRPr="00F3371D">
        <w:rPr>
          <w:spacing w:val="-1"/>
        </w:rPr>
        <w:t>Darat, Laut dan</w:t>
      </w:r>
      <w:r w:rsidR="0044400E" w:rsidRPr="0044400E">
        <w:rPr>
          <w:rFonts w:ascii="Segoe UI Symbol" w:hAnsi="Segoe UI Symbol" w:cs="Segoe UI Symbol"/>
          <w:spacing w:val="-1"/>
          <w:sz w:val="16"/>
        </w:rPr>
        <w:t>⠀</w:t>
      </w:r>
      <w:r w:rsidRPr="00F3371D">
        <w:rPr>
          <w:spacing w:val="-1"/>
        </w:rPr>
        <w:t>Udara; (d) Kepala</w:t>
      </w:r>
      <w:r w:rsidR="0044400E" w:rsidRPr="0044400E">
        <w:rPr>
          <w:rFonts w:ascii="Segoe UI Symbol" w:hAnsi="Segoe UI Symbol" w:cs="Segoe UI Symbol"/>
          <w:spacing w:val="-1"/>
          <w:sz w:val="16"/>
        </w:rPr>
        <w:t>⠀</w:t>
      </w:r>
      <w:r w:rsidRPr="00F3371D">
        <w:rPr>
          <w:spacing w:val="-1"/>
        </w:rPr>
        <w:t>Kepolisian Negara; (e)</w:t>
      </w:r>
      <w:r w:rsidR="0044400E" w:rsidRPr="0044400E">
        <w:rPr>
          <w:rFonts w:ascii="Segoe UI Symbol" w:hAnsi="Segoe UI Symbol" w:cs="Segoe UI Symbol"/>
          <w:spacing w:val="-1"/>
          <w:sz w:val="16"/>
        </w:rPr>
        <w:t>⠀</w:t>
      </w:r>
      <w:r w:rsidRPr="00F3371D">
        <w:rPr>
          <w:spacing w:val="-1"/>
        </w:rPr>
        <w:t>Ketua Komisi/Dewan dan</w:t>
      </w:r>
      <w:r w:rsidR="0044400E" w:rsidRPr="0044400E">
        <w:rPr>
          <w:rFonts w:ascii="Segoe UI Symbol" w:hAnsi="Segoe UI Symbol" w:cs="Segoe UI Symbol"/>
          <w:spacing w:val="-1"/>
          <w:sz w:val="16"/>
        </w:rPr>
        <w:t>⠀</w:t>
      </w:r>
      <w:r w:rsidRPr="00F3371D">
        <w:rPr>
          <w:spacing w:val="-1"/>
        </w:rPr>
        <w:t>Lembaga setara; (f)</w:t>
      </w:r>
      <w:r w:rsidR="0044400E" w:rsidRPr="0044400E">
        <w:rPr>
          <w:rFonts w:ascii="Segoe UI Symbol" w:hAnsi="Segoe UI Symbol" w:cs="Segoe UI Symbol"/>
          <w:spacing w:val="-1"/>
          <w:sz w:val="16"/>
        </w:rPr>
        <w:t>⠀</w:t>
      </w:r>
      <w:r w:rsidRPr="00F3371D">
        <w:rPr>
          <w:spacing w:val="-1"/>
        </w:rPr>
        <w:t>Gubernur; (g) Bupati</w:t>
      </w:r>
      <w:r w:rsidR="0044400E" w:rsidRPr="0044400E">
        <w:rPr>
          <w:rFonts w:ascii="Segoe UI Symbol" w:hAnsi="Segoe UI Symbol" w:cs="Segoe UI Symbol"/>
          <w:spacing w:val="-1"/>
          <w:sz w:val="16"/>
        </w:rPr>
        <w:t>⠀</w:t>
      </w:r>
      <w:r w:rsidRPr="00F3371D">
        <w:rPr>
          <w:spacing w:val="-1"/>
        </w:rPr>
        <w:t>dan Walikota; (h)</w:t>
      </w:r>
      <w:r w:rsidR="0044400E" w:rsidRPr="0044400E">
        <w:rPr>
          <w:rFonts w:ascii="Segoe UI Symbol" w:hAnsi="Segoe UI Symbol" w:cs="Segoe UI Symbol"/>
          <w:spacing w:val="-1"/>
          <w:sz w:val="16"/>
        </w:rPr>
        <w:t>⠀</w:t>
      </w:r>
      <w:r w:rsidRPr="00F3371D">
        <w:rPr>
          <w:spacing w:val="-1"/>
        </w:rPr>
        <w:t>Pejabat Eselon I</w:t>
      </w:r>
      <w:r w:rsidR="0044400E" w:rsidRPr="0044400E">
        <w:rPr>
          <w:rFonts w:ascii="Segoe UI Symbol" w:hAnsi="Segoe UI Symbol" w:cs="Segoe UI Symbol"/>
          <w:spacing w:val="-1"/>
          <w:sz w:val="16"/>
        </w:rPr>
        <w:t>⠀</w:t>
      </w:r>
      <w:r w:rsidRPr="00F3371D">
        <w:rPr>
          <w:spacing w:val="-1"/>
        </w:rPr>
        <w:t>di Pemerintah Pusat</w:t>
      </w:r>
      <w:r w:rsidR="0044400E" w:rsidRPr="0044400E">
        <w:rPr>
          <w:rFonts w:ascii="Segoe UI Symbol" w:hAnsi="Segoe UI Symbol" w:cs="Segoe UI Symbol"/>
          <w:spacing w:val="-1"/>
          <w:sz w:val="16"/>
        </w:rPr>
        <w:t>⠀</w:t>
      </w:r>
      <w:r w:rsidRPr="00F3371D">
        <w:rPr>
          <w:spacing w:val="-1"/>
        </w:rPr>
        <w:t xml:space="preserve">dan Provinsi; </w:t>
      </w:r>
      <w:r w:rsidRPr="00F3371D">
        <w:rPr>
          <w:spacing w:val="-1"/>
        </w:rPr>
        <w:lastRenderedPageBreak/>
        <w:t>(i)</w:t>
      </w:r>
      <w:r w:rsidR="0044400E" w:rsidRPr="0044400E">
        <w:rPr>
          <w:rFonts w:ascii="Segoe UI Symbol" w:hAnsi="Segoe UI Symbol" w:cs="Segoe UI Symbol"/>
          <w:spacing w:val="-1"/>
          <w:sz w:val="16"/>
        </w:rPr>
        <w:t>⠀</w:t>
      </w:r>
      <w:r w:rsidRPr="00F3371D">
        <w:rPr>
          <w:spacing w:val="-1"/>
        </w:rPr>
        <w:t>Sekretraris Daerah Kabupaten/Kota;</w:t>
      </w:r>
      <w:r w:rsidR="0044400E" w:rsidRPr="0044400E">
        <w:rPr>
          <w:rFonts w:ascii="Segoe UI Symbol" w:hAnsi="Segoe UI Symbol" w:cs="Segoe UI Symbol"/>
          <w:spacing w:val="-1"/>
          <w:sz w:val="16"/>
        </w:rPr>
        <w:t>⠀</w:t>
      </w:r>
      <w:r w:rsidRPr="00F3371D">
        <w:rPr>
          <w:spacing w:val="-1"/>
        </w:rPr>
        <w:t>(j) Pimpinan Badan.</w:t>
      </w:r>
      <w:r w:rsidR="0044400E" w:rsidRPr="0044400E">
        <w:rPr>
          <w:rFonts w:ascii="Segoe UI Symbol" w:hAnsi="Segoe UI Symbol" w:cs="Segoe UI Symbol"/>
          <w:spacing w:val="-1"/>
          <w:sz w:val="16"/>
        </w:rPr>
        <w:t>⠀</w:t>
      </w:r>
      <w:r w:rsidRPr="00F3371D">
        <w:rPr>
          <w:spacing w:val="-1"/>
        </w:rPr>
        <w:t>Serta pejabat operasional</w:t>
      </w:r>
      <w:r w:rsidR="0044400E" w:rsidRPr="0044400E">
        <w:rPr>
          <w:rFonts w:ascii="Segoe UI Symbol" w:hAnsi="Segoe UI Symbol" w:cs="Segoe UI Symbol"/>
          <w:spacing w:val="-1"/>
          <w:sz w:val="16"/>
        </w:rPr>
        <w:t>⠀</w:t>
      </w:r>
      <w:r w:rsidRPr="00F3371D">
        <w:rPr>
          <w:spacing w:val="-1"/>
        </w:rPr>
        <w:t>yang memiliki kewenangan</w:t>
      </w:r>
      <w:r w:rsidR="0044400E" w:rsidRPr="0044400E">
        <w:rPr>
          <w:rFonts w:ascii="Segoe UI Symbol" w:hAnsi="Segoe UI Symbol" w:cs="Segoe UI Symbol"/>
          <w:spacing w:val="-1"/>
          <w:sz w:val="16"/>
        </w:rPr>
        <w:t>⠀</w:t>
      </w:r>
      <w:r w:rsidRPr="00F3371D">
        <w:rPr>
          <w:spacing w:val="-1"/>
        </w:rPr>
        <w:t>untuk menetapkan keputusan</w:t>
      </w:r>
      <w:r w:rsidR="0044400E" w:rsidRPr="0044400E">
        <w:rPr>
          <w:rFonts w:ascii="Segoe UI Symbol" w:hAnsi="Segoe UI Symbol" w:cs="Segoe UI Symbol"/>
          <w:spacing w:val="-1"/>
          <w:sz w:val="18"/>
        </w:rPr>
        <w:t>⠀</w:t>
      </w:r>
      <w:r w:rsidRPr="00F3371D">
        <w:rPr>
          <w:spacing w:val="-1"/>
        </w:rPr>
        <w:t>diskresi karena tugasnya berhubungan</w:t>
      </w:r>
      <w:r w:rsidR="0044400E" w:rsidRPr="0044400E">
        <w:rPr>
          <w:rFonts w:ascii="Segoe UI Symbol" w:hAnsi="Segoe UI Symbol" w:cs="Segoe UI Symbol"/>
          <w:spacing w:val="-1"/>
          <w:sz w:val="18"/>
        </w:rPr>
        <w:t>⠀</w:t>
      </w:r>
      <w:r w:rsidRPr="00F3371D">
        <w:rPr>
          <w:spacing w:val="-1"/>
        </w:rPr>
        <w:t>langsung dengan pelayanan</w:t>
      </w:r>
      <w:r w:rsidR="0044400E" w:rsidRPr="0044400E">
        <w:rPr>
          <w:rFonts w:ascii="Segoe UI Symbol" w:hAnsi="Segoe UI Symbol" w:cs="Segoe UI Symbol"/>
          <w:spacing w:val="-1"/>
          <w:sz w:val="18"/>
        </w:rPr>
        <w:t>⠀</w:t>
      </w:r>
      <w:r w:rsidRPr="00F3371D">
        <w:rPr>
          <w:spacing w:val="-1"/>
        </w:rPr>
        <w:t>masyarakat seperti:</w:t>
      </w:r>
      <w:r w:rsidR="0044400E" w:rsidRPr="0044400E">
        <w:rPr>
          <w:rFonts w:ascii="Segoe UI Symbol" w:hAnsi="Segoe UI Symbol" w:cs="Segoe UI Symbol"/>
          <w:spacing w:val="-1"/>
          <w:sz w:val="10"/>
        </w:rPr>
        <w:t>⠀</w:t>
      </w:r>
      <w:r w:rsidRPr="00F3371D">
        <w:rPr>
          <w:spacing w:val="-1"/>
        </w:rPr>
        <w:t>(1) Kepala resort</w:t>
      </w:r>
      <w:r w:rsidR="0044400E" w:rsidRPr="0044400E">
        <w:rPr>
          <w:rFonts w:ascii="Segoe UI Symbol" w:hAnsi="Segoe UI Symbol" w:cs="Segoe UI Symbol"/>
          <w:spacing w:val="-1"/>
          <w:sz w:val="10"/>
        </w:rPr>
        <w:t>⠀</w:t>
      </w:r>
      <w:r w:rsidRPr="00F3371D">
        <w:rPr>
          <w:spacing w:val="-1"/>
        </w:rPr>
        <w:t>Kepolisian Negara; (2)</w:t>
      </w:r>
      <w:r w:rsidR="0044400E" w:rsidRPr="0044400E">
        <w:rPr>
          <w:rFonts w:ascii="Segoe UI Symbol" w:hAnsi="Segoe UI Symbol" w:cs="Segoe UI Symbol"/>
          <w:spacing w:val="-1"/>
          <w:sz w:val="10"/>
        </w:rPr>
        <w:t>⠀</w:t>
      </w:r>
      <w:r w:rsidRPr="00F3371D">
        <w:rPr>
          <w:spacing w:val="-1"/>
        </w:rPr>
        <w:t>Camat.</w:t>
      </w:r>
    </w:p>
    <w:p w14:paraId="2BBBCFBA" w14:textId="77777777" w:rsidR="00F3371D" w:rsidRPr="00F3371D" w:rsidRDefault="00F3371D" w:rsidP="003C7B46">
      <w:pPr>
        <w:pStyle w:val="ListParagraph"/>
        <w:spacing w:line="276" w:lineRule="auto"/>
        <w:ind w:left="0" w:firstLine="425"/>
        <w:jc w:val="both"/>
        <w:rPr>
          <w:spacing w:val="-1"/>
        </w:rPr>
      </w:pPr>
      <w:r w:rsidRPr="00F3371D">
        <w:rPr>
          <w:spacing w:val="-1"/>
        </w:rPr>
        <w:t>Setiap penggunaan</w:t>
      </w:r>
      <w:r w:rsidR="0044400E" w:rsidRPr="0044400E">
        <w:rPr>
          <w:rFonts w:ascii="Segoe UI Symbol" w:hAnsi="Segoe UI Symbol" w:cs="Segoe UI Symbol"/>
          <w:spacing w:val="-1"/>
          <w:sz w:val="16"/>
        </w:rPr>
        <w:t>⠀</w:t>
      </w:r>
      <w:r w:rsidRPr="00F3371D">
        <w:rPr>
          <w:spacing w:val="-1"/>
        </w:rPr>
        <w:t>wewenang oleh pejabat</w:t>
      </w:r>
      <w:r w:rsidR="0044400E" w:rsidRPr="0044400E">
        <w:rPr>
          <w:rFonts w:ascii="Segoe UI Symbol" w:hAnsi="Segoe UI Symbol" w:cs="Segoe UI Symbol"/>
          <w:spacing w:val="-1"/>
          <w:sz w:val="16"/>
        </w:rPr>
        <w:t>⠀</w:t>
      </w:r>
      <w:r w:rsidRPr="00F3371D">
        <w:rPr>
          <w:spacing w:val="-1"/>
        </w:rPr>
        <w:t>selalu disertai dengan</w:t>
      </w:r>
      <w:r w:rsidR="0044400E" w:rsidRPr="0044400E">
        <w:rPr>
          <w:rFonts w:ascii="Segoe UI Symbol" w:hAnsi="Segoe UI Symbol" w:cs="Segoe UI Symbol"/>
          <w:spacing w:val="-1"/>
          <w:sz w:val="16"/>
        </w:rPr>
        <w:t>⠀</w:t>
      </w:r>
      <w:r w:rsidRPr="00F3371D">
        <w:rPr>
          <w:spacing w:val="-1"/>
        </w:rPr>
        <w:t>tanggung jawab, sesuai</w:t>
      </w:r>
      <w:r w:rsidR="0044400E" w:rsidRPr="0044400E">
        <w:rPr>
          <w:rFonts w:ascii="Segoe UI Symbol" w:hAnsi="Segoe UI Symbol" w:cs="Segoe UI Symbol"/>
          <w:spacing w:val="-1"/>
          <w:sz w:val="16"/>
        </w:rPr>
        <w:t>⠀</w:t>
      </w:r>
      <w:r w:rsidRPr="00F3371D">
        <w:rPr>
          <w:spacing w:val="-1"/>
        </w:rPr>
        <w:t xml:space="preserve">dengan prinsip </w:t>
      </w:r>
      <w:r w:rsidRPr="00F3371D">
        <w:rPr>
          <w:i/>
          <w:iCs/>
          <w:spacing w:val="-1"/>
        </w:rPr>
        <w:t>“geen</w:t>
      </w:r>
      <w:r w:rsidR="0044400E" w:rsidRPr="0044400E">
        <w:rPr>
          <w:rFonts w:ascii="Segoe UI Symbol" w:hAnsi="Segoe UI Symbol" w:cs="Segoe UI Symbol"/>
          <w:i/>
          <w:iCs/>
          <w:spacing w:val="-1"/>
          <w:sz w:val="16"/>
        </w:rPr>
        <w:t>⠀</w:t>
      </w:r>
      <w:r w:rsidRPr="00F3371D">
        <w:rPr>
          <w:i/>
          <w:iCs/>
          <w:spacing w:val="-1"/>
        </w:rPr>
        <w:t>bevoegdheid zonder verantwoordenlijkheid”,</w:t>
      </w:r>
      <w:r w:rsidR="0044400E" w:rsidRPr="0044400E">
        <w:rPr>
          <w:rFonts w:ascii="Segoe UI Symbol" w:hAnsi="Segoe UI Symbol" w:cs="Segoe UI Symbol"/>
          <w:i/>
          <w:iCs/>
          <w:spacing w:val="-1"/>
          <w:sz w:val="6"/>
        </w:rPr>
        <w:t>⠀</w:t>
      </w:r>
      <w:r w:rsidRPr="00F3371D">
        <w:rPr>
          <w:spacing w:val="-1"/>
        </w:rPr>
        <w:t>yakni tidak ada</w:t>
      </w:r>
      <w:r w:rsidR="0044400E" w:rsidRPr="0044400E">
        <w:rPr>
          <w:rFonts w:ascii="Segoe UI Symbol" w:hAnsi="Segoe UI Symbol" w:cs="Segoe UI Symbol"/>
          <w:spacing w:val="-1"/>
          <w:sz w:val="6"/>
        </w:rPr>
        <w:t>⠀</w:t>
      </w:r>
      <w:r w:rsidRPr="00F3371D">
        <w:rPr>
          <w:spacing w:val="-1"/>
        </w:rPr>
        <w:t>kewenangan tanpa pertanggungjawaban</w:t>
      </w:r>
      <w:r w:rsidR="0044400E" w:rsidRPr="0044400E">
        <w:rPr>
          <w:rFonts w:ascii="Segoe UI Symbol" w:hAnsi="Segoe UI Symbol" w:cs="Segoe UI Symbol"/>
          <w:spacing w:val="-1"/>
          <w:sz w:val="6"/>
        </w:rPr>
        <w:t>⠀</w:t>
      </w:r>
      <w:r w:rsidR="009739E5" w:rsidRPr="00F3371D">
        <w:rPr>
          <w:spacing w:val="-1"/>
        </w:rPr>
        <w:fldChar w:fldCharType="begin" w:fldLock="1"/>
      </w:r>
      <w:r w:rsidRPr="00F3371D">
        <w:rPr>
          <w:spacing w:val="-1"/>
        </w:rPr>
        <w:instrText>ADDIN CSL_CITATION {"citationItems":[{"id":"ITEM-1","itemData":{"author":[{"dropping-particle":"","family":"Ridwan","given":"H.R.","non-dropping-particle":"","parse-names":false,"suffix":""}],"id":"ITEM-1","issued":{"date-parts":[["2009"]]},"publisher":"FH UII Press","publisher-place":"Yogyakarta","title":"Tiga Dimensi Hukum Administrasi dan Peradilan Administrasi","type":"book"},"uris":["http://www.mendeley.com/documents/?uuid=6ed261af-a33e-472c-b3e0-fddb8f918f9d"]}],"mendeley":{"formattedCitation":"(Ridwan 2009)","plainTextFormattedCitation":"(Ridwan 2009)","previouslyFormattedCitation":"(Ridwan 2009)"},"properties":{"noteIndex":0},"schema":"https://github.com/citation-style-language/schema/raw/master/csl-citation.json"}</w:instrText>
      </w:r>
      <w:r w:rsidR="009739E5" w:rsidRPr="00F3371D">
        <w:rPr>
          <w:spacing w:val="-1"/>
        </w:rPr>
        <w:fldChar w:fldCharType="separate"/>
      </w:r>
      <w:r w:rsidRPr="00F3371D">
        <w:rPr>
          <w:noProof/>
          <w:spacing w:val="-1"/>
        </w:rPr>
        <w:t>(Ridwan 2009)</w:t>
      </w:r>
      <w:r w:rsidR="009739E5" w:rsidRPr="00F3371D">
        <w:rPr>
          <w:spacing w:val="-1"/>
        </w:rPr>
        <w:fldChar w:fldCharType="end"/>
      </w:r>
      <w:r w:rsidRPr="00F3371D">
        <w:rPr>
          <w:spacing w:val="-1"/>
        </w:rPr>
        <w:t>. Karena</w:t>
      </w:r>
      <w:r w:rsidR="0044400E" w:rsidRPr="0044400E">
        <w:rPr>
          <w:rFonts w:ascii="Segoe UI Symbol" w:hAnsi="Segoe UI Symbol" w:cs="Segoe UI Symbol"/>
          <w:spacing w:val="-1"/>
          <w:sz w:val="6"/>
        </w:rPr>
        <w:t>⠀</w:t>
      </w:r>
      <w:r w:rsidRPr="00F3371D">
        <w:rPr>
          <w:spacing w:val="-1"/>
        </w:rPr>
        <w:t>wewenang itu melekat</w:t>
      </w:r>
      <w:r w:rsidR="0044400E" w:rsidRPr="0044400E">
        <w:rPr>
          <w:rFonts w:ascii="Segoe UI Symbol" w:hAnsi="Segoe UI Symbol" w:cs="Segoe UI Symbol"/>
          <w:spacing w:val="-1"/>
          <w:sz w:val="6"/>
        </w:rPr>
        <w:t>⠀</w:t>
      </w:r>
      <w:r w:rsidRPr="00F3371D">
        <w:rPr>
          <w:spacing w:val="-1"/>
        </w:rPr>
        <w:t>pada jabatan, namun dalam</w:t>
      </w:r>
      <w:r w:rsidR="0044400E" w:rsidRPr="0044400E">
        <w:rPr>
          <w:rFonts w:ascii="Segoe UI Symbol" w:hAnsi="Segoe UI Symbol" w:cs="Segoe UI Symbol"/>
          <w:spacing w:val="-1"/>
          <w:sz w:val="10"/>
        </w:rPr>
        <w:t>⠀</w:t>
      </w:r>
      <w:r w:rsidRPr="00F3371D">
        <w:rPr>
          <w:spacing w:val="-1"/>
        </w:rPr>
        <w:t>implementasinya dijalankan oleh</w:t>
      </w:r>
      <w:r w:rsidR="0044400E" w:rsidRPr="0044400E">
        <w:rPr>
          <w:rFonts w:ascii="Segoe UI Symbol" w:hAnsi="Segoe UI Symbol" w:cs="Segoe UI Symbol"/>
          <w:spacing w:val="-1"/>
          <w:sz w:val="10"/>
        </w:rPr>
        <w:t>⠀</w:t>
      </w:r>
      <w:r w:rsidRPr="00F3371D">
        <w:rPr>
          <w:spacing w:val="-1"/>
        </w:rPr>
        <w:t>manusia selaku wakil atau fungsionaris jabatan, maka pertanggungjawabannya</w:t>
      </w:r>
      <w:r w:rsidR="0044400E" w:rsidRPr="0044400E">
        <w:rPr>
          <w:rFonts w:ascii="Segoe UI Symbol" w:hAnsi="Segoe UI Symbol" w:cs="Segoe UI Symbol"/>
          <w:spacing w:val="-1"/>
          <w:sz w:val="10"/>
        </w:rPr>
        <w:t>⠀</w:t>
      </w:r>
      <w:r w:rsidRPr="00F3371D">
        <w:rPr>
          <w:spacing w:val="-1"/>
        </w:rPr>
        <w:t>dapat dibedakan menjadi</w:t>
      </w:r>
      <w:r w:rsidR="0044400E" w:rsidRPr="0044400E">
        <w:rPr>
          <w:rFonts w:ascii="Segoe UI Symbol" w:hAnsi="Segoe UI Symbol" w:cs="Segoe UI Symbol"/>
          <w:spacing w:val="-1"/>
          <w:sz w:val="10"/>
        </w:rPr>
        <w:t>⠀</w:t>
      </w:r>
      <w:r w:rsidRPr="00F3371D">
        <w:rPr>
          <w:spacing w:val="-1"/>
        </w:rPr>
        <w:t>2 (dua), yaitu:</w:t>
      </w:r>
      <w:r w:rsidR="0044400E" w:rsidRPr="0044400E">
        <w:rPr>
          <w:rFonts w:ascii="Segoe UI Symbol" w:hAnsi="Segoe UI Symbol" w:cs="Segoe UI Symbol"/>
          <w:spacing w:val="-1"/>
          <w:sz w:val="10"/>
        </w:rPr>
        <w:t>⠀</w:t>
      </w:r>
      <w:r w:rsidRPr="00F3371D">
        <w:rPr>
          <w:spacing w:val="-1"/>
        </w:rPr>
        <w:t>(1) sebagai tanggungjawab</w:t>
      </w:r>
      <w:r w:rsidR="0044400E" w:rsidRPr="0044400E">
        <w:rPr>
          <w:rFonts w:ascii="Segoe UI Symbol" w:hAnsi="Segoe UI Symbol" w:cs="Segoe UI Symbol"/>
          <w:spacing w:val="-1"/>
          <w:sz w:val="10"/>
        </w:rPr>
        <w:t>⠀</w:t>
      </w:r>
      <w:r w:rsidRPr="00F3371D">
        <w:rPr>
          <w:spacing w:val="-1"/>
        </w:rPr>
        <w:t>jabatan, dan (2)</w:t>
      </w:r>
      <w:r w:rsidR="0044400E" w:rsidRPr="0044400E">
        <w:rPr>
          <w:rFonts w:ascii="Segoe UI Symbol" w:hAnsi="Segoe UI Symbol" w:cs="Segoe UI Symbol"/>
          <w:spacing w:val="-1"/>
          <w:sz w:val="10"/>
        </w:rPr>
        <w:t>⠀</w:t>
      </w:r>
      <w:r w:rsidRPr="00F3371D">
        <w:rPr>
          <w:spacing w:val="-1"/>
        </w:rPr>
        <w:t>sebagai tanggungjawab pribadi.</w:t>
      </w:r>
    </w:p>
    <w:p w14:paraId="2BBBCFBC" w14:textId="77D6BF95" w:rsidR="00F3371D" w:rsidRPr="00F3371D" w:rsidRDefault="00F3371D" w:rsidP="003C7B46">
      <w:pPr>
        <w:pStyle w:val="ListParagraph"/>
        <w:spacing w:line="276" w:lineRule="auto"/>
        <w:ind w:left="0" w:firstLine="425"/>
        <w:jc w:val="both"/>
        <w:rPr>
          <w:spacing w:val="-1"/>
        </w:rPr>
      </w:pPr>
      <w:r w:rsidRPr="00F3371D">
        <w:rPr>
          <w:spacing w:val="-1"/>
        </w:rPr>
        <w:t>Maladministrasi berasal</w:t>
      </w:r>
      <w:r w:rsidR="0044400E" w:rsidRPr="0044400E">
        <w:rPr>
          <w:rFonts w:ascii="Segoe UI Symbol" w:hAnsi="Segoe UI Symbol" w:cs="Segoe UI Symbol"/>
          <w:spacing w:val="-1"/>
          <w:sz w:val="6"/>
        </w:rPr>
        <w:t>⠀</w:t>
      </w:r>
      <w:r w:rsidRPr="00F3371D">
        <w:rPr>
          <w:spacing w:val="-1"/>
        </w:rPr>
        <w:t>dari bahasa Latin</w:t>
      </w:r>
      <w:r w:rsidR="0044400E" w:rsidRPr="0044400E">
        <w:rPr>
          <w:rFonts w:ascii="Segoe UI Symbol" w:hAnsi="Segoe UI Symbol" w:cs="Segoe UI Symbol"/>
          <w:spacing w:val="-1"/>
          <w:sz w:val="6"/>
        </w:rPr>
        <w:t>⠀</w:t>
      </w:r>
      <w:r w:rsidRPr="00386EEA">
        <w:rPr>
          <w:i/>
          <w:iCs/>
          <w:spacing w:val="-1"/>
        </w:rPr>
        <w:t>malum</w:t>
      </w:r>
      <w:r w:rsidRPr="00F3371D">
        <w:rPr>
          <w:spacing w:val="-1"/>
        </w:rPr>
        <w:t xml:space="preserve"> (jahat, buruk,</w:t>
      </w:r>
      <w:r w:rsidR="0044400E" w:rsidRPr="0044400E">
        <w:rPr>
          <w:rFonts w:ascii="Segoe UI Symbol" w:hAnsi="Segoe UI Symbol" w:cs="Segoe UI Symbol"/>
          <w:spacing w:val="-1"/>
          <w:sz w:val="6"/>
        </w:rPr>
        <w:t>⠀</w:t>
      </w:r>
      <w:r w:rsidRPr="00F3371D">
        <w:rPr>
          <w:spacing w:val="-1"/>
        </w:rPr>
        <w:t xml:space="preserve">jelek) dan </w:t>
      </w:r>
      <w:r w:rsidRPr="00386EEA">
        <w:rPr>
          <w:i/>
          <w:iCs/>
          <w:spacing w:val="-1"/>
        </w:rPr>
        <w:t>administrare</w:t>
      </w:r>
      <w:r w:rsidR="0044400E" w:rsidRPr="0044400E">
        <w:rPr>
          <w:rFonts w:ascii="Segoe UI Symbol" w:hAnsi="Segoe UI Symbol" w:cs="Segoe UI Symbol"/>
          <w:spacing w:val="-1"/>
          <w:sz w:val="6"/>
        </w:rPr>
        <w:t>⠀</w:t>
      </w:r>
      <w:r w:rsidRPr="00F3371D">
        <w:rPr>
          <w:i/>
          <w:iCs/>
          <w:spacing w:val="-1"/>
        </w:rPr>
        <w:t>(to manage, mengurus,</w:t>
      </w:r>
      <w:r w:rsidR="0044400E" w:rsidRPr="0044400E">
        <w:rPr>
          <w:rFonts w:ascii="Segoe UI Symbol" w:hAnsi="Segoe UI Symbol" w:cs="Segoe UI Symbol"/>
          <w:i/>
          <w:iCs/>
          <w:spacing w:val="-1"/>
          <w:sz w:val="6"/>
        </w:rPr>
        <w:t>⠀</w:t>
      </w:r>
      <w:r w:rsidRPr="00F3371D">
        <w:rPr>
          <w:i/>
          <w:iCs/>
          <w:spacing w:val="-1"/>
        </w:rPr>
        <w:t>atau melayani),</w:t>
      </w:r>
      <w:r w:rsidR="00F174D4">
        <w:rPr>
          <w:spacing w:val="-1"/>
        </w:rPr>
        <w:t xml:space="preserve"> m</w:t>
      </w:r>
      <w:r w:rsidRPr="00F3371D">
        <w:rPr>
          <w:spacing w:val="-1"/>
        </w:rPr>
        <w:t>aladministrasi</w:t>
      </w:r>
      <w:r w:rsidR="0044400E" w:rsidRPr="0044400E">
        <w:rPr>
          <w:rFonts w:ascii="Segoe UI Symbol" w:hAnsi="Segoe UI Symbol" w:cs="Segoe UI Symbol"/>
          <w:spacing w:val="-1"/>
        </w:rPr>
        <w:t>⠀</w:t>
      </w:r>
      <w:r w:rsidRPr="00F3371D">
        <w:rPr>
          <w:spacing w:val="-1"/>
        </w:rPr>
        <w:t>berarti pelayanan atau</w:t>
      </w:r>
      <w:r w:rsidR="0044400E" w:rsidRPr="0044400E">
        <w:rPr>
          <w:rFonts w:ascii="Segoe UI Symbol" w:hAnsi="Segoe UI Symbol" w:cs="Segoe UI Symbol"/>
          <w:spacing w:val="-1"/>
          <w:sz w:val="6"/>
        </w:rPr>
        <w:t>⠀</w:t>
      </w:r>
      <w:r w:rsidRPr="00F3371D">
        <w:rPr>
          <w:spacing w:val="-1"/>
        </w:rPr>
        <w:t>pengurusan yang buruk</w:t>
      </w:r>
      <w:r w:rsidR="00386EEA">
        <w:rPr>
          <w:spacing w:val="-1"/>
        </w:rPr>
        <w:t xml:space="preserve"> </w:t>
      </w:r>
      <w:r w:rsidR="00386EEA">
        <w:rPr>
          <w:spacing w:val="-1"/>
        </w:rPr>
        <w:fldChar w:fldCharType="begin" w:fldLock="1"/>
      </w:r>
      <w:r w:rsidR="00386EEA">
        <w:rPr>
          <w:spacing w:val="-1"/>
        </w:rPr>
        <w:instrText>ADDIN CSL_CITATION {"citationItems":[{"id":"ITEM-1","itemData":{"DOI":"10.15575/kh.v2i3.8187","abstract":"Penyusunan jurnal ini ingin memaparkan hal yang terkait dengan kewenangan atribusi, delegasi dan mandat. Teori dimaksud merupakan sistem wewenang yang diberikan oleh negara dan diatur demi menjalankan dan menciptakan pemerintah yang baik. ada dalam system kewenangan dalam peraturan undang-undang dalam system pemerintahan di Indonesia. Begitu juga dengan pembatasan kewenangan yang dikaitkan dengan masa atau waktu dan batasan berlakunya wilayah kewenangan dan cakupan bidang atau materi kewenangan. Sengketa kewenangan diselesaikan oleh intern pejabat pemerintahan terakhir oleh presiden, dan apabila tidak menghasilkan mupakat diselesaikan oleh mahkamah konstitusi dan undang-undang. Menggunakan metode penelitian kualitatif penelitian ini menemukan bahwa Larangan penyalahgunaan kewenang yaitu melewati wewenang, bertindak sewenang-wenang, tindakan diluar cakupan wewenang, mencampuradukan wewenang, diluar masa jabatan atau batas waktu berlakunya kewenangan, diluar batas wilayah tidak sah dan dapat dibatalkan oleh putusan pengadilan. pengawasan oleh intern pemerintah dan dapat mengajukan ke pengadilan tinggi TUN, putusan dari Pengadilan TUN bersipat final dan mengikat.","author":[{"dropping-particle":"","family":"Gandara","given":"Moh","non-dropping-particle":"","parse-names":false,"suffix":""}],"container-title":"Khazanah Hukum","id":"ITEM-1","issue":"3","issued":{"date-parts":[["2020"]]},"page":"92-99","title":"Kewenangan Atribusi, Delegasi dan Mandat","type":"article-journal","volume":"2"},"uris":["http://www.mendeley.com/documents/?uuid=35f86144-b46b-4982-bc1e-86e5c36844bd"]}],"mendeley":{"formattedCitation":"(Gandara 2020)","plainTextFormattedCitation":"(Gandara 2020)","previouslyFormattedCitation":"(Gandara 2020)"},"properties":{"noteIndex":0},"schema":"https://github.com/citation-style-language/schema/raw/master/csl-citation.json"}</w:instrText>
      </w:r>
      <w:r w:rsidR="00386EEA">
        <w:rPr>
          <w:spacing w:val="-1"/>
        </w:rPr>
        <w:fldChar w:fldCharType="separate"/>
      </w:r>
      <w:r w:rsidR="00386EEA" w:rsidRPr="00386EEA">
        <w:rPr>
          <w:noProof/>
          <w:spacing w:val="-1"/>
        </w:rPr>
        <w:t>(Gandara 2020)</w:t>
      </w:r>
      <w:r w:rsidR="00386EEA">
        <w:rPr>
          <w:spacing w:val="-1"/>
        </w:rPr>
        <w:fldChar w:fldCharType="end"/>
      </w:r>
      <w:r w:rsidRPr="00F3371D">
        <w:rPr>
          <w:spacing w:val="-1"/>
        </w:rPr>
        <w:t>.</w:t>
      </w:r>
      <w:r w:rsidR="0044400E" w:rsidRPr="0044400E">
        <w:rPr>
          <w:rFonts w:ascii="Segoe UI Symbol" w:hAnsi="Segoe UI Symbol" w:cs="Segoe UI Symbol"/>
          <w:spacing w:val="-1"/>
          <w:sz w:val="6"/>
        </w:rPr>
        <w:t>⠀</w:t>
      </w:r>
      <w:r w:rsidR="00F174D4">
        <w:rPr>
          <w:rFonts w:ascii="Segoe UI Symbol" w:hAnsi="Segoe UI Symbol" w:cs="Segoe UI Symbol"/>
          <w:spacing w:val="-1"/>
          <w:sz w:val="6"/>
          <w:lang w:val="id-ID"/>
        </w:rPr>
        <w:t xml:space="preserve"> </w:t>
      </w:r>
      <w:r w:rsidRPr="00F3371D">
        <w:rPr>
          <w:spacing w:val="-1"/>
        </w:rPr>
        <w:t>Berdasarkan pasal 1</w:t>
      </w:r>
      <w:r w:rsidR="0044400E" w:rsidRPr="0044400E">
        <w:rPr>
          <w:rFonts w:ascii="Segoe UI Symbol" w:hAnsi="Segoe UI Symbol" w:cs="Segoe UI Symbol"/>
          <w:spacing w:val="-1"/>
          <w:sz w:val="6"/>
        </w:rPr>
        <w:t>⠀</w:t>
      </w:r>
      <w:r w:rsidRPr="00F3371D">
        <w:rPr>
          <w:spacing w:val="-1"/>
        </w:rPr>
        <w:t>angka (3) UU</w:t>
      </w:r>
      <w:r w:rsidR="0044400E" w:rsidRPr="0044400E">
        <w:rPr>
          <w:rFonts w:ascii="Segoe UI Symbol" w:hAnsi="Segoe UI Symbol" w:cs="Segoe UI Symbol"/>
          <w:spacing w:val="-1"/>
          <w:sz w:val="6"/>
        </w:rPr>
        <w:t>⠀</w:t>
      </w:r>
      <w:r w:rsidRPr="00F3371D">
        <w:rPr>
          <w:spacing w:val="-1"/>
        </w:rPr>
        <w:t>No. 37 Tahun</w:t>
      </w:r>
      <w:r w:rsidR="0044400E" w:rsidRPr="0044400E">
        <w:rPr>
          <w:rFonts w:ascii="Segoe UI Symbol" w:hAnsi="Segoe UI Symbol" w:cs="Segoe UI Symbol"/>
          <w:spacing w:val="-1"/>
          <w:sz w:val="6"/>
        </w:rPr>
        <w:t>⠀</w:t>
      </w:r>
      <w:r w:rsidRPr="00F3371D">
        <w:rPr>
          <w:spacing w:val="-1"/>
        </w:rPr>
        <w:t>2008 tentang Ombudsman Republik</w:t>
      </w:r>
      <w:r w:rsidR="0044400E" w:rsidRPr="0044400E">
        <w:rPr>
          <w:rFonts w:ascii="Segoe UI Symbol" w:hAnsi="Segoe UI Symbol" w:cs="Segoe UI Symbol"/>
          <w:spacing w:val="-1"/>
          <w:sz w:val="6"/>
        </w:rPr>
        <w:t>⠀</w:t>
      </w:r>
      <w:r w:rsidRPr="00F3371D">
        <w:rPr>
          <w:spacing w:val="-1"/>
        </w:rPr>
        <w:t>Indonesia, yang dimaksud</w:t>
      </w:r>
      <w:r w:rsidR="0044400E" w:rsidRPr="0044400E">
        <w:rPr>
          <w:rFonts w:ascii="Segoe UI Symbol" w:hAnsi="Segoe UI Symbol" w:cs="Segoe UI Symbol"/>
          <w:spacing w:val="-1"/>
        </w:rPr>
        <w:t>⠀</w:t>
      </w:r>
      <w:r w:rsidRPr="00F3371D">
        <w:rPr>
          <w:spacing w:val="-1"/>
        </w:rPr>
        <w:t>Maladministrasi adalah:</w:t>
      </w:r>
    </w:p>
    <w:p w14:paraId="2BBBCFBD" w14:textId="0EC7534A" w:rsidR="00F3371D" w:rsidRPr="00F3371D" w:rsidRDefault="00F3371D" w:rsidP="00EF3E42">
      <w:pPr>
        <w:pStyle w:val="ListParagraph"/>
        <w:ind w:left="426"/>
        <w:jc w:val="both"/>
        <w:rPr>
          <w:spacing w:val="-1"/>
        </w:rPr>
      </w:pPr>
      <w:r w:rsidRPr="00F3371D">
        <w:rPr>
          <w:spacing w:val="-1"/>
        </w:rPr>
        <w:t>“Perilaku atau perbuatan melawan hukum, melampaui wewenang, menggunakan wewenang untuk tujuan lain dari yang menjadi tujuan wewenang tersebut, termasuk kelalaian atau pengabaian kewajiban hukum dalam penyelenggaraan pelayanan publik yang dilakukan oleh penyelenggara negara dan pemerintahan yang menimbulkan kerugian materiil dan/atau immaterial bagi masyarakat dan orang perseorangan</w:t>
      </w:r>
      <w:r w:rsidR="00F174D4">
        <w:rPr>
          <w:spacing w:val="-1"/>
          <w:lang w:val="id-ID"/>
        </w:rPr>
        <w:t>.</w:t>
      </w:r>
      <w:r w:rsidRPr="00F3371D">
        <w:rPr>
          <w:spacing w:val="-1"/>
        </w:rPr>
        <w:t>”</w:t>
      </w:r>
    </w:p>
    <w:p w14:paraId="16470E6C" w14:textId="069657AF" w:rsidR="00DD5343" w:rsidRPr="00DD5343" w:rsidRDefault="00DD5343" w:rsidP="00DD5343">
      <w:pPr>
        <w:pStyle w:val="ListParagraph"/>
        <w:numPr>
          <w:ilvl w:val="0"/>
          <w:numId w:val="28"/>
        </w:numPr>
        <w:spacing w:line="276" w:lineRule="auto"/>
        <w:ind w:left="284" w:hanging="284"/>
        <w:jc w:val="both"/>
        <w:rPr>
          <w:b/>
          <w:bCs/>
          <w:spacing w:val="-1"/>
        </w:rPr>
      </w:pPr>
      <w:r w:rsidRPr="00DD5343">
        <w:rPr>
          <w:b/>
          <w:bCs/>
          <w:spacing w:val="-1"/>
        </w:rPr>
        <w:t xml:space="preserve">Pertimbangan </w:t>
      </w:r>
      <w:r w:rsidR="00F174D4" w:rsidRPr="00DD5343">
        <w:rPr>
          <w:b/>
          <w:bCs/>
          <w:spacing w:val="-1"/>
        </w:rPr>
        <w:t>Hukum Hakim Mengenai Dasar Kewenangan Pemerintah Dalam Melakukan Objek Sengketa Berdasarkan Administrasi Pemerintahan</w:t>
      </w:r>
    </w:p>
    <w:p w14:paraId="2BBBCFBF" w14:textId="46EBA574" w:rsidR="00F3371D" w:rsidRPr="00F3371D" w:rsidRDefault="00DD5343" w:rsidP="003C7B46">
      <w:pPr>
        <w:pStyle w:val="ListParagraph"/>
        <w:spacing w:line="276" w:lineRule="auto"/>
        <w:ind w:left="0" w:firstLine="425"/>
        <w:jc w:val="both"/>
        <w:rPr>
          <w:spacing w:val="-1"/>
        </w:rPr>
      </w:pPr>
      <w:r w:rsidRPr="00DD5343">
        <w:rPr>
          <w:spacing w:val="-1"/>
        </w:rPr>
        <w:t>“Menimbang, bahwa ketentuan Pasal 6 ayat (1) dan (2) huruf e Undang-Undang Administrasi Pemerintahan menyatakan bahwa Pejabat Pemerintahan memiliki hak untuk menggunakan kewenangan dalam mengambil Keputusan dan/atau Tindakan diantaranya menggunakan diskresi sesuai dengan tujuannya”</w:t>
      </w:r>
      <w:r>
        <w:rPr>
          <w:spacing w:val="-1"/>
        </w:rPr>
        <w:t xml:space="preserve"> </w:t>
      </w:r>
      <w:r w:rsidR="00F3371D" w:rsidRPr="00F3371D">
        <w:rPr>
          <w:spacing w:val="-1"/>
        </w:rPr>
        <w:t>Secara ringkas</w:t>
      </w:r>
      <w:r w:rsidR="00DC479A" w:rsidRPr="00DC479A">
        <w:rPr>
          <w:rFonts w:ascii="Segoe UI Symbol" w:hAnsi="Segoe UI Symbol" w:cs="Segoe UI Symbol"/>
          <w:spacing w:val="-1"/>
          <w:sz w:val="16"/>
        </w:rPr>
        <w:t>⠀</w:t>
      </w:r>
      <w:r w:rsidR="00F3371D" w:rsidRPr="00F3371D">
        <w:rPr>
          <w:spacing w:val="-1"/>
        </w:rPr>
        <w:t>dapat dikatakan bahwa</w:t>
      </w:r>
      <w:r w:rsidR="00DC479A" w:rsidRPr="00DC479A">
        <w:rPr>
          <w:rFonts w:ascii="Segoe UI Symbol" w:hAnsi="Segoe UI Symbol" w:cs="Segoe UI Symbol"/>
          <w:spacing w:val="-1"/>
          <w:sz w:val="16"/>
        </w:rPr>
        <w:t>⠀</w:t>
      </w:r>
      <w:r w:rsidR="00F3371D" w:rsidRPr="00F3371D">
        <w:rPr>
          <w:spacing w:val="-1"/>
        </w:rPr>
        <w:t>setiap penyelenggaraan urusan</w:t>
      </w:r>
      <w:r w:rsidR="00DC479A" w:rsidRPr="00DC479A">
        <w:rPr>
          <w:rFonts w:ascii="Segoe UI Symbol" w:hAnsi="Segoe UI Symbol" w:cs="Segoe UI Symbol"/>
          <w:spacing w:val="-1"/>
          <w:sz w:val="16"/>
        </w:rPr>
        <w:t>⠀</w:t>
      </w:r>
      <w:r w:rsidR="00F3371D" w:rsidRPr="00F3371D">
        <w:rPr>
          <w:spacing w:val="-1"/>
        </w:rPr>
        <w:t>pemerintahan yang di</w:t>
      </w:r>
      <w:r w:rsidR="00DC479A" w:rsidRPr="00DC479A">
        <w:rPr>
          <w:rFonts w:ascii="Segoe UI Symbol" w:hAnsi="Segoe UI Symbol" w:cs="Segoe UI Symbol"/>
          <w:spacing w:val="-1"/>
          <w:sz w:val="16"/>
        </w:rPr>
        <w:t>⠀</w:t>
      </w:r>
      <w:r w:rsidR="00F3371D" w:rsidRPr="00F3371D">
        <w:rPr>
          <w:spacing w:val="-1"/>
        </w:rPr>
        <w:t>dalamnya ada unsur</w:t>
      </w:r>
      <w:r w:rsidR="00DC479A" w:rsidRPr="00DC479A">
        <w:rPr>
          <w:rFonts w:ascii="Segoe UI Symbol" w:hAnsi="Segoe UI Symbol" w:cs="Segoe UI Symbol"/>
          <w:spacing w:val="-1"/>
          <w:sz w:val="16"/>
        </w:rPr>
        <w:t>⠀</w:t>
      </w:r>
      <w:r w:rsidR="00F3371D" w:rsidRPr="00F3371D">
        <w:rPr>
          <w:spacing w:val="-1"/>
        </w:rPr>
        <w:t>maladministrasi dan merugikan</w:t>
      </w:r>
      <w:r w:rsidR="00DC479A" w:rsidRPr="00DC479A">
        <w:rPr>
          <w:rFonts w:ascii="Segoe UI Symbol" w:hAnsi="Segoe UI Symbol" w:cs="Segoe UI Symbol"/>
          <w:spacing w:val="-1"/>
          <w:sz w:val="16"/>
        </w:rPr>
        <w:t>⠀</w:t>
      </w:r>
      <w:r w:rsidR="00F3371D" w:rsidRPr="00F3371D">
        <w:rPr>
          <w:spacing w:val="-1"/>
        </w:rPr>
        <w:t>warga negara, tanggung</w:t>
      </w:r>
      <w:r w:rsidR="00DC479A" w:rsidRPr="00DC479A">
        <w:rPr>
          <w:rFonts w:ascii="Segoe UI Symbol" w:hAnsi="Segoe UI Symbol" w:cs="Segoe UI Symbol"/>
          <w:spacing w:val="-1"/>
          <w:sz w:val="16"/>
        </w:rPr>
        <w:t>⠀</w:t>
      </w:r>
      <w:r w:rsidR="00F3371D" w:rsidRPr="00F3371D">
        <w:rPr>
          <w:spacing w:val="-1"/>
        </w:rPr>
        <w:t>jawab dan tanggung</w:t>
      </w:r>
      <w:r w:rsidR="00DC479A" w:rsidRPr="00DC479A">
        <w:rPr>
          <w:rFonts w:ascii="Segoe UI Symbol" w:hAnsi="Segoe UI Symbol" w:cs="Segoe UI Symbol"/>
          <w:spacing w:val="-1"/>
          <w:sz w:val="16"/>
        </w:rPr>
        <w:t>⠀</w:t>
      </w:r>
      <w:r w:rsidR="00F3371D" w:rsidRPr="00F3371D">
        <w:rPr>
          <w:spacing w:val="-1"/>
        </w:rPr>
        <w:t>gugatnya dibebankan kepada</w:t>
      </w:r>
      <w:r w:rsidR="00DC479A" w:rsidRPr="00DC479A">
        <w:rPr>
          <w:rFonts w:ascii="Segoe UI Symbol" w:hAnsi="Segoe UI Symbol" w:cs="Segoe UI Symbol"/>
          <w:spacing w:val="-1"/>
          <w:sz w:val="16"/>
        </w:rPr>
        <w:t>⠀</w:t>
      </w:r>
      <w:r w:rsidR="00F3371D" w:rsidRPr="00F3371D">
        <w:rPr>
          <w:spacing w:val="-1"/>
        </w:rPr>
        <w:t>pribadi orang yang</w:t>
      </w:r>
      <w:r w:rsidR="00DC479A" w:rsidRPr="00DC479A">
        <w:rPr>
          <w:rFonts w:ascii="Segoe UI Symbol" w:hAnsi="Segoe UI Symbol" w:cs="Segoe UI Symbol"/>
          <w:spacing w:val="-1"/>
          <w:sz w:val="16"/>
        </w:rPr>
        <w:t>⠀</w:t>
      </w:r>
      <w:r w:rsidR="00F3371D" w:rsidRPr="00F3371D">
        <w:rPr>
          <w:spacing w:val="-1"/>
        </w:rPr>
        <w:t>melakukan tindakan maladministrasi</w:t>
      </w:r>
      <w:r w:rsidR="00DC479A" w:rsidRPr="00DC479A">
        <w:rPr>
          <w:rFonts w:ascii="Segoe UI Symbol" w:hAnsi="Segoe UI Symbol" w:cs="Segoe UI Symbol"/>
          <w:spacing w:val="-1"/>
          <w:sz w:val="16"/>
        </w:rPr>
        <w:t>⠀</w:t>
      </w:r>
      <w:r w:rsidR="00F3371D" w:rsidRPr="00F3371D">
        <w:rPr>
          <w:spacing w:val="-1"/>
        </w:rPr>
        <w:t>tersebut. Dalam lapangan</w:t>
      </w:r>
      <w:r w:rsidR="00DC479A" w:rsidRPr="00DC479A">
        <w:rPr>
          <w:rFonts w:ascii="Segoe UI Symbol" w:hAnsi="Segoe UI Symbol" w:cs="Segoe UI Symbol"/>
          <w:spacing w:val="-1"/>
          <w:sz w:val="16"/>
        </w:rPr>
        <w:t>⠀</w:t>
      </w:r>
      <w:r w:rsidR="00F3371D" w:rsidRPr="00F3371D">
        <w:rPr>
          <w:spacing w:val="-1"/>
        </w:rPr>
        <w:t>hukum administrasi, tidak</w:t>
      </w:r>
      <w:r w:rsidR="00DC479A" w:rsidRPr="00DC479A">
        <w:rPr>
          <w:rFonts w:ascii="Segoe UI Symbol" w:hAnsi="Segoe UI Symbol" w:cs="Segoe UI Symbol"/>
          <w:spacing w:val="-1"/>
          <w:sz w:val="16"/>
        </w:rPr>
        <w:t>⠀</w:t>
      </w:r>
      <w:r w:rsidR="00F3371D" w:rsidRPr="00F3371D">
        <w:rPr>
          <w:spacing w:val="-1"/>
        </w:rPr>
        <w:t>semua administrasi atau</w:t>
      </w:r>
      <w:r w:rsidR="00DC479A" w:rsidRPr="00DC479A">
        <w:rPr>
          <w:rFonts w:ascii="Segoe UI Symbol" w:hAnsi="Segoe UI Symbol" w:cs="Segoe UI Symbol"/>
          <w:spacing w:val="-1"/>
          <w:sz w:val="16"/>
        </w:rPr>
        <w:t>⠀</w:t>
      </w:r>
      <w:r w:rsidR="00F3371D" w:rsidRPr="00F3371D">
        <w:rPr>
          <w:spacing w:val="-1"/>
        </w:rPr>
        <w:t>jabatan yang menjalankan</w:t>
      </w:r>
      <w:r w:rsidR="00DC479A" w:rsidRPr="00DC479A">
        <w:rPr>
          <w:rFonts w:ascii="Segoe UI Symbol" w:hAnsi="Segoe UI Symbol" w:cs="Segoe UI Symbol"/>
          <w:spacing w:val="-1"/>
          <w:sz w:val="16"/>
        </w:rPr>
        <w:t>⠀</w:t>
      </w:r>
      <w:r w:rsidR="00F3371D" w:rsidRPr="00F3371D">
        <w:rPr>
          <w:spacing w:val="-1"/>
        </w:rPr>
        <w:t>kewenangan pemerintah itu</w:t>
      </w:r>
      <w:r w:rsidR="00DC479A" w:rsidRPr="00DC479A">
        <w:rPr>
          <w:rFonts w:ascii="Segoe UI Symbol" w:hAnsi="Segoe UI Symbol" w:cs="Segoe UI Symbol"/>
          <w:spacing w:val="-1"/>
          <w:sz w:val="16"/>
        </w:rPr>
        <w:t>⠀</w:t>
      </w:r>
      <w:r w:rsidR="00F3371D" w:rsidRPr="00F3371D">
        <w:rPr>
          <w:spacing w:val="-1"/>
        </w:rPr>
        <w:t>secara otomatis memikul</w:t>
      </w:r>
      <w:r w:rsidR="00DC479A" w:rsidRPr="00DC479A">
        <w:rPr>
          <w:rFonts w:ascii="Segoe UI Symbol" w:hAnsi="Segoe UI Symbol" w:cs="Segoe UI Symbol"/>
          <w:spacing w:val="-1"/>
          <w:sz w:val="16"/>
        </w:rPr>
        <w:t>⠀</w:t>
      </w:r>
      <w:r w:rsidR="00F3371D" w:rsidRPr="00F3371D">
        <w:rPr>
          <w:spacing w:val="-1"/>
        </w:rPr>
        <w:t>tanggung jawab hukum,</w:t>
      </w:r>
      <w:r w:rsidR="00DC479A" w:rsidRPr="00DC479A">
        <w:rPr>
          <w:rFonts w:ascii="Segoe UI Symbol" w:hAnsi="Segoe UI Symbol" w:cs="Segoe UI Symbol"/>
          <w:spacing w:val="-1"/>
          <w:sz w:val="16"/>
        </w:rPr>
        <w:t>⠀</w:t>
      </w:r>
      <w:r w:rsidR="00F3371D" w:rsidRPr="00F3371D">
        <w:rPr>
          <w:spacing w:val="-1"/>
        </w:rPr>
        <w:t>tergantung dengan cara apa</w:t>
      </w:r>
      <w:r w:rsidR="00DC479A" w:rsidRPr="00DC479A">
        <w:rPr>
          <w:rFonts w:ascii="Segoe UI Symbol" w:hAnsi="Segoe UI Symbol" w:cs="Segoe UI Symbol"/>
          <w:spacing w:val="-1"/>
          <w:sz w:val="16"/>
        </w:rPr>
        <w:t>⠀</w:t>
      </w:r>
      <w:r w:rsidR="00F3371D" w:rsidRPr="00F3371D">
        <w:rPr>
          <w:spacing w:val="-1"/>
        </w:rPr>
        <w:t>jabatan itu</w:t>
      </w:r>
      <w:r w:rsidR="00DC479A" w:rsidRPr="00DC479A">
        <w:rPr>
          <w:rFonts w:ascii="Segoe UI Symbol" w:hAnsi="Segoe UI Symbol" w:cs="Segoe UI Symbol"/>
          <w:spacing w:val="-1"/>
          <w:sz w:val="16"/>
        </w:rPr>
        <w:t>⠀</w:t>
      </w:r>
      <w:r w:rsidR="00F3371D" w:rsidRPr="00F3371D">
        <w:rPr>
          <w:spacing w:val="-1"/>
        </w:rPr>
        <w:t>memperoleh kewenangan. Jabatan</w:t>
      </w:r>
      <w:r w:rsidR="00DC479A" w:rsidRPr="00DC479A">
        <w:rPr>
          <w:rFonts w:ascii="Segoe UI Symbol" w:hAnsi="Segoe UI Symbol" w:cs="Segoe UI Symbol"/>
          <w:spacing w:val="-1"/>
          <w:sz w:val="16"/>
        </w:rPr>
        <w:t>⠀</w:t>
      </w:r>
      <w:r w:rsidR="00F3371D" w:rsidRPr="00F3371D">
        <w:rPr>
          <w:spacing w:val="-1"/>
        </w:rPr>
        <w:t>yang menjalankan kewenangan</w:t>
      </w:r>
      <w:r w:rsidR="00DC479A" w:rsidRPr="00DC479A">
        <w:rPr>
          <w:rFonts w:ascii="Segoe UI Symbol" w:hAnsi="Segoe UI Symbol" w:cs="Segoe UI Symbol"/>
          <w:spacing w:val="-1"/>
          <w:sz w:val="16"/>
        </w:rPr>
        <w:t>⠀</w:t>
      </w:r>
      <w:r w:rsidR="00F3371D" w:rsidRPr="00F3371D">
        <w:rPr>
          <w:spacing w:val="-1"/>
        </w:rPr>
        <w:t xml:space="preserve">atas dasar </w:t>
      </w:r>
      <w:r w:rsidR="00F3371D" w:rsidRPr="00F3371D">
        <w:rPr>
          <w:spacing w:val="-1"/>
        </w:rPr>
        <w:lastRenderedPageBreak/>
        <w:t>atribusi</w:t>
      </w:r>
      <w:r w:rsidR="00DC479A" w:rsidRPr="00DC479A">
        <w:rPr>
          <w:rFonts w:ascii="Segoe UI Symbol" w:hAnsi="Segoe UI Symbol" w:cs="Segoe UI Symbol"/>
          <w:spacing w:val="-1"/>
          <w:sz w:val="16"/>
        </w:rPr>
        <w:t>⠀</w:t>
      </w:r>
      <w:r w:rsidR="00F3371D" w:rsidRPr="00F3371D">
        <w:rPr>
          <w:spacing w:val="-1"/>
        </w:rPr>
        <w:t>dan delegasi adalah</w:t>
      </w:r>
      <w:r w:rsidR="00DC479A" w:rsidRPr="00DC479A">
        <w:rPr>
          <w:rFonts w:ascii="Segoe UI Symbol" w:hAnsi="Segoe UI Symbol" w:cs="Segoe UI Symbol"/>
          <w:spacing w:val="-1"/>
          <w:sz w:val="16"/>
        </w:rPr>
        <w:t>⠀</w:t>
      </w:r>
      <w:r w:rsidR="00F3371D" w:rsidRPr="00F3371D">
        <w:rPr>
          <w:spacing w:val="-1"/>
        </w:rPr>
        <w:t>sebagai pihak yang</w:t>
      </w:r>
      <w:r w:rsidR="00DC479A" w:rsidRPr="00DC479A">
        <w:rPr>
          <w:rFonts w:ascii="Segoe UI Symbol" w:hAnsi="Segoe UI Symbol" w:cs="Segoe UI Symbol"/>
          <w:spacing w:val="-1"/>
          <w:sz w:val="16"/>
        </w:rPr>
        <w:t>⠀</w:t>
      </w:r>
      <w:r w:rsidR="00F3371D" w:rsidRPr="00F3371D">
        <w:rPr>
          <w:spacing w:val="-1"/>
        </w:rPr>
        <w:t>memikul tanggung</w:t>
      </w:r>
      <w:r w:rsidR="00DC479A" w:rsidRPr="00DC479A">
        <w:rPr>
          <w:rFonts w:ascii="Segoe UI Symbol" w:hAnsi="Segoe UI Symbol" w:cs="Segoe UI Symbol"/>
          <w:spacing w:val="-1"/>
          <w:sz w:val="16"/>
        </w:rPr>
        <w:t>⠀</w:t>
      </w:r>
      <w:r w:rsidR="00F3371D" w:rsidRPr="00F3371D">
        <w:rPr>
          <w:spacing w:val="-1"/>
        </w:rPr>
        <w:t>jawab hukum. Sedangkan</w:t>
      </w:r>
      <w:r w:rsidR="00DC479A" w:rsidRPr="00DC479A">
        <w:rPr>
          <w:rFonts w:ascii="Segoe UI Symbol" w:hAnsi="Segoe UI Symbol" w:cs="Segoe UI Symbol"/>
          <w:spacing w:val="-1"/>
          <w:sz w:val="16"/>
        </w:rPr>
        <w:t>⠀</w:t>
      </w:r>
      <w:r w:rsidR="00F3371D" w:rsidRPr="00F3371D">
        <w:rPr>
          <w:spacing w:val="-1"/>
        </w:rPr>
        <w:t>yang menjalankan kewenangan</w:t>
      </w:r>
      <w:r w:rsidR="00DC479A" w:rsidRPr="00DC479A">
        <w:rPr>
          <w:rFonts w:ascii="Segoe UI Symbol" w:hAnsi="Segoe UI Symbol" w:cs="Segoe UI Symbol"/>
          <w:spacing w:val="-1"/>
          <w:sz w:val="16"/>
        </w:rPr>
        <w:t>⠀</w:t>
      </w:r>
      <w:r w:rsidR="00F3371D" w:rsidRPr="00F3371D">
        <w:rPr>
          <w:spacing w:val="-1"/>
        </w:rPr>
        <w:t>atas dasar mandat</w:t>
      </w:r>
      <w:r w:rsidR="00DC479A" w:rsidRPr="00DC479A">
        <w:rPr>
          <w:rFonts w:ascii="Segoe UI Symbol" w:hAnsi="Segoe UI Symbol" w:cs="Segoe UI Symbol"/>
          <w:spacing w:val="-1"/>
          <w:sz w:val="16"/>
        </w:rPr>
        <w:t>⠀</w:t>
      </w:r>
      <w:r w:rsidR="00F3371D" w:rsidRPr="00F3371D">
        <w:rPr>
          <w:spacing w:val="-1"/>
        </w:rPr>
        <w:t>bukan pihak yang</w:t>
      </w:r>
      <w:r w:rsidR="00DC479A" w:rsidRPr="00DC479A">
        <w:rPr>
          <w:rFonts w:ascii="Segoe UI Symbol" w:hAnsi="Segoe UI Symbol" w:cs="Segoe UI Symbol"/>
          <w:spacing w:val="-1"/>
          <w:sz w:val="16"/>
        </w:rPr>
        <w:t>⠀</w:t>
      </w:r>
      <w:r w:rsidR="00F3371D" w:rsidRPr="00F3371D">
        <w:rPr>
          <w:spacing w:val="-1"/>
        </w:rPr>
        <w:t>memikul tanggung jawab hukum</w:t>
      </w:r>
      <w:r w:rsidR="00DC479A" w:rsidRPr="00DC479A">
        <w:rPr>
          <w:rFonts w:ascii="Segoe UI Symbol" w:hAnsi="Segoe UI Symbol" w:cs="Segoe UI Symbol"/>
          <w:spacing w:val="-1"/>
          <w:sz w:val="16"/>
        </w:rPr>
        <w:t>⠀</w:t>
      </w:r>
      <w:r w:rsidR="00F3371D" w:rsidRPr="00F3371D">
        <w:rPr>
          <w:spacing w:val="-1"/>
        </w:rPr>
        <w:t>dan tanggung jawab</w:t>
      </w:r>
      <w:r w:rsidR="00DC479A" w:rsidRPr="00DC479A">
        <w:rPr>
          <w:rFonts w:ascii="Segoe UI Symbol" w:hAnsi="Segoe UI Symbol" w:cs="Segoe UI Symbol"/>
          <w:spacing w:val="-1"/>
          <w:sz w:val="16"/>
        </w:rPr>
        <w:t>⠀</w:t>
      </w:r>
      <w:r w:rsidR="00F3371D" w:rsidRPr="00F3371D">
        <w:rPr>
          <w:spacing w:val="-1"/>
        </w:rPr>
        <w:t>dibebankan kepada pemberi mandat</w:t>
      </w:r>
      <w:r w:rsidR="00DC479A" w:rsidRPr="00DC479A">
        <w:rPr>
          <w:rFonts w:ascii="Segoe UI Symbol" w:hAnsi="Segoe UI Symbol" w:cs="Segoe UI Symbol"/>
          <w:spacing w:val="-1"/>
          <w:sz w:val="16"/>
        </w:rPr>
        <w:t>⠀</w:t>
      </w:r>
      <w:r w:rsidR="00F3371D" w:rsidRPr="00F3371D">
        <w:rPr>
          <w:i/>
          <w:iCs/>
          <w:spacing w:val="-1"/>
        </w:rPr>
        <w:t>(mandans).</w:t>
      </w:r>
      <w:r w:rsidR="00F3371D" w:rsidRPr="00F3371D">
        <w:rPr>
          <w:spacing w:val="-1"/>
        </w:rPr>
        <w:t xml:space="preserve"> Secara teoretik,</w:t>
      </w:r>
      <w:r w:rsidR="00DC479A" w:rsidRPr="00DC479A">
        <w:rPr>
          <w:rFonts w:ascii="Segoe UI Symbol" w:hAnsi="Segoe UI Symbol" w:cs="Segoe UI Symbol"/>
          <w:spacing w:val="-1"/>
          <w:sz w:val="16"/>
        </w:rPr>
        <w:t>⠀</w:t>
      </w:r>
      <w:r w:rsidR="00F3371D" w:rsidRPr="00F3371D">
        <w:rPr>
          <w:spacing w:val="-1"/>
        </w:rPr>
        <w:t>pada atribusi</w:t>
      </w:r>
      <w:r w:rsidR="00DC479A" w:rsidRPr="00DC479A">
        <w:rPr>
          <w:rFonts w:ascii="Segoe UI Symbol" w:hAnsi="Segoe UI Symbol" w:cs="Segoe UI Symbol"/>
          <w:spacing w:val="-1"/>
          <w:sz w:val="16"/>
        </w:rPr>
        <w:t>⠀</w:t>
      </w:r>
      <w:r w:rsidR="00F3371D" w:rsidRPr="00F3371D">
        <w:rPr>
          <w:spacing w:val="-1"/>
        </w:rPr>
        <w:t>dan delegasi</w:t>
      </w:r>
      <w:r w:rsidR="00DC479A" w:rsidRPr="00DC479A">
        <w:rPr>
          <w:rFonts w:ascii="Segoe UI Symbol" w:hAnsi="Segoe UI Symbol" w:cs="Segoe UI Symbol"/>
          <w:spacing w:val="-1"/>
          <w:sz w:val="16"/>
        </w:rPr>
        <w:t>⠀</w:t>
      </w:r>
      <w:r w:rsidR="00F3371D" w:rsidRPr="00F3371D">
        <w:rPr>
          <w:spacing w:val="-1"/>
        </w:rPr>
        <w:t>itu terjadi peralihan</w:t>
      </w:r>
      <w:r w:rsidR="00DC479A" w:rsidRPr="00DC479A">
        <w:rPr>
          <w:rFonts w:ascii="Segoe UI Symbol" w:hAnsi="Segoe UI Symbol" w:cs="Segoe UI Symbol"/>
          <w:spacing w:val="-1"/>
          <w:sz w:val="16"/>
        </w:rPr>
        <w:t>⠀</w:t>
      </w:r>
      <w:r w:rsidR="00F3371D" w:rsidRPr="00F3371D">
        <w:rPr>
          <w:spacing w:val="-1"/>
        </w:rPr>
        <w:t xml:space="preserve">wewenang dari </w:t>
      </w:r>
      <w:r w:rsidR="00F3371D" w:rsidRPr="00F3371D">
        <w:rPr>
          <w:i/>
          <w:iCs/>
          <w:spacing w:val="-1"/>
        </w:rPr>
        <w:t>attribuans</w:t>
      </w:r>
      <w:r w:rsidR="00F3371D" w:rsidRPr="00F3371D">
        <w:rPr>
          <w:spacing w:val="-1"/>
        </w:rPr>
        <w:t xml:space="preserve"> dan</w:t>
      </w:r>
      <w:r w:rsidR="00DC479A" w:rsidRPr="00DC479A">
        <w:rPr>
          <w:rFonts w:ascii="Segoe UI Symbol" w:hAnsi="Segoe UI Symbol" w:cs="Segoe UI Symbol"/>
          <w:spacing w:val="-1"/>
          <w:sz w:val="16"/>
        </w:rPr>
        <w:t>⠀</w:t>
      </w:r>
      <w:r w:rsidR="00F3371D" w:rsidRPr="00F3371D">
        <w:rPr>
          <w:i/>
          <w:iCs/>
          <w:spacing w:val="-1"/>
        </w:rPr>
        <w:t>delegans</w:t>
      </w:r>
      <w:r w:rsidR="00F3371D" w:rsidRPr="00F3371D">
        <w:rPr>
          <w:spacing w:val="-1"/>
        </w:rPr>
        <w:t xml:space="preserve"> kepada </w:t>
      </w:r>
      <w:r w:rsidR="00F3371D" w:rsidRPr="00F3371D">
        <w:rPr>
          <w:i/>
          <w:iCs/>
          <w:spacing w:val="-1"/>
        </w:rPr>
        <w:t>attributaris</w:t>
      </w:r>
      <w:r w:rsidR="00DC479A" w:rsidRPr="00DC479A">
        <w:rPr>
          <w:rFonts w:ascii="Segoe UI Symbol" w:hAnsi="Segoe UI Symbol" w:cs="Segoe UI Symbol"/>
          <w:spacing w:val="-1"/>
          <w:sz w:val="16"/>
        </w:rPr>
        <w:t>⠀</w:t>
      </w:r>
      <w:r w:rsidR="00F3371D" w:rsidRPr="00F3371D">
        <w:rPr>
          <w:spacing w:val="-1"/>
        </w:rPr>
        <w:t xml:space="preserve">dan </w:t>
      </w:r>
      <w:r w:rsidR="00F3371D" w:rsidRPr="00F3371D">
        <w:rPr>
          <w:i/>
          <w:iCs/>
          <w:spacing w:val="-1"/>
        </w:rPr>
        <w:t>delegetaris</w:t>
      </w:r>
      <w:r w:rsidR="00F3371D" w:rsidRPr="00F3371D">
        <w:rPr>
          <w:spacing w:val="-1"/>
        </w:rPr>
        <w:t>, sementara</w:t>
      </w:r>
      <w:r w:rsidR="00DC479A" w:rsidRPr="00DC479A">
        <w:rPr>
          <w:rFonts w:ascii="Segoe UI Symbol" w:hAnsi="Segoe UI Symbol" w:cs="Segoe UI Symbol"/>
          <w:spacing w:val="-1"/>
          <w:sz w:val="16"/>
        </w:rPr>
        <w:t>⠀</w:t>
      </w:r>
      <w:r w:rsidR="00F3371D" w:rsidRPr="00F3371D">
        <w:rPr>
          <w:spacing w:val="-1"/>
        </w:rPr>
        <w:t>dalam hal mandat</w:t>
      </w:r>
      <w:r w:rsidR="00DC479A" w:rsidRPr="00DC479A">
        <w:rPr>
          <w:rFonts w:ascii="Segoe UI Symbol" w:hAnsi="Segoe UI Symbol" w:cs="Segoe UI Symbol"/>
          <w:spacing w:val="-1"/>
          <w:sz w:val="16"/>
        </w:rPr>
        <w:t>⠀</w:t>
      </w:r>
      <w:r w:rsidR="00F3371D" w:rsidRPr="00F3371D">
        <w:rPr>
          <w:spacing w:val="-1"/>
        </w:rPr>
        <w:t>terjadi peralihan wewenang dari</w:t>
      </w:r>
      <w:r w:rsidR="00DC479A" w:rsidRPr="00DC479A">
        <w:rPr>
          <w:rFonts w:ascii="Segoe UI Symbol" w:hAnsi="Segoe UI Symbol" w:cs="Segoe UI Symbol"/>
          <w:spacing w:val="-1"/>
          <w:sz w:val="16"/>
        </w:rPr>
        <w:t>⠀</w:t>
      </w:r>
      <w:r w:rsidR="00F3371D" w:rsidRPr="00F3371D">
        <w:rPr>
          <w:i/>
          <w:iCs/>
          <w:spacing w:val="-1"/>
        </w:rPr>
        <w:t>mandans</w:t>
      </w:r>
      <w:r w:rsidR="00F3371D" w:rsidRPr="00F3371D">
        <w:rPr>
          <w:spacing w:val="-1"/>
        </w:rPr>
        <w:t xml:space="preserve"> kepada mandataris.</w:t>
      </w:r>
      <w:r w:rsidR="00DC479A" w:rsidRPr="00DC479A">
        <w:rPr>
          <w:rFonts w:ascii="Segoe UI Symbol" w:hAnsi="Segoe UI Symbol" w:cs="Segoe UI Symbol"/>
          <w:spacing w:val="-1"/>
          <w:sz w:val="16"/>
        </w:rPr>
        <w:t>⠀</w:t>
      </w:r>
      <w:r w:rsidR="00F3371D" w:rsidRPr="00F3371D">
        <w:rPr>
          <w:spacing w:val="-1"/>
        </w:rPr>
        <w:t>Peralihan wewenang inilah</w:t>
      </w:r>
      <w:r w:rsidR="00DC479A" w:rsidRPr="00DC479A">
        <w:rPr>
          <w:rFonts w:ascii="Segoe UI Symbol" w:hAnsi="Segoe UI Symbol" w:cs="Segoe UI Symbol"/>
          <w:spacing w:val="-1"/>
          <w:sz w:val="16"/>
        </w:rPr>
        <w:t>⠀</w:t>
      </w:r>
      <w:r w:rsidR="00F3371D" w:rsidRPr="00F3371D">
        <w:rPr>
          <w:spacing w:val="-1"/>
        </w:rPr>
        <w:t>yang menjadi dasar</w:t>
      </w:r>
      <w:r w:rsidR="00DC479A" w:rsidRPr="00DC479A">
        <w:rPr>
          <w:rFonts w:ascii="Segoe UI Symbol" w:hAnsi="Segoe UI Symbol" w:cs="Segoe UI Symbol"/>
          <w:spacing w:val="-1"/>
          <w:sz w:val="16"/>
        </w:rPr>
        <w:t>⠀</w:t>
      </w:r>
      <w:r w:rsidR="00F3371D" w:rsidRPr="00F3371D">
        <w:rPr>
          <w:spacing w:val="-1"/>
        </w:rPr>
        <w:t>peralihan tanggungjawab sebagaimana</w:t>
      </w:r>
      <w:r w:rsidR="00DC479A" w:rsidRPr="00DC479A">
        <w:rPr>
          <w:rFonts w:ascii="Segoe UI Symbol" w:hAnsi="Segoe UI Symbol" w:cs="Segoe UI Symbol"/>
          <w:spacing w:val="-1"/>
          <w:sz w:val="16"/>
        </w:rPr>
        <w:t>⠀</w:t>
      </w:r>
      <w:r w:rsidR="00F3371D" w:rsidRPr="00F3371D">
        <w:rPr>
          <w:spacing w:val="-1"/>
        </w:rPr>
        <w:t>prinsip diatas</w:t>
      </w:r>
      <w:r w:rsidR="00DC479A" w:rsidRPr="00DC479A">
        <w:rPr>
          <w:rFonts w:ascii="Segoe UI Symbol" w:hAnsi="Segoe UI Symbol" w:cs="Segoe UI Symbol"/>
          <w:spacing w:val="-1"/>
          <w:sz w:val="16"/>
        </w:rPr>
        <w:t>⠀</w:t>
      </w:r>
      <w:r w:rsidR="009739E5" w:rsidRPr="00F3371D">
        <w:rPr>
          <w:spacing w:val="-1"/>
        </w:rPr>
        <w:fldChar w:fldCharType="begin" w:fldLock="1"/>
      </w:r>
      <w:r w:rsidR="00F3371D" w:rsidRPr="00F3371D">
        <w:rPr>
          <w:spacing w:val="-1"/>
        </w:rPr>
        <w:instrText>ADDIN CSL_CITATION {"citationItems":[{"id":"ITEM-1","itemData":{"author":[{"dropping-particle":"","family":"Mustamu","given":"Julista","non-dropping-particle":"","parse-names":false,"suffix":""}],"container-title":"Jurnal Sasi","id":"ITEM-1","issue":"02","issued":{"date-parts":[["2011"]]},"title":"Diskresi dan Tanggungjawab Administrasi Pemerintahan","type":"article-journal","volume":"17"},"uris":["http://www.mendeley.com/documents/?uuid=d0978276-d96f-466b-b98a-1522473e0e79"]}],"mendeley":{"formattedCitation":"(Mustamu 2011)","plainTextFormattedCitation":"(Mustamu 2011)","previouslyFormattedCitation":"(Mustamu 2011)"},"properties":{"noteIndex":0},"schema":"https://github.com/citation-style-language/schema/raw/master/csl-citation.json"}</w:instrText>
      </w:r>
      <w:r w:rsidR="009739E5" w:rsidRPr="00F3371D">
        <w:rPr>
          <w:spacing w:val="-1"/>
        </w:rPr>
        <w:fldChar w:fldCharType="separate"/>
      </w:r>
      <w:r w:rsidR="00F3371D" w:rsidRPr="00F3371D">
        <w:rPr>
          <w:noProof/>
          <w:spacing w:val="-1"/>
        </w:rPr>
        <w:t>(Mustamu 2011)</w:t>
      </w:r>
      <w:r w:rsidR="009739E5" w:rsidRPr="00F3371D">
        <w:rPr>
          <w:spacing w:val="-1"/>
        </w:rPr>
        <w:fldChar w:fldCharType="end"/>
      </w:r>
      <w:r w:rsidR="00F3371D" w:rsidRPr="00F3371D">
        <w:rPr>
          <w:spacing w:val="-1"/>
        </w:rPr>
        <w:t>.</w:t>
      </w:r>
    </w:p>
    <w:p w14:paraId="2BBBCFC0" w14:textId="77777777" w:rsidR="00F3371D" w:rsidRPr="00F3371D" w:rsidRDefault="00F3371D" w:rsidP="003C7B46">
      <w:pPr>
        <w:pStyle w:val="ListParagraph"/>
        <w:spacing w:line="276" w:lineRule="auto"/>
        <w:ind w:left="0" w:firstLine="425"/>
        <w:jc w:val="both"/>
        <w:rPr>
          <w:spacing w:val="-1"/>
        </w:rPr>
      </w:pPr>
      <w:r w:rsidRPr="00F3371D">
        <w:rPr>
          <w:spacing w:val="-1"/>
        </w:rPr>
        <w:t>Dalam konsep</w:t>
      </w:r>
      <w:r w:rsidR="00DC479A" w:rsidRPr="00DC479A">
        <w:rPr>
          <w:rFonts w:ascii="Segoe UI Symbol" w:hAnsi="Segoe UI Symbol" w:cs="Segoe UI Symbol"/>
          <w:spacing w:val="-1"/>
          <w:sz w:val="16"/>
        </w:rPr>
        <w:t>⠀</w:t>
      </w:r>
      <w:r w:rsidRPr="00F3371D">
        <w:rPr>
          <w:spacing w:val="-1"/>
        </w:rPr>
        <w:t>hukum publik, pertanggungjawaban hukum</w:t>
      </w:r>
      <w:r w:rsidR="00DC479A" w:rsidRPr="00DC479A">
        <w:rPr>
          <w:rFonts w:ascii="Segoe UI Symbol" w:hAnsi="Segoe UI Symbol" w:cs="Segoe UI Symbol"/>
          <w:spacing w:val="-1"/>
          <w:sz w:val="16"/>
        </w:rPr>
        <w:t>⠀</w:t>
      </w:r>
      <w:r w:rsidRPr="00F3371D">
        <w:rPr>
          <w:spacing w:val="-1"/>
        </w:rPr>
        <w:t>itu berkaitan dengan</w:t>
      </w:r>
      <w:r w:rsidR="00DC479A" w:rsidRPr="00DC479A">
        <w:rPr>
          <w:rFonts w:ascii="Segoe UI Symbol" w:hAnsi="Segoe UI Symbol" w:cs="Segoe UI Symbol"/>
          <w:spacing w:val="-1"/>
          <w:sz w:val="16"/>
        </w:rPr>
        <w:t>⠀</w:t>
      </w:r>
      <w:r w:rsidRPr="00F3371D">
        <w:rPr>
          <w:spacing w:val="-1"/>
        </w:rPr>
        <w:t>penggunaan kewenangan yang</w:t>
      </w:r>
      <w:r w:rsidR="00DC479A" w:rsidRPr="00DC479A">
        <w:rPr>
          <w:rFonts w:ascii="Segoe UI Symbol" w:hAnsi="Segoe UI Symbol" w:cs="Segoe UI Symbol"/>
          <w:spacing w:val="-1"/>
          <w:sz w:val="16"/>
        </w:rPr>
        <w:t>⠀</w:t>
      </w:r>
      <w:r w:rsidRPr="00F3371D">
        <w:rPr>
          <w:spacing w:val="-1"/>
        </w:rPr>
        <w:t>tidak sesuai dengan</w:t>
      </w:r>
      <w:r w:rsidR="00DC479A" w:rsidRPr="00DC479A">
        <w:rPr>
          <w:rFonts w:ascii="Segoe UI Symbol" w:hAnsi="Segoe UI Symbol" w:cs="Segoe UI Symbol"/>
          <w:spacing w:val="-1"/>
          <w:sz w:val="16"/>
        </w:rPr>
        <w:t>⠀</w:t>
      </w:r>
      <w:r w:rsidRPr="00F3371D">
        <w:rPr>
          <w:spacing w:val="-1"/>
        </w:rPr>
        <w:t>norma hukum, baik</w:t>
      </w:r>
      <w:r w:rsidR="00DC479A" w:rsidRPr="00DC479A">
        <w:rPr>
          <w:rFonts w:ascii="Segoe UI Symbol" w:hAnsi="Segoe UI Symbol" w:cs="Segoe UI Symbol"/>
          <w:spacing w:val="-1"/>
          <w:sz w:val="16"/>
        </w:rPr>
        <w:t>⠀</w:t>
      </w:r>
      <w:r w:rsidRPr="00F3371D">
        <w:rPr>
          <w:spacing w:val="-1"/>
        </w:rPr>
        <w:t>dalam bentuk bertentangan</w:t>
      </w:r>
      <w:r w:rsidR="00DC479A" w:rsidRPr="00DC479A">
        <w:rPr>
          <w:rFonts w:ascii="Segoe UI Symbol" w:hAnsi="Segoe UI Symbol" w:cs="Segoe UI Symbol"/>
          <w:spacing w:val="-1"/>
          <w:sz w:val="16"/>
        </w:rPr>
        <w:t>⠀</w:t>
      </w:r>
      <w:r w:rsidRPr="00F3371D">
        <w:rPr>
          <w:spacing w:val="-1"/>
        </w:rPr>
        <w:t>dengan peraturan perundang-undangan</w:t>
      </w:r>
      <w:r w:rsidR="00DC479A" w:rsidRPr="00DC479A">
        <w:rPr>
          <w:rFonts w:ascii="Segoe UI Symbol" w:hAnsi="Segoe UI Symbol" w:cs="Segoe UI Symbol"/>
          <w:spacing w:val="-1"/>
          <w:sz w:val="16"/>
        </w:rPr>
        <w:t>⠀</w:t>
      </w:r>
      <w:r w:rsidRPr="00F3371D">
        <w:rPr>
          <w:spacing w:val="-1"/>
        </w:rPr>
        <w:t>yang berlaku, penyalahgunaan</w:t>
      </w:r>
      <w:r w:rsidR="00DC479A" w:rsidRPr="00DC479A">
        <w:rPr>
          <w:rFonts w:ascii="Segoe UI Symbol" w:hAnsi="Segoe UI Symbol" w:cs="Segoe UI Symbol"/>
          <w:spacing w:val="-1"/>
          <w:sz w:val="16"/>
        </w:rPr>
        <w:t>⠀</w:t>
      </w:r>
      <w:r w:rsidRPr="00F3371D">
        <w:rPr>
          <w:spacing w:val="-1"/>
        </w:rPr>
        <w:t>wewenang, nyata-nyata tidak</w:t>
      </w:r>
      <w:r w:rsidR="00DC479A" w:rsidRPr="00DC479A">
        <w:rPr>
          <w:rFonts w:ascii="Segoe UI Symbol" w:hAnsi="Segoe UI Symbol" w:cs="Segoe UI Symbol"/>
          <w:spacing w:val="-1"/>
          <w:sz w:val="16"/>
        </w:rPr>
        <w:t>⠀</w:t>
      </w:r>
      <w:r w:rsidRPr="00F3371D">
        <w:rPr>
          <w:spacing w:val="-1"/>
        </w:rPr>
        <w:t>masuk akal, maupun</w:t>
      </w:r>
      <w:r w:rsidR="00DC479A" w:rsidRPr="00DC479A">
        <w:rPr>
          <w:rFonts w:ascii="Segoe UI Symbol" w:hAnsi="Segoe UI Symbol" w:cs="Segoe UI Symbol"/>
          <w:spacing w:val="-1"/>
          <w:sz w:val="16"/>
        </w:rPr>
        <w:t>⠀</w:t>
      </w:r>
      <w:r w:rsidRPr="00F3371D">
        <w:rPr>
          <w:spacing w:val="-1"/>
        </w:rPr>
        <w:t>ada unsur sewenang-wenang</w:t>
      </w:r>
      <w:r w:rsidR="00DC479A" w:rsidRPr="00DC479A">
        <w:rPr>
          <w:rFonts w:ascii="Segoe UI Symbol" w:hAnsi="Segoe UI Symbol" w:cs="Segoe UI Symbol"/>
          <w:spacing w:val="-1"/>
          <w:sz w:val="16"/>
        </w:rPr>
        <w:t>⠀</w:t>
      </w:r>
      <w:r w:rsidRPr="00F3371D">
        <w:rPr>
          <w:spacing w:val="-1"/>
        </w:rPr>
        <w:t>yang mengkibatkan terlanggarnya hak-hak</w:t>
      </w:r>
      <w:r w:rsidR="00DC479A" w:rsidRPr="00DC479A">
        <w:rPr>
          <w:rFonts w:ascii="Segoe UI Symbol" w:hAnsi="Segoe UI Symbol" w:cs="Segoe UI Symbol"/>
          <w:spacing w:val="-1"/>
          <w:sz w:val="16"/>
        </w:rPr>
        <w:t>⠀</w:t>
      </w:r>
      <w:r w:rsidRPr="00F3371D">
        <w:rPr>
          <w:spacing w:val="-1"/>
        </w:rPr>
        <w:t>warga negara. Adapun</w:t>
      </w:r>
      <w:r w:rsidR="00DC479A" w:rsidRPr="00DC479A">
        <w:rPr>
          <w:rFonts w:ascii="Segoe UI Symbol" w:hAnsi="Segoe UI Symbol" w:cs="Segoe UI Symbol"/>
          <w:spacing w:val="-1"/>
          <w:sz w:val="16"/>
        </w:rPr>
        <w:t>⠀</w:t>
      </w:r>
      <w:r w:rsidRPr="00F3371D">
        <w:rPr>
          <w:spacing w:val="-1"/>
        </w:rPr>
        <w:t>pertanggungjawaban hukum pejabat</w:t>
      </w:r>
      <w:r w:rsidR="00DC479A" w:rsidRPr="00DC479A">
        <w:rPr>
          <w:rFonts w:ascii="Segoe UI Symbol" w:hAnsi="Segoe UI Symbol" w:cs="Segoe UI Symbol"/>
          <w:spacing w:val="-1"/>
          <w:sz w:val="16"/>
        </w:rPr>
        <w:t>⠀</w:t>
      </w:r>
      <w:r w:rsidRPr="00F3371D">
        <w:rPr>
          <w:spacing w:val="-1"/>
        </w:rPr>
        <w:t>yang menerbitkan keputusan</w:t>
      </w:r>
      <w:r w:rsidR="00DC479A" w:rsidRPr="00DC479A">
        <w:rPr>
          <w:rFonts w:ascii="Segoe UI Symbol" w:hAnsi="Segoe UI Symbol" w:cs="Segoe UI Symbol"/>
          <w:spacing w:val="-1"/>
          <w:sz w:val="16"/>
        </w:rPr>
        <w:t>⠀</w:t>
      </w:r>
      <w:r w:rsidRPr="00F3371D">
        <w:rPr>
          <w:spacing w:val="-1"/>
        </w:rPr>
        <w:t>diskresi harus dibedakan</w:t>
      </w:r>
      <w:r w:rsidR="00DC479A" w:rsidRPr="00DC479A">
        <w:rPr>
          <w:rFonts w:ascii="Segoe UI Symbol" w:hAnsi="Segoe UI Symbol" w:cs="Segoe UI Symbol"/>
          <w:spacing w:val="-1"/>
          <w:sz w:val="16"/>
        </w:rPr>
        <w:t>⠀</w:t>
      </w:r>
      <w:r w:rsidRPr="00F3371D">
        <w:rPr>
          <w:spacing w:val="-1"/>
        </w:rPr>
        <w:t>dari segi administrasi,</w:t>
      </w:r>
      <w:r w:rsidR="00DC479A" w:rsidRPr="00DC479A">
        <w:rPr>
          <w:rFonts w:ascii="Segoe UI Symbol" w:hAnsi="Segoe UI Symbol" w:cs="Segoe UI Symbol"/>
          <w:spacing w:val="-1"/>
          <w:sz w:val="16"/>
        </w:rPr>
        <w:t>⠀</w:t>
      </w:r>
      <w:r w:rsidRPr="00F3371D">
        <w:rPr>
          <w:spacing w:val="-1"/>
        </w:rPr>
        <w:t>perdata dan pidana. Dari segi</w:t>
      </w:r>
      <w:r w:rsidR="00DC479A" w:rsidRPr="00DC479A">
        <w:rPr>
          <w:rFonts w:ascii="Segoe UI Symbol" w:hAnsi="Segoe UI Symbol" w:cs="Segoe UI Symbol"/>
          <w:spacing w:val="-1"/>
          <w:sz w:val="18"/>
        </w:rPr>
        <w:t>⠀</w:t>
      </w:r>
      <w:r w:rsidRPr="00F3371D">
        <w:rPr>
          <w:spacing w:val="-1"/>
        </w:rPr>
        <w:t>administrasi, keputusan diskresi</w:t>
      </w:r>
      <w:r w:rsidR="00DC479A" w:rsidRPr="00DC479A">
        <w:rPr>
          <w:rFonts w:ascii="Segoe UI Symbol" w:hAnsi="Segoe UI Symbol" w:cs="Segoe UI Symbol"/>
          <w:spacing w:val="-1"/>
          <w:sz w:val="18"/>
        </w:rPr>
        <w:t>⠀</w:t>
      </w:r>
      <w:r w:rsidRPr="00F3371D">
        <w:rPr>
          <w:spacing w:val="-1"/>
        </w:rPr>
        <w:t>wajib dilaporkan secara</w:t>
      </w:r>
      <w:r w:rsidR="00DC479A" w:rsidRPr="00DC479A">
        <w:rPr>
          <w:rFonts w:ascii="Segoe UI Symbol" w:hAnsi="Segoe UI Symbol" w:cs="Segoe UI Symbol"/>
          <w:spacing w:val="-1"/>
          <w:sz w:val="18"/>
        </w:rPr>
        <w:t>⠀</w:t>
      </w:r>
      <w:r w:rsidRPr="00F3371D">
        <w:rPr>
          <w:spacing w:val="-1"/>
        </w:rPr>
        <w:t>tertulis kepada atasan</w:t>
      </w:r>
      <w:r w:rsidR="00DC479A" w:rsidRPr="00DC479A">
        <w:rPr>
          <w:rFonts w:ascii="Segoe UI Symbol" w:hAnsi="Segoe UI Symbol" w:cs="Segoe UI Symbol"/>
          <w:spacing w:val="-1"/>
          <w:sz w:val="18"/>
        </w:rPr>
        <w:t>⠀</w:t>
      </w:r>
      <w:r w:rsidRPr="00F3371D">
        <w:rPr>
          <w:spacing w:val="-1"/>
        </w:rPr>
        <w:t>langsung pejabat</w:t>
      </w:r>
      <w:r w:rsidR="00DC479A" w:rsidRPr="00DC479A">
        <w:rPr>
          <w:rFonts w:ascii="Segoe UI Symbol" w:hAnsi="Segoe UI Symbol" w:cs="Segoe UI Symbol"/>
          <w:spacing w:val="-1"/>
          <w:sz w:val="18"/>
        </w:rPr>
        <w:t>⠀</w:t>
      </w:r>
      <w:r w:rsidRPr="00F3371D">
        <w:rPr>
          <w:spacing w:val="-1"/>
        </w:rPr>
        <w:t>yang menerbitkan keputusan</w:t>
      </w:r>
      <w:r w:rsidR="00DC479A" w:rsidRPr="00DC479A">
        <w:rPr>
          <w:rFonts w:ascii="Segoe UI Symbol" w:hAnsi="Segoe UI Symbol" w:cs="Segoe UI Symbol"/>
          <w:spacing w:val="-1"/>
        </w:rPr>
        <w:t>⠀</w:t>
      </w:r>
      <w:r w:rsidRPr="00F3371D">
        <w:rPr>
          <w:spacing w:val="-1"/>
        </w:rPr>
        <w:t>diskresi. Apabila menurut penilaian</w:t>
      </w:r>
      <w:r w:rsidR="00DC479A" w:rsidRPr="00DC479A">
        <w:rPr>
          <w:rFonts w:ascii="Segoe UI Symbol" w:hAnsi="Segoe UI Symbol" w:cs="Segoe UI Symbol"/>
          <w:spacing w:val="-1"/>
          <w:sz w:val="16"/>
        </w:rPr>
        <w:t>⠀</w:t>
      </w:r>
      <w:r w:rsidRPr="00F3371D">
        <w:rPr>
          <w:spacing w:val="-1"/>
        </w:rPr>
        <w:t>atasan pejabat yang</w:t>
      </w:r>
      <w:r w:rsidR="00DC479A" w:rsidRPr="00DC479A">
        <w:rPr>
          <w:rFonts w:ascii="Segoe UI Symbol" w:hAnsi="Segoe UI Symbol" w:cs="Segoe UI Symbol"/>
          <w:spacing w:val="-1"/>
          <w:sz w:val="16"/>
        </w:rPr>
        <w:t>⠀</w:t>
      </w:r>
      <w:r w:rsidRPr="00F3371D">
        <w:rPr>
          <w:spacing w:val="-1"/>
        </w:rPr>
        <w:t>menerbitkan keputusan diskresi,</w:t>
      </w:r>
      <w:r w:rsidR="00DC479A" w:rsidRPr="00DC479A">
        <w:rPr>
          <w:rFonts w:ascii="Segoe UI Symbol" w:hAnsi="Segoe UI Symbol" w:cs="Segoe UI Symbol"/>
          <w:spacing w:val="-1"/>
          <w:sz w:val="16"/>
        </w:rPr>
        <w:t>⠀</w:t>
      </w:r>
      <w:r w:rsidRPr="00F3371D">
        <w:rPr>
          <w:spacing w:val="-1"/>
        </w:rPr>
        <w:t>keputusan diskresi tersebut</w:t>
      </w:r>
      <w:r w:rsidR="00DC479A" w:rsidRPr="00DC479A">
        <w:rPr>
          <w:rFonts w:ascii="Segoe UI Symbol" w:hAnsi="Segoe UI Symbol" w:cs="Segoe UI Symbol"/>
          <w:spacing w:val="-1"/>
          <w:sz w:val="16"/>
        </w:rPr>
        <w:t>⠀</w:t>
      </w:r>
      <w:r w:rsidRPr="00F3371D">
        <w:rPr>
          <w:spacing w:val="-1"/>
        </w:rPr>
        <w:t>tidak dapat dibenarkan</w:t>
      </w:r>
      <w:r w:rsidR="00DC479A" w:rsidRPr="00DC479A">
        <w:rPr>
          <w:rFonts w:ascii="Segoe UI Symbol" w:hAnsi="Segoe UI Symbol" w:cs="Segoe UI Symbol"/>
          <w:spacing w:val="-1"/>
          <w:sz w:val="16"/>
        </w:rPr>
        <w:t>⠀</w:t>
      </w:r>
      <w:r w:rsidRPr="00F3371D">
        <w:rPr>
          <w:spacing w:val="-1"/>
        </w:rPr>
        <w:t>dari segi hukum</w:t>
      </w:r>
      <w:r w:rsidR="00DC479A" w:rsidRPr="00DC479A">
        <w:rPr>
          <w:rFonts w:ascii="Segoe UI Symbol" w:hAnsi="Segoe UI Symbol" w:cs="Segoe UI Symbol"/>
          <w:spacing w:val="-1"/>
          <w:sz w:val="16"/>
        </w:rPr>
        <w:t>⠀</w:t>
      </w:r>
      <w:r w:rsidRPr="00F3371D">
        <w:rPr>
          <w:spacing w:val="-1"/>
        </w:rPr>
        <w:t>dan dari segi</w:t>
      </w:r>
      <w:r w:rsidR="00DC479A" w:rsidRPr="00DC479A">
        <w:rPr>
          <w:rFonts w:ascii="Segoe UI Symbol" w:hAnsi="Segoe UI Symbol" w:cs="Segoe UI Symbol"/>
          <w:spacing w:val="-1"/>
          <w:sz w:val="16"/>
        </w:rPr>
        <w:t>⠀</w:t>
      </w:r>
      <w:r w:rsidRPr="00F3371D">
        <w:rPr>
          <w:spacing w:val="-1"/>
        </w:rPr>
        <w:t>kebijakan, maka atasan</w:t>
      </w:r>
      <w:r w:rsidR="00DC479A" w:rsidRPr="00DC479A">
        <w:rPr>
          <w:rFonts w:ascii="Segoe UI Symbol" w:hAnsi="Segoe UI Symbol" w:cs="Segoe UI Symbol"/>
          <w:spacing w:val="-1"/>
          <w:sz w:val="16"/>
        </w:rPr>
        <w:t>⠀</w:t>
      </w:r>
      <w:r w:rsidRPr="00F3371D">
        <w:rPr>
          <w:spacing w:val="-1"/>
        </w:rPr>
        <w:t>pejabat yang menerbitkan</w:t>
      </w:r>
      <w:r w:rsidR="00DC479A" w:rsidRPr="00DC479A">
        <w:rPr>
          <w:rFonts w:ascii="Segoe UI Symbol" w:hAnsi="Segoe UI Symbol" w:cs="Segoe UI Symbol"/>
          <w:spacing w:val="-1"/>
          <w:sz w:val="16"/>
        </w:rPr>
        <w:t>⠀</w:t>
      </w:r>
      <w:r w:rsidRPr="00F3371D">
        <w:rPr>
          <w:spacing w:val="-1"/>
        </w:rPr>
        <w:t>keputusan diskresi harus</w:t>
      </w:r>
      <w:r w:rsidR="00DC479A" w:rsidRPr="00DC479A">
        <w:rPr>
          <w:rFonts w:ascii="Segoe UI Symbol" w:hAnsi="Segoe UI Symbol" w:cs="Segoe UI Symbol"/>
          <w:spacing w:val="-1"/>
          <w:sz w:val="16"/>
        </w:rPr>
        <w:t>⠀</w:t>
      </w:r>
      <w:r w:rsidRPr="00F3371D">
        <w:rPr>
          <w:spacing w:val="-1"/>
        </w:rPr>
        <w:t>memerintahkan agar keputusan</w:t>
      </w:r>
      <w:r w:rsidR="00DC479A" w:rsidRPr="00DC479A">
        <w:rPr>
          <w:rFonts w:ascii="Segoe UI Symbol" w:hAnsi="Segoe UI Symbol" w:cs="Segoe UI Symbol"/>
          <w:spacing w:val="-1"/>
          <w:sz w:val="16"/>
        </w:rPr>
        <w:t>⠀</w:t>
      </w:r>
      <w:r w:rsidRPr="00F3371D">
        <w:rPr>
          <w:spacing w:val="-1"/>
        </w:rPr>
        <w:t>diskresi tersebut dicabut.</w:t>
      </w:r>
    </w:p>
    <w:p w14:paraId="2BBBCFC1" w14:textId="77777777" w:rsidR="00F3371D" w:rsidRPr="00F3371D" w:rsidRDefault="00F3371D" w:rsidP="003C7B46">
      <w:pPr>
        <w:pStyle w:val="ListParagraph"/>
        <w:spacing w:line="276" w:lineRule="auto"/>
        <w:ind w:left="0" w:firstLine="425"/>
        <w:jc w:val="both"/>
        <w:rPr>
          <w:spacing w:val="-1"/>
        </w:rPr>
      </w:pPr>
      <w:r w:rsidRPr="00F3371D">
        <w:rPr>
          <w:spacing w:val="-1"/>
        </w:rPr>
        <w:t>Selanjutnya,</w:t>
      </w:r>
      <w:r w:rsidR="00DC479A" w:rsidRPr="00DC479A">
        <w:rPr>
          <w:rFonts w:ascii="Segoe UI Symbol" w:hAnsi="Segoe UI Symbol" w:cs="Segoe UI Symbol"/>
          <w:spacing w:val="-1"/>
          <w:sz w:val="16"/>
        </w:rPr>
        <w:t>⠀</w:t>
      </w:r>
      <w:r w:rsidRPr="00F3371D">
        <w:rPr>
          <w:spacing w:val="-1"/>
        </w:rPr>
        <w:t>keputusan diskresi yang</w:t>
      </w:r>
      <w:r w:rsidR="00DC479A" w:rsidRPr="00DC479A">
        <w:rPr>
          <w:rFonts w:ascii="Segoe UI Symbol" w:hAnsi="Segoe UI Symbol" w:cs="Segoe UI Symbol"/>
          <w:spacing w:val="-1"/>
          <w:sz w:val="16"/>
        </w:rPr>
        <w:t>⠀</w:t>
      </w:r>
      <w:r w:rsidRPr="00F3371D">
        <w:rPr>
          <w:spacing w:val="-1"/>
        </w:rPr>
        <w:t>menimbulkan akibat tindakan</w:t>
      </w:r>
      <w:r w:rsidR="00DC479A" w:rsidRPr="00DC479A">
        <w:rPr>
          <w:rFonts w:ascii="Segoe UI Symbol" w:hAnsi="Segoe UI Symbol" w:cs="Segoe UI Symbol"/>
          <w:spacing w:val="-1"/>
          <w:sz w:val="16"/>
        </w:rPr>
        <w:t>⠀</w:t>
      </w:r>
      <w:r w:rsidRPr="00F3371D">
        <w:rPr>
          <w:spacing w:val="-1"/>
        </w:rPr>
        <w:t>pidana, harus menjadi</w:t>
      </w:r>
      <w:r w:rsidR="00DC479A" w:rsidRPr="00DC479A">
        <w:rPr>
          <w:rFonts w:ascii="Segoe UI Symbol" w:hAnsi="Segoe UI Symbol" w:cs="Segoe UI Symbol"/>
          <w:spacing w:val="-1"/>
          <w:sz w:val="16"/>
        </w:rPr>
        <w:t>⠀</w:t>
      </w:r>
      <w:r w:rsidRPr="00F3371D">
        <w:rPr>
          <w:spacing w:val="-1"/>
        </w:rPr>
        <w:t>tanggung jawab Pejabat</w:t>
      </w:r>
      <w:r w:rsidR="00DC479A" w:rsidRPr="00DC479A">
        <w:rPr>
          <w:rFonts w:ascii="Segoe UI Symbol" w:hAnsi="Segoe UI Symbol" w:cs="Segoe UI Symbol"/>
          <w:spacing w:val="-1"/>
          <w:sz w:val="16"/>
        </w:rPr>
        <w:t>⠀</w:t>
      </w:r>
      <w:r w:rsidRPr="00F3371D">
        <w:rPr>
          <w:spacing w:val="-1"/>
        </w:rPr>
        <w:t>Administrasi Pemerintahan atau</w:t>
      </w:r>
      <w:r w:rsidR="00DC479A" w:rsidRPr="00DC479A">
        <w:rPr>
          <w:rFonts w:ascii="Segoe UI Symbol" w:hAnsi="Segoe UI Symbol" w:cs="Segoe UI Symbol"/>
          <w:spacing w:val="-1"/>
          <w:sz w:val="16"/>
        </w:rPr>
        <w:t>⠀</w:t>
      </w:r>
      <w:r w:rsidRPr="00F3371D">
        <w:rPr>
          <w:spacing w:val="-1"/>
        </w:rPr>
        <w:t>Badan yang bersangkutan</w:t>
      </w:r>
      <w:r w:rsidR="00DC479A" w:rsidRPr="00DC479A">
        <w:rPr>
          <w:rFonts w:ascii="Segoe UI Symbol" w:hAnsi="Segoe UI Symbol" w:cs="Segoe UI Symbol"/>
          <w:spacing w:val="-1"/>
          <w:sz w:val="16"/>
        </w:rPr>
        <w:t>⠀</w:t>
      </w:r>
      <w:r w:rsidRPr="00F3371D">
        <w:rPr>
          <w:spacing w:val="-1"/>
        </w:rPr>
        <w:t>dan Keputusan diskresi</w:t>
      </w:r>
      <w:r w:rsidR="00DC479A" w:rsidRPr="00DC479A">
        <w:rPr>
          <w:rFonts w:ascii="Segoe UI Symbol" w:hAnsi="Segoe UI Symbol" w:cs="Segoe UI Symbol"/>
          <w:spacing w:val="-1"/>
          <w:sz w:val="16"/>
        </w:rPr>
        <w:t>⠀</w:t>
      </w:r>
      <w:r w:rsidRPr="00F3371D">
        <w:rPr>
          <w:spacing w:val="-1"/>
        </w:rPr>
        <w:t>yang menimbulkan akibat</w:t>
      </w:r>
      <w:r w:rsidR="00DC479A" w:rsidRPr="00DC479A">
        <w:rPr>
          <w:rFonts w:ascii="Segoe UI Symbol" w:hAnsi="Segoe UI Symbol" w:cs="Segoe UI Symbol"/>
          <w:spacing w:val="-1"/>
          <w:sz w:val="16"/>
        </w:rPr>
        <w:t>⠀</w:t>
      </w:r>
      <w:r w:rsidRPr="00F3371D">
        <w:rPr>
          <w:spacing w:val="-1"/>
        </w:rPr>
        <w:t>pada kerugian perdata</w:t>
      </w:r>
      <w:r w:rsidR="00DC479A" w:rsidRPr="00DC479A">
        <w:rPr>
          <w:rFonts w:ascii="Segoe UI Symbol" w:hAnsi="Segoe UI Symbol" w:cs="Segoe UI Symbol"/>
          <w:spacing w:val="-1"/>
          <w:sz w:val="16"/>
        </w:rPr>
        <w:t>⠀</w:t>
      </w:r>
      <w:r w:rsidRPr="00F3371D">
        <w:rPr>
          <w:spacing w:val="-1"/>
        </w:rPr>
        <w:t>bagi perorangan, kelompok masyarakat,</w:t>
      </w:r>
      <w:r w:rsidR="00DC479A" w:rsidRPr="00DC479A">
        <w:rPr>
          <w:rFonts w:ascii="Segoe UI Symbol" w:hAnsi="Segoe UI Symbol" w:cs="Segoe UI Symbol"/>
          <w:spacing w:val="-1"/>
          <w:sz w:val="16"/>
        </w:rPr>
        <w:t>⠀</w:t>
      </w:r>
      <w:r w:rsidRPr="00F3371D">
        <w:rPr>
          <w:spacing w:val="-1"/>
        </w:rPr>
        <w:t>atau organisasi menjadi</w:t>
      </w:r>
      <w:r w:rsidR="00DC479A" w:rsidRPr="00DC479A">
        <w:rPr>
          <w:rFonts w:ascii="Segoe UI Symbol" w:hAnsi="Segoe UI Symbol" w:cs="Segoe UI Symbol"/>
          <w:spacing w:val="-1"/>
          <w:sz w:val="16"/>
        </w:rPr>
        <w:t>⠀</w:t>
      </w:r>
      <w:r w:rsidRPr="00F3371D">
        <w:rPr>
          <w:spacing w:val="-1"/>
        </w:rPr>
        <w:t>tanggung jawab Pejabat</w:t>
      </w:r>
      <w:r w:rsidR="00DC479A" w:rsidRPr="00DC479A">
        <w:rPr>
          <w:rFonts w:ascii="Segoe UI Symbol" w:hAnsi="Segoe UI Symbol" w:cs="Segoe UI Symbol"/>
          <w:spacing w:val="-1"/>
          <w:sz w:val="16"/>
        </w:rPr>
        <w:t>⠀</w:t>
      </w:r>
      <w:r w:rsidRPr="00F3371D">
        <w:rPr>
          <w:spacing w:val="-1"/>
        </w:rPr>
        <w:t>Pemerintah yang menetapkan</w:t>
      </w:r>
      <w:r w:rsidR="00DC479A" w:rsidRPr="00DC479A">
        <w:rPr>
          <w:rFonts w:ascii="Segoe UI Symbol" w:hAnsi="Segoe UI Symbol" w:cs="Segoe UI Symbol"/>
          <w:spacing w:val="-1"/>
          <w:sz w:val="16"/>
        </w:rPr>
        <w:t>⠀</w:t>
      </w:r>
      <w:r w:rsidRPr="00F3371D">
        <w:rPr>
          <w:spacing w:val="-1"/>
        </w:rPr>
        <w:t>keputusan diskresi serta</w:t>
      </w:r>
      <w:r w:rsidR="00DC479A" w:rsidRPr="00DC479A">
        <w:rPr>
          <w:rFonts w:ascii="Segoe UI Symbol" w:hAnsi="Segoe UI Symbol" w:cs="Segoe UI Symbol"/>
          <w:spacing w:val="-1"/>
          <w:sz w:val="16"/>
        </w:rPr>
        <w:t>⠀</w:t>
      </w:r>
      <w:r w:rsidRPr="00F3371D">
        <w:rPr>
          <w:spacing w:val="-1"/>
        </w:rPr>
        <w:t>keputusan diskresi yang</w:t>
      </w:r>
      <w:r w:rsidR="00DC479A" w:rsidRPr="00DC479A">
        <w:rPr>
          <w:rFonts w:ascii="Segoe UI Symbol" w:hAnsi="Segoe UI Symbol" w:cs="Segoe UI Symbol"/>
          <w:spacing w:val="-1"/>
          <w:sz w:val="16"/>
        </w:rPr>
        <w:t>⠀</w:t>
      </w:r>
      <w:r w:rsidRPr="00F3371D">
        <w:rPr>
          <w:spacing w:val="-1"/>
        </w:rPr>
        <w:t>diakibatkan oleh kelalaian Pejabat</w:t>
      </w:r>
      <w:r w:rsidR="00DC479A" w:rsidRPr="00DC479A">
        <w:rPr>
          <w:rFonts w:ascii="Segoe UI Symbol" w:hAnsi="Segoe UI Symbol" w:cs="Segoe UI Symbol"/>
          <w:spacing w:val="-1"/>
          <w:sz w:val="16"/>
        </w:rPr>
        <w:t>⠀</w:t>
      </w:r>
      <w:r w:rsidRPr="00F3371D">
        <w:rPr>
          <w:spacing w:val="-1"/>
        </w:rPr>
        <w:t>Administrasi Pemerintahan atau</w:t>
      </w:r>
      <w:r w:rsidR="00DC479A" w:rsidRPr="00DC479A">
        <w:rPr>
          <w:rFonts w:ascii="Segoe UI Symbol" w:hAnsi="Segoe UI Symbol" w:cs="Segoe UI Symbol"/>
          <w:spacing w:val="-1"/>
          <w:sz w:val="16"/>
        </w:rPr>
        <w:t>⠀</w:t>
      </w:r>
      <w:r w:rsidRPr="00F3371D">
        <w:rPr>
          <w:spacing w:val="-1"/>
        </w:rPr>
        <w:t>Badan, atau karena</w:t>
      </w:r>
      <w:r w:rsidR="00DC479A" w:rsidRPr="00DC479A">
        <w:rPr>
          <w:rFonts w:ascii="Segoe UI Symbol" w:hAnsi="Segoe UI Symbol" w:cs="Segoe UI Symbol"/>
          <w:spacing w:val="-1"/>
          <w:sz w:val="16"/>
        </w:rPr>
        <w:t>⠀</w:t>
      </w:r>
      <w:r w:rsidRPr="00F3371D">
        <w:rPr>
          <w:spacing w:val="-1"/>
        </w:rPr>
        <w:t>adanya kolusi, korupsi</w:t>
      </w:r>
      <w:r w:rsidR="00DC479A" w:rsidRPr="00DC479A">
        <w:rPr>
          <w:rFonts w:ascii="Segoe UI Symbol" w:hAnsi="Segoe UI Symbol" w:cs="Segoe UI Symbol"/>
          <w:spacing w:val="-1"/>
          <w:sz w:val="16"/>
        </w:rPr>
        <w:t>⠀</w:t>
      </w:r>
      <w:r w:rsidRPr="00F3371D">
        <w:rPr>
          <w:spacing w:val="-1"/>
        </w:rPr>
        <w:t>dan nepotisme, yang</w:t>
      </w:r>
      <w:r w:rsidR="00DC479A" w:rsidRPr="00DC479A">
        <w:rPr>
          <w:rFonts w:ascii="Segoe UI Symbol" w:hAnsi="Segoe UI Symbol" w:cs="Segoe UI Symbol"/>
          <w:spacing w:val="-1"/>
          <w:sz w:val="16"/>
        </w:rPr>
        <w:t>⠀</w:t>
      </w:r>
      <w:r w:rsidRPr="00F3371D">
        <w:rPr>
          <w:spacing w:val="-1"/>
        </w:rPr>
        <w:t>dapat merugikan keuangaan</w:t>
      </w:r>
      <w:r w:rsidR="00DC479A" w:rsidRPr="00DC479A">
        <w:rPr>
          <w:rFonts w:ascii="Segoe UI Symbol" w:hAnsi="Segoe UI Symbol" w:cs="Segoe UI Symbol"/>
          <w:spacing w:val="-1"/>
          <w:sz w:val="4"/>
        </w:rPr>
        <w:t>⠀</w:t>
      </w:r>
      <w:r w:rsidRPr="00F3371D">
        <w:rPr>
          <w:spacing w:val="-1"/>
        </w:rPr>
        <w:t>negara/daerah dan atau</w:t>
      </w:r>
      <w:r w:rsidR="00DC479A" w:rsidRPr="00DC479A">
        <w:rPr>
          <w:rFonts w:ascii="Segoe UI Symbol" w:hAnsi="Segoe UI Symbol" w:cs="Segoe UI Symbol"/>
          <w:spacing w:val="-1"/>
          <w:sz w:val="4"/>
        </w:rPr>
        <w:t>⠀</w:t>
      </w:r>
      <w:r w:rsidRPr="00F3371D">
        <w:rPr>
          <w:spacing w:val="-1"/>
        </w:rPr>
        <w:t>bertentangan dengan kebijakan</w:t>
      </w:r>
      <w:r w:rsidR="00DC479A" w:rsidRPr="00DC479A">
        <w:rPr>
          <w:rFonts w:ascii="Segoe UI Symbol" w:hAnsi="Segoe UI Symbol" w:cs="Segoe UI Symbol"/>
          <w:spacing w:val="-1"/>
          <w:sz w:val="4"/>
        </w:rPr>
        <w:t>⠀</w:t>
      </w:r>
      <w:r w:rsidRPr="00F3371D">
        <w:rPr>
          <w:spacing w:val="-1"/>
        </w:rPr>
        <w:t>negara, Pemerintah, dan</w:t>
      </w:r>
      <w:r w:rsidR="00DC479A" w:rsidRPr="00DC479A">
        <w:rPr>
          <w:rFonts w:ascii="Segoe UI Symbol" w:hAnsi="Segoe UI Symbol" w:cs="Segoe UI Symbol"/>
          <w:spacing w:val="-1"/>
          <w:sz w:val="4"/>
        </w:rPr>
        <w:t>⠀</w:t>
      </w:r>
      <w:r w:rsidRPr="00F3371D">
        <w:rPr>
          <w:spacing w:val="-1"/>
        </w:rPr>
        <w:t>Pemerintah Daerah atau</w:t>
      </w:r>
      <w:r w:rsidR="00DC479A" w:rsidRPr="00DC479A">
        <w:rPr>
          <w:rFonts w:ascii="Segoe UI Symbol" w:hAnsi="Segoe UI Symbol" w:cs="Segoe UI Symbol"/>
          <w:spacing w:val="-1"/>
          <w:sz w:val="4"/>
        </w:rPr>
        <w:t>⠀</w:t>
      </w:r>
      <w:r w:rsidRPr="00F3371D">
        <w:rPr>
          <w:spacing w:val="-1"/>
        </w:rPr>
        <w:t>dapat menguntungkan pihak</w:t>
      </w:r>
      <w:r w:rsidR="00DC479A" w:rsidRPr="00DC479A">
        <w:rPr>
          <w:rFonts w:ascii="Segoe UI Symbol" w:hAnsi="Segoe UI Symbol" w:cs="Segoe UI Symbol"/>
          <w:spacing w:val="-1"/>
          <w:sz w:val="4"/>
        </w:rPr>
        <w:t>⠀</w:t>
      </w:r>
      <w:r w:rsidRPr="00F3371D">
        <w:rPr>
          <w:spacing w:val="-1"/>
        </w:rPr>
        <w:t>ketiga, dan pihak lain</w:t>
      </w:r>
      <w:r w:rsidR="00DC479A" w:rsidRPr="00DC479A">
        <w:rPr>
          <w:rFonts w:ascii="Segoe UI Symbol" w:hAnsi="Segoe UI Symbol" w:cs="Segoe UI Symbol"/>
          <w:spacing w:val="-1"/>
          <w:sz w:val="4"/>
        </w:rPr>
        <w:t>⠀</w:t>
      </w:r>
      <w:r w:rsidRPr="00F3371D">
        <w:rPr>
          <w:spacing w:val="-1"/>
        </w:rPr>
        <w:t>menjadi tanggung jawab</w:t>
      </w:r>
      <w:r w:rsidR="00DC479A" w:rsidRPr="00DC479A">
        <w:rPr>
          <w:rFonts w:ascii="Segoe UI Symbol" w:hAnsi="Segoe UI Symbol" w:cs="Segoe UI Symbol"/>
          <w:spacing w:val="-1"/>
          <w:sz w:val="4"/>
        </w:rPr>
        <w:t>⠀</w:t>
      </w:r>
      <w:r w:rsidRPr="00F3371D">
        <w:rPr>
          <w:spacing w:val="-1"/>
        </w:rPr>
        <w:t xml:space="preserve">pribadi </w:t>
      </w:r>
      <w:r w:rsidRPr="00F3371D">
        <w:rPr>
          <w:i/>
          <w:iCs/>
          <w:spacing w:val="-1"/>
        </w:rPr>
        <w:t>(foult de</w:t>
      </w:r>
      <w:r w:rsidR="00DC479A" w:rsidRPr="00DC479A">
        <w:rPr>
          <w:rFonts w:ascii="Segoe UI Symbol" w:hAnsi="Segoe UI Symbol" w:cs="Segoe UI Symbol"/>
          <w:i/>
          <w:iCs/>
          <w:spacing w:val="-1"/>
          <w:sz w:val="4"/>
        </w:rPr>
        <w:t>⠀</w:t>
      </w:r>
      <w:r w:rsidRPr="00F3371D">
        <w:rPr>
          <w:i/>
          <w:iCs/>
          <w:spacing w:val="-1"/>
        </w:rPr>
        <w:t>personale)</w:t>
      </w:r>
      <w:r w:rsidRPr="00F3371D">
        <w:rPr>
          <w:spacing w:val="-1"/>
        </w:rPr>
        <w:t xml:space="preserve"> Pejabat Administrasi</w:t>
      </w:r>
      <w:r w:rsidR="00DC479A" w:rsidRPr="00DC479A">
        <w:rPr>
          <w:rFonts w:ascii="Segoe UI Symbol" w:hAnsi="Segoe UI Symbol" w:cs="Segoe UI Symbol"/>
          <w:spacing w:val="-1"/>
          <w:sz w:val="18"/>
        </w:rPr>
        <w:t>⠀</w:t>
      </w:r>
      <w:r w:rsidRPr="00F3371D">
        <w:rPr>
          <w:spacing w:val="-1"/>
        </w:rPr>
        <w:t>Pemerintahan yang tidak</w:t>
      </w:r>
      <w:r w:rsidR="00DC479A" w:rsidRPr="00DC479A">
        <w:rPr>
          <w:rFonts w:ascii="Segoe UI Symbol" w:hAnsi="Segoe UI Symbol" w:cs="Segoe UI Symbol"/>
          <w:spacing w:val="-1"/>
          <w:sz w:val="18"/>
        </w:rPr>
        <w:t>⠀</w:t>
      </w:r>
      <w:r w:rsidRPr="00F3371D">
        <w:rPr>
          <w:spacing w:val="-1"/>
        </w:rPr>
        <w:t>dapat dibebankan kepada</w:t>
      </w:r>
      <w:r w:rsidR="00DC479A" w:rsidRPr="00DC479A">
        <w:rPr>
          <w:rFonts w:ascii="Segoe UI Symbol" w:hAnsi="Segoe UI Symbol" w:cs="Segoe UI Symbol"/>
          <w:spacing w:val="-1"/>
          <w:sz w:val="18"/>
        </w:rPr>
        <w:t>⠀</w:t>
      </w:r>
      <w:r w:rsidRPr="00F3371D">
        <w:rPr>
          <w:spacing w:val="-1"/>
        </w:rPr>
        <w:t>negara baik perdata</w:t>
      </w:r>
      <w:r w:rsidR="00DC479A" w:rsidRPr="00DC479A">
        <w:rPr>
          <w:rFonts w:ascii="Segoe UI Symbol" w:hAnsi="Segoe UI Symbol" w:cs="Segoe UI Symbol"/>
          <w:spacing w:val="-1"/>
          <w:sz w:val="18"/>
        </w:rPr>
        <w:t>⠀</w:t>
      </w:r>
      <w:r w:rsidRPr="00F3371D">
        <w:rPr>
          <w:spacing w:val="-1"/>
        </w:rPr>
        <w:t>maupun pidana.</w:t>
      </w:r>
    </w:p>
    <w:p w14:paraId="2BBBCFC2" w14:textId="77777777" w:rsidR="00F3371D" w:rsidRPr="00F3371D" w:rsidRDefault="00F3371D" w:rsidP="003C7B46">
      <w:pPr>
        <w:pStyle w:val="ListParagraph"/>
        <w:spacing w:line="276" w:lineRule="auto"/>
        <w:ind w:left="0" w:firstLine="425"/>
        <w:jc w:val="both"/>
        <w:rPr>
          <w:spacing w:val="-1"/>
        </w:rPr>
      </w:pPr>
      <w:r w:rsidRPr="00F3371D">
        <w:rPr>
          <w:spacing w:val="-1"/>
        </w:rPr>
        <w:t>Untuk mengukur</w:t>
      </w:r>
      <w:r w:rsidR="00DC479A" w:rsidRPr="00DC479A">
        <w:rPr>
          <w:rFonts w:ascii="Segoe UI Symbol" w:hAnsi="Segoe UI Symbol" w:cs="Segoe UI Symbol"/>
          <w:spacing w:val="-1"/>
        </w:rPr>
        <w:t>⠀</w:t>
      </w:r>
      <w:r w:rsidRPr="00F3371D">
        <w:rPr>
          <w:spacing w:val="-1"/>
        </w:rPr>
        <w:t>tindakan yang menyalahi wewenang</w:t>
      </w:r>
      <w:r w:rsidR="00DC479A" w:rsidRPr="00DC479A">
        <w:rPr>
          <w:rFonts w:ascii="Segoe UI Symbol" w:hAnsi="Segoe UI Symbol" w:cs="Segoe UI Symbol"/>
          <w:spacing w:val="-1"/>
          <w:sz w:val="10"/>
        </w:rPr>
        <w:t>⠀</w:t>
      </w:r>
      <w:r w:rsidRPr="00F3371D">
        <w:rPr>
          <w:spacing w:val="-1"/>
        </w:rPr>
        <w:t>diskresi dalam lapangan</w:t>
      </w:r>
      <w:r w:rsidR="00DC479A" w:rsidRPr="00DC479A">
        <w:rPr>
          <w:rFonts w:ascii="Segoe UI Symbol" w:hAnsi="Segoe UI Symbol" w:cs="Segoe UI Symbol"/>
          <w:spacing w:val="-1"/>
          <w:sz w:val="10"/>
        </w:rPr>
        <w:t>⠀</w:t>
      </w:r>
      <w:r w:rsidRPr="00F3371D">
        <w:rPr>
          <w:spacing w:val="-1"/>
        </w:rPr>
        <w:t>hukum administrasi negara</w:t>
      </w:r>
      <w:r w:rsidR="00DC479A" w:rsidRPr="00DC479A">
        <w:rPr>
          <w:rFonts w:ascii="Segoe UI Symbol" w:hAnsi="Segoe UI Symbol" w:cs="Segoe UI Symbol"/>
          <w:spacing w:val="-1"/>
          <w:sz w:val="10"/>
        </w:rPr>
        <w:t>⠀</w:t>
      </w:r>
      <w:r w:rsidRPr="00F3371D">
        <w:rPr>
          <w:spacing w:val="-1"/>
        </w:rPr>
        <w:t>adalah sebagai berikut:</w:t>
      </w:r>
    </w:p>
    <w:p w14:paraId="2BBBCFC3" w14:textId="77777777" w:rsidR="00F3371D" w:rsidRPr="00F3371D" w:rsidRDefault="00F3371D" w:rsidP="00D6616D">
      <w:pPr>
        <w:pStyle w:val="ListParagraph"/>
        <w:numPr>
          <w:ilvl w:val="0"/>
          <w:numId w:val="25"/>
        </w:numPr>
        <w:spacing w:line="276" w:lineRule="auto"/>
        <w:ind w:left="765" w:hanging="357"/>
        <w:jc w:val="both"/>
        <w:rPr>
          <w:spacing w:val="-1"/>
        </w:rPr>
      </w:pPr>
      <w:r w:rsidRPr="00F3371D">
        <w:rPr>
          <w:spacing w:val="-1"/>
        </w:rPr>
        <w:lastRenderedPageBreak/>
        <w:t>Penyalahgunaan kewenangan</w:t>
      </w:r>
      <w:r w:rsidR="00DC479A" w:rsidRPr="00DC479A">
        <w:rPr>
          <w:rFonts w:ascii="Segoe UI Symbol" w:hAnsi="Segoe UI Symbol" w:cs="Segoe UI Symbol"/>
          <w:spacing w:val="-1"/>
          <w:sz w:val="10"/>
        </w:rPr>
        <w:t>⠀</w:t>
      </w:r>
      <w:r w:rsidRPr="00F3371D">
        <w:rPr>
          <w:spacing w:val="-1"/>
        </w:rPr>
        <w:t>untuk melakukan tindakan-tindakan</w:t>
      </w:r>
      <w:r w:rsidR="00DC479A" w:rsidRPr="00DC479A">
        <w:rPr>
          <w:rFonts w:ascii="Segoe UI Symbol" w:hAnsi="Segoe UI Symbol" w:cs="Segoe UI Symbol"/>
          <w:spacing w:val="-1"/>
        </w:rPr>
        <w:t>⠀</w:t>
      </w:r>
      <w:r w:rsidRPr="00F3371D">
        <w:rPr>
          <w:spacing w:val="-1"/>
        </w:rPr>
        <w:t>yang bertentangan dengan kepentingan</w:t>
      </w:r>
      <w:r w:rsidR="00DC479A" w:rsidRPr="00DC479A">
        <w:rPr>
          <w:rFonts w:ascii="Segoe UI Symbol" w:hAnsi="Segoe UI Symbol" w:cs="Segoe UI Symbol"/>
          <w:spacing w:val="-1"/>
        </w:rPr>
        <w:t>⠀</w:t>
      </w:r>
      <w:r w:rsidRPr="00F3371D">
        <w:rPr>
          <w:spacing w:val="-1"/>
        </w:rPr>
        <w:t>umum atau untuk</w:t>
      </w:r>
      <w:r w:rsidR="00DC479A" w:rsidRPr="00DC479A">
        <w:rPr>
          <w:rFonts w:ascii="Segoe UI Symbol" w:hAnsi="Segoe UI Symbol" w:cs="Segoe UI Symbol"/>
          <w:spacing w:val="-1"/>
        </w:rPr>
        <w:t>⠀</w:t>
      </w:r>
      <w:r w:rsidRPr="00F3371D">
        <w:rPr>
          <w:spacing w:val="-1"/>
        </w:rPr>
        <w:t>menguntungkan kepentingan pribadi,</w:t>
      </w:r>
      <w:r w:rsidR="00DC479A" w:rsidRPr="00DC479A">
        <w:rPr>
          <w:rFonts w:ascii="Segoe UI Symbol" w:hAnsi="Segoe UI Symbol" w:cs="Segoe UI Symbol"/>
          <w:spacing w:val="-1"/>
          <w:sz w:val="4"/>
        </w:rPr>
        <w:t>⠀</w:t>
      </w:r>
      <w:r w:rsidRPr="00F3371D">
        <w:rPr>
          <w:spacing w:val="-1"/>
        </w:rPr>
        <w:t>kelompok atau golongan;</w:t>
      </w:r>
    </w:p>
    <w:p w14:paraId="2BBBCFC4" w14:textId="77777777" w:rsidR="00F3371D" w:rsidRPr="00F3371D" w:rsidRDefault="00F3371D" w:rsidP="00D6616D">
      <w:pPr>
        <w:pStyle w:val="ListParagraph"/>
        <w:numPr>
          <w:ilvl w:val="0"/>
          <w:numId w:val="25"/>
        </w:numPr>
        <w:spacing w:line="276" w:lineRule="auto"/>
        <w:ind w:left="765" w:hanging="357"/>
        <w:jc w:val="both"/>
        <w:rPr>
          <w:spacing w:val="-1"/>
        </w:rPr>
      </w:pPr>
      <w:r w:rsidRPr="00F3371D">
        <w:rPr>
          <w:spacing w:val="-1"/>
        </w:rPr>
        <w:t>Penyalahgunaan kewenangan berupa penyimpangan</w:t>
      </w:r>
      <w:r w:rsidR="00DC479A" w:rsidRPr="00DC479A">
        <w:rPr>
          <w:rFonts w:ascii="Segoe UI Symbol" w:hAnsi="Segoe UI Symbol" w:cs="Segoe UI Symbol"/>
          <w:spacing w:val="-1"/>
          <w:sz w:val="4"/>
        </w:rPr>
        <w:t>⠀</w:t>
      </w:r>
      <w:r w:rsidRPr="00F3371D">
        <w:rPr>
          <w:spacing w:val="-1"/>
        </w:rPr>
        <w:t>dari tujuan</w:t>
      </w:r>
      <w:r w:rsidR="00DC479A" w:rsidRPr="00DC479A">
        <w:rPr>
          <w:rFonts w:ascii="Segoe UI Symbol" w:hAnsi="Segoe UI Symbol" w:cs="Segoe UI Symbol"/>
          <w:spacing w:val="-1"/>
          <w:sz w:val="4"/>
        </w:rPr>
        <w:t>⠀</w:t>
      </w:r>
      <w:r w:rsidRPr="00F3371D">
        <w:rPr>
          <w:spacing w:val="-1"/>
        </w:rPr>
        <w:t>umum;</w:t>
      </w:r>
    </w:p>
    <w:p w14:paraId="2BBBCFC5" w14:textId="7517AE72" w:rsidR="00F3371D" w:rsidRPr="00F3371D" w:rsidRDefault="00F3371D" w:rsidP="00D6616D">
      <w:pPr>
        <w:pStyle w:val="ListParagraph"/>
        <w:numPr>
          <w:ilvl w:val="0"/>
          <w:numId w:val="25"/>
        </w:numPr>
        <w:spacing w:line="276" w:lineRule="auto"/>
        <w:ind w:left="765" w:hanging="357"/>
        <w:jc w:val="both"/>
        <w:rPr>
          <w:spacing w:val="-1"/>
        </w:rPr>
      </w:pPr>
      <w:r w:rsidRPr="00F3371D">
        <w:rPr>
          <w:spacing w:val="-1"/>
        </w:rPr>
        <w:t>Penyalahgunaan kewenangan untuk</w:t>
      </w:r>
      <w:r w:rsidR="00DC479A" w:rsidRPr="00DC479A">
        <w:rPr>
          <w:rFonts w:ascii="Segoe UI Symbol" w:hAnsi="Segoe UI Symbol" w:cs="Segoe UI Symbol"/>
          <w:spacing w:val="-1"/>
          <w:sz w:val="4"/>
        </w:rPr>
        <w:t>⠀</w:t>
      </w:r>
      <w:r w:rsidRPr="00F3371D">
        <w:rPr>
          <w:spacing w:val="-1"/>
        </w:rPr>
        <w:t>mencapai tujuan tertentu</w:t>
      </w:r>
      <w:r w:rsidR="00DC479A" w:rsidRPr="00DC479A">
        <w:rPr>
          <w:rFonts w:ascii="Segoe UI Symbol" w:hAnsi="Segoe UI Symbol" w:cs="Segoe UI Symbol"/>
          <w:spacing w:val="-1"/>
          <w:sz w:val="4"/>
        </w:rPr>
        <w:t>⠀</w:t>
      </w:r>
      <w:r w:rsidRPr="00F3371D">
        <w:rPr>
          <w:spacing w:val="-1"/>
        </w:rPr>
        <w:t>melalui penggunaan prosedur</w:t>
      </w:r>
      <w:r w:rsidR="00DC479A" w:rsidRPr="00DC479A">
        <w:rPr>
          <w:rFonts w:ascii="Segoe UI Symbol" w:hAnsi="Segoe UI Symbol" w:cs="Segoe UI Symbol"/>
          <w:spacing w:val="-1"/>
          <w:sz w:val="4"/>
        </w:rPr>
        <w:t>⠀</w:t>
      </w:r>
      <w:r w:rsidRPr="00F3371D">
        <w:rPr>
          <w:spacing w:val="-1"/>
        </w:rPr>
        <w:t xml:space="preserve">lain </w:t>
      </w:r>
      <w:r w:rsidR="009739E5" w:rsidRPr="00F3371D">
        <w:rPr>
          <w:spacing w:val="-1"/>
        </w:rPr>
        <w:fldChar w:fldCharType="begin" w:fldLock="1"/>
      </w:r>
      <w:r w:rsidRPr="00F3371D">
        <w:rPr>
          <w:spacing w:val="-1"/>
        </w:rPr>
        <w:instrText>ADDIN CSL_CITATION {"citationItems":[{"id":"ITEM-1","itemData":{"author":[{"dropping-particle":"","family":"Muchsin","given":"","non-dropping-particle":"","parse-names":false,"suffix":""}],"id":"ITEM-1","issued":{"date-parts":[["2009"]]},"publisher":"Varia Peradilan","title":"Fungsi, Tugas dan Wewenang Ombudsman Menurut Undang-Undang Nomor 37 Tahun 2008","type":"book"},"uris":["http://www.mendeley.com/documents/?uuid=f888f464-eab8-4a59-abbe-162ade0075f6"]}],"mendeley":{"formattedCitation":"(Muchsin 2009)","plainTextFormattedCitation":"(Muchsin 2009)","previouslyFormattedCitation":"(Muchsin 2009)"},"properties":{"noteIndex":0},"schema":"https://github.com/citation-style-language/schema/raw/master/csl-citation.json"}</w:instrText>
      </w:r>
      <w:r w:rsidR="009739E5" w:rsidRPr="00F3371D">
        <w:rPr>
          <w:spacing w:val="-1"/>
        </w:rPr>
        <w:fldChar w:fldCharType="separate"/>
      </w:r>
      <w:r w:rsidRPr="00F3371D">
        <w:rPr>
          <w:noProof/>
          <w:spacing w:val="-1"/>
        </w:rPr>
        <w:t>(Muchsin 2009)</w:t>
      </w:r>
      <w:r w:rsidR="009739E5" w:rsidRPr="00F3371D">
        <w:rPr>
          <w:spacing w:val="-1"/>
        </w:rPr>
        <w:fldChar w:fldCharType="end"/>
      </w:r>
      <w:r w:rsidRPr="00F3371D">
        <w:rPr>
          <w:spacing w:val="-1"/>
        </w:rPr>
        <w:t>;</w:t>
      </w:r>
      <w:r w:rsidR="00DC479A" w:rsidRPr="00DC479A">
        <w:rPr>
          <w:rFonts w:ascii="Segoe UI Symbol" w:hAnsi="Segoe UI Symbol" w:cs="Segoe UI Symbol"/>
          <w:spacing w:val="-1"/>
          <w:sz w:val="4"/>
        </w:rPr>
        <w:t>⠀</w:t>
      </w:r>
      <w:r w:rsidRPr="00F3371D">
        <w:rPr>
          <w:spacing w:val="-1"/>
        </w:rPr>
        <w:t>disamping itu dapat</w:t>
      </w:r>
      <w:r w:rsidR="00DC479A" w:rsidRPr="00DC479A">
        <w:rPr>
          <w:rFonts w:ascii="Segoe UI Symbol" w:hAnsi="Segoe UI Symbol" w:cs="Segoe UI Symbol"/>
          <w:spacing w:val="-1"/>
          <w:sz w:val="4"/>
        </w:rPr>
        <w:t>⠀</w:t>
      </w:r>
      <w:r w:rsidR="003246B4">
        <w:rPr>
          <w:rFonts w:ascii="Segoe UI Symbol" w:hAnsi="Segoe UI Symbol" w:cs="Segoe UI Symbol"/>
          <w:spacing w:val="-1"/>
          <w:sz w:val="4"/>
          <w:lang w:val="id-ID"/>
        </w:rPr>
        <w:t xml:space="preserve"> </w:t>
      </w:r>
      <w:r w:rsidRPr="00F3371D">
        <w:rPr>
          <w:spacing w:val="-1"/>
        </w:rPr>
        <w:t>pula berupa,</w:t>
      </w:r>
    </w:p>
    <w:p w14:paraId="2BBBCFC6" w14:textId="77777777" w:rsidR="00F3371D" w:rsidRPr="00F3371D" w:rsidRDefault="00F3371D" w:rsidP="00D6616D">
      <w:pPr>
        <w:pStyle w:val="ListParagraph"/>
        <w:numPr>
          <w:ilvl w:val="0"/>
          <w:numId w:val="25"/>
        </w:numPr>
        <w:spacing w:line="276" w:lineRule="auto"/>
        <w:ind w:left="765" w:hanging="357"/>
        <w:jc w:val="both"/>
        <w:rPr>
          <w:spacing w:val="-1"/>
        </w:rPr>
      </w:pPr>
      <w:r w:rsidRPr="00F3371D">
        <w:rPr>
          <w:spacing w:val="-1"/>
        </w:rPr>
        <w:t>Perbuatan yang</w:t>
      </w:r>
      <w:r w:rsidR="00DC479A" w:rsidRPr="00DC479A">
        <w:rPr>
          <w:rFonts w:ascii="Segoe UI Symbol" w:hAnsi="Segoe UI Symbol" w:cs="Segoe UI Symbol"/>
          <w:spacing w:val="-1"/>
          <w:sz w:val="4"/>
        </w:rPr>
        <w:t>⠀</w:t>
      </w:r>
      <w:r w:rsidRPr="00F3371D">
        <w:rPr>
          <w:spacing w:val="-1"/>
        </w:rPr>
        <w:t>tidak tepat dalam</w:t>
      </w:r>
      <w:r w:rsidR="00DC479A" w:rsidRPr="00DC479A">
        <w:rPr>
          <w:rFonts w:ascii="Segoe UI Symbol" w:hAnsi="Segoe UI Symbol" w:cs="Segoe UI Symbol"/>
          <w:spacing w:val="-1"/>
          <w:sz w:val="4"/>
        </w:rPr>
        <w:t>⠀</w:t>
      </w:r>
      <w:r w:rsidRPr="00F3371D">
        <w:rPr>
          <w:spacing w:val="-1"/>
        </w:rPr>
        <w:t>hal terdapat beberapa</w:t>
      </w:r>
      <w:r w:rsidR="00DC479A" w:rsidRPr="00DC479A">
        <w:rPr>
          <w:rFonts w:ascii="Segoe UI Symbol" w:hAnsi="Segoe UI Symbol" w:cs="Segoe UI Symbol"/>
          <w:spacing w:val="-1"/>
          <w:sz w:val="4"/>
        </w:rPr>
        <w:t>⠀</w:t>
      </w:r>
      <w:r w:rsidRPr="00F3371D">
        <w:rPr>
          <w:spacing w:val="-1"/>
        </w:rPr>
        <w:t>opsi/pilihan tindakan;</w:t>
      </w:r>
      <w:r w:rsidR="00DC479A" w:rsidRPr="00DC479A">
        <w:rPr>
          <w:rFonts w:ascii="Segoe UI Symbol" w:hAnsi="Segoe UI Symbol" w:cs="Segoe UI Symbol"/>
          <w:spacing w:val="-1"/>
          <w:sz w:val="4"/>
        </w:rPr>
        <w:t>⠀</w:t>
      </w:r>
      <w:r w:rsidRPr="00F3371D">
        <w:rPr>
          <w:spacing w:val="-1"/>
        </w:rPr>
        <w:t>dan</w:t>
      </w:r>
    </w:p>
    <w:p w14:paraId="2BBBCFC7" w14:textId="4F13A1BA" w:rsidR="00F3371D" w:rsidRPr="00F3371D" w:rsidRDefault="00F3371D" w:rsidP="00D6616D">
      <w:pPr>
        <w:pStyle w:val="ListParagraph"/>
        <w:numPr>
          <w:ilvl w:val="0"/>
          <w:numId w:val="25"/>
        </w:numPr>
        <w:spacing w:line="276" w:lineRule="auto"/>
        <w:ind w:left="765" w:hanging="357"/>
        <w:jc w:val="both"/>
        <w:rPr>
          <w:spacing w:val="-1"/>
        </w:rPr>
      </w:pPr>
      <w:r w:rsidRPr="00F3371D">
        <w:rPr>
          <w:spacing w:val="-1"/>
        </w:rPr>
        <w:t>Perbuatan yang</w:t>
      </w:r>
      <w:r w:rsidR="00DC479A" w:rsidRPr="00DC479A">
        <w:rPr>
          <w:rFonts w:ascii="Segoe UI Symbol" w:hAnsi="Segoe UI Symbol" w:cs="Segoe UI Symbol"/>
          <w:spacing w:val="-1"/>
          <w:sz w:val="4"/>
        </w:rPr>
        <w:t>⠀</w:t>
      </w:r>
      <w:r w:rsidRPr="00F3371D">
        <w:rPr>
          <w:spacing w:val="-1"/>
        </w:rPr>
        <w:t>tidak bermanfaat</w:t>
      </w:r>
      <w:r w:rsidR="003246B4">
        <w:rPr>
          <w:spacing w:val="-1"/>
          <w:lang w:val="id-ID"/>
        </w:rPr>
        <w:t>.</w:t>
      </w:r>
    </w:p>
    <w:p w14:paraId="2BBBCFC8" w14:textId="77777777" w:rsidR="00F3371D" w:rsidRPr="00F3371D" w:rsidRDefault="00F3371D" w:rsidP="003C7B46">
      <w:pPr>
        <w:pStyle w:val="ListParagraph"/>
        <w:spacing w:line="276" w:lineRule="auto"/>
        <w:ind w:left="0" w:firstLine="425"/>
        <w:jc w:val="both"/>
        <w:rPr>
          <w:spacing w:val="-1"/>
        </w:rPr>
      </w:pPr>
      <w:r w:rsidRPr="00F3371D">
        <w:rPr>
          <w:spacing w:val="-1"/>
        </w:rPr>
        <w:t>Terhadap tindakan/keputusan</w:t>
      </w:r>
      <w:r w:rsidR="00DC479A" w:rsidRPr="00DC479A">
        <w:rPr>
          <w:rFonts w:ascii="Segoe UI Symbol" w:hAnsi="Segoe UI Symbol" w:cs="Segoe UI Symbol"/>
          <w:spacing w:val="-1"/>
          <w:sz w:val="8"/>
        </w:rPr>
        <w:t>⠀</w:t>
      </w:r>
      <w:r w:rsidRPr="00F3371D">
        <w:rPr>
          <w:spacing w:val="-1"/>
        </w:rPr>
        <w:t>diskresi sebagaimana tersebut</w:t>
      </w:r>
      <w:r w:rsidR="00DC479A" w:rsidRPr="00DC479A">
        <w:rPr>
          <w:rFonts w:ascii="Segoe UI Symbol" w:hAnsi="Segoe UI Symbol" w:cs="Segoe UI Symbol"/>
          <w:spacing w:val="-1"/>
          <w:sz w:val="8"/>
        </w:rPr>
        <w:t>⠀</w:t>
      </w:r>
      <w:r w:rsidRPr="00F3371D">
        <w:rPr>
          <w:spacing w:val="-1"/>
        </w:rPr>
        <w:t>diatas yang menimbulkan</w:t>
      </w:r>
      <w:r w:rsidR="00DC479A" w:rsidRPr="00DC479A">
        <w:rPr>
          <w:rFonts w:ascii="Segoe UI Symbol" w:hAnsi="Segoe UI Symbol" w:cs="Segoe UI Symbol"/>
          <w:spacing w:val="-1"/>
          <w:sz w:val="8"/>
        </w:rPr>
        <w:t>⠀</w:t>
      </w:r>
      <w:r w:rsidRPr="00F3371D">
        <w:rPr>
          <w:spacing w:val="-1"/>
        </w:rPr>
        <w:t>kerugian perdata atau berakibat</w:t>
      </w:r>
      <w:r w:rsidR="00DC479A" w:rsidRPr="00DC479A">
        <w:rPr>
          <w:rFonts w:ascii="Segoe UI Symbol" w:hAnsi="Segoe UI Symbol" w:cs="Segoe UI Symbol"/>
          <w:spacing w:val="-1"/>
          <w:sz w:val="8"/>
        </w:rPr>
        <w:t>⠀</w:t>
      </w:r>
      <w:r w:rsidRPr="00F3371D">
        <w:rPr>
          <w:spacing w:val="-1"/>
        </w:rPr>
        <w:t>pada tindakan pidana</w:t>
      </w:r>
      <w:r w:rsidR="00DC479A" w:rsidRPr="00DC479A">
        <w:rPr>
          <w:rFonts w:ascii="Segoe UI Symbol" w:hAnsi="Segoe UI Symbol" w:cs="Segoe UI Symbol"/>
          <w:spacing w:val="-1"/>
          <w:sz w:val="8"/>
        </w:rPr>
        <w:t>⠀</w:t>
      </w:r>
      <w:r w:rsidRPr="00F3371D">
        <w:rPr>
          <w:spacing w:val="-1"/>
        </w:rPr>
        <w:t>serta melanggar batas-batas</w:t>
      </w:r>
      <w:r w:rsidR="00DC479A" w:rsidRPr="00DC479A">
        <w:rPr>
          <w:rFonts w:ascii="Segoe UI Symbol" w:hAnsi="Segoe UI Symbol" w:cs="Segoe UI Symbol"/>
          <w:spacing w:val="-1"/>
          <w:sz w:val="8"/>
        </w:rPr>
        <w:t>⠀</w:t>
      </w:r>
      <w:r w:rsidRPr="00F3371D">
        <w:rPr>
          <w:spacing w:val="-1"/>
        </w:rPr>
        <w:t>diskresi harus dinyatakan</w:t>
      </w:r>
      <w:r w:rsidR="00DC479A" w:rsidRPr="00DC479A">
        <w:rPr>
          <w:rFonts w:ascii="Segoe UI Symbol" w:hAnsi="Segoe UI Symbol" w:cs="Segoe UI Symbol"/>
          <w:spacing w:val="-1"/>
          <w:sz w:val="8"/>
        </w:rPr>
        <w:t>⠀</w:t>
      </w:r>
      <w:r w:rsidRPr="00F3371D">
        <w:rPr>
          <w:spacing w:val="-1"/>
        </w:rPr>
        <w:t>sebagai perbuatan melawan</w:t>
      </w:r>
      <w:r w:rsidR="00DC479A" w:rsidRPr="00DC479A">
        <w:rPr>
          <w:rFonts w:ascii="Segoe UI Symbol" w:hAnsi="Segoe UI Symbol" w:cs="Segoe UI Symbol"/>
          <w:spacing w:val="-1"/>
          <w:sz w:val="8"/>
        </w:rPr>
        <w:t>⠀</w:t>
      </w:r>
      <w:r w:rsidRPr="00F3371D">
        <w:rPr>
          <w:spacing w:val="-1"/>
        </w:rPr>
        <w:t>hukum yang dilakukan</w:t>
      </w:r>
      <w:r w:rsidR="00DC479A" w:rsidRPr="00DC479A">
        <w:rPr>
          <w:rFonts w:ascii="Segoe UI Symbol" w:hAnsi="Segoe UI Symbol" w:cs="Segoe UI Symbol"/>
          <w:spacing w:val="-1"/>
          <w:sz w:val="8"/>
        </w:rPr>
        <w:t>⠀</w:t>
      </w:r>
      <w:r w:rsidRPr="00F3371D">
        <w:rPr>
          <w:spacing w:val="-1"/>
        </w:rPr>
        <w:t>oleh pejabat administrasi pemerintahan</w:t>
      </w:r>
      <w:r w:rsidR="00DC479A" w:rsidRPr="00DC479A">
        <w:rPr>
          <w:rFonts w:ascii="Segoe UI Symbol" w:hAnsi="Segoe UI Symbol" w:cs="Segoe UI Symbol"/>
          <w:spacing w:val="-1"/>
          <w:sz w:val="8"/>
        </w:rPr>
        <w:t>⠀</w:t>
      </w:r>
      <w:r w:rsidRPr="00F3371D">
        <w:rPr>
          <w:i/>
          <w:iCs/>
          <w:spacing w:val="-1"/>
        </w:rPr>
        <w:t>(onrechtmatige overheidsdaad)</w:t>
      </w:r>
      <w:r w:rsidRPr="00F3371D">
        <w:rPr>
          <w:spacing w:val="-1"/>
        </w:rPr>
        <w:t xml:space="preserve"> yang</w:t>
      </w:r>
      <w:r w:rsidR="00DC479A" w:rsidRPr="00DC479A">
        <w:rPr>
          <w:rFonts w:ascii="Segoe UI Symbol" w:hAnsi="Segoe UI Symbol" w:cs="Segoe UI Symbol"/>
          <w:spacing w:val="-1"/>
          <w:sz w:val="8"/>
        </w:rPr>
        <w:t>⠀</w:t>
      </w:r>
      <w:r w:rsidRPr="00F3371D">
        <w:rPr>
          <w:spacing w:val="-1"/>
        </w:rPr>
        <w:t>dimuat di dalam</w:t>
      </w:r>
      <w:r w:rsidR="00DC479A" w:rsidRPr="00DC479A">
        <w:rPr>
          <w:rFonts w:ascii="Segoe UI Symbol" w:hAnsi="Segoe UI Symbol" w:cs="Segoe UI Symbol"/>
          <w:spacing w:val="-1"/>
          <w:sz w:val="8"/>
        </w:rPr>
        <w:t>⠀</w:t>
      </w:r>
      <w:r w:rsidRPr="00F3371D">
        <w:rPr>
          <w:spacing w:val="-1"/>
        </w:rPr>
        <w:t>amar putusan Pengadilan</w:t>
      </w:r>
      <w:r w:rsidR="00DC479A" w:rsidRPr="00DC479A">
        <w:rPr>
          <w:rFonts w:ascii="Segoe UI Symbol" w:hAnsi="Segoe UI Symbol" w:cs="Segoe UI Symbol"/>
          <w:spacing w:val="-1"/>
          <w:sz w:val="8"/>
        </w:rPr>
        <w:t>⠀</w:t>
      </w:r>
      <w:r w:rsidRPr="00F3371D">
        <w:rPr>
          <w:spacing w:val="-1"/>
        </w:rPr>
        <w:t>Tata Usaha Negara. Sebagaimana</w:t>
      </w:r>
      <w:r w:rsidR="00DC479A" w:rsidRPr="00DC479A">
        <w:rPr>
          <w:rFonts w:ascii="Segoe UI Symbol" w:hAnsi="Segoe UI Symbol" w:cs="Segoe UI Symbol"/>
          <w:spacing w:val="-1"/>
          <w:sz w:val="8"/>
        </w:rPr>
        <w:t>⠀</w:t>
      </w:r>
      <w:r w:rsidRPr="00F3371D">
        <w:rPr>
          <w:spacing w:val="-1"/>
        </w:rPr>
        <w:t>disebutkan diatas, keputusan</w:t>
      </w:r>
      <w:r w:rsidR="00DC479A" w:rsidRPr="00DC479A">
        <w:rPr>
          <w:rFonts w:ascii="Segoe UI Symbol" w:hAnsi="Segoe UI Symbol" w:cs="Segoe UI Symbol"/>
          <w:spacing w:val="-1"/>
          <w:sz w:val="8"/>
        </w:rPr>
        <w:t>⠀</w:t>
      </w:r>
      <w:r w:rsidRPr="00F3371D">
        <w:rPr>
          <w:spacing w:val="-1"/>
        </w:rPr>
        <w:t>diskresi tidak dapat</w:t>
      </w:r>
      <w:r w:rsidR="00DC479A" w:rsidRPr="00DC479A">
        <w:rPr>
          <w:rFonts w:ascii="Segoe UI Symbol" w:hAnsi="Segoe UI Symbol" w:cs="Segoe UI Symbol"/>
          <w:spacing w:val="-1"/>
          <w:sz w:val="8"/>
        </w:rPr>
        <w:t>⠀</w:t>
      </w:r>
      <w:r w:rsidRPr="00F3371D">
        <w:rPr>
          <w:spacing w:val="-1"/>
        </w:rPr>
        <w:t>diuji secara hukum</w:t>
      </w:r>
      <w:r w:rsidR="00DC479A" w:rsidRPr="00DC479A">
        <w:rPr>
          <w:rFonts w:ascii="Segoe UI Symbol" w:hAnsi="Segoe UI Symbol" w:cs="Segoe UI Symbol"/>
          <w:spacing w:val="-1"/>
          <w:sz w:val="8"/>
        </w:rPr>
        <w:t>⠀</w:t>
      </w:r>
      <w:r w:rsidRPr="00F3371D">
        <w:rPr>
          <w:i/>
          <w:iCs/>
          <w:spacing w:val="-1"/>
        </w:rPr>
        <w:t xml:space="preserve">(wetmatigheid), </w:t>
      </w:r>
      <w:r w:rsidRPr="00F3371D">
        <w:rPr>
          <w:spacing w:val="-1"/>
        </w:rPr>
        <w:t>pengujiannya lebih</w:t>
      </w:r>
      <w:r w:rsidR="00DC479A" w:rsidRPr="00DC479A">
        <w:rPr>
          <w:rFonts w:ascii="Segoe UI Symbol" w:hAnsi="Segoe UI Symbol" w:cs="Segoe UI Symbol"/>
          <w:spacing w:val="-1"/>
          <w:sz w:val="8"/>
        </w:rPr>
        <w:t>⠀</w:t>
      </w:r>
      <w:r w:rsidRPr="00F3371D">
        <w:rPr>
          <w:spacing w:val="-1"/>
        </w:rPr>
        <w:t xml:space="preserve">diarahkan kepada </w:t>
      </w:r>
      <w:r w:rsidRPr="00F3371D">
        <w:rPr>
          <w:i/>
          <w:iCs/>
          <w:spacing w:val="-1"/>
        </w:rPr>
        <w:t>doelmatigheid</w:t>
      </w:r>
      <w:r w:rsidR="00DC479A" w:rsidRPr="00DC479A">
        <w:rPr>
          <w:rFonts w:ascii="Segoe UI Symbol" w:hAnsi="Segoe UI Symbol" w:cs="Segoe UI Symbol"/>
          <w:spacing w:val="-1"/>
          <w:sz w:val="8"/>
        </w:rPr>
        <w:t>⠀</w:t>
      </w:r>
      <w:r w:rsidRPr="00F3371D">
        <w:rPr>
          <w:spacing w:val="-1"/>
        </w:rPr>
        <w:t>dan karena itu</w:t>
      </w:r>
      <w:r w:rsidR="00DC479A" w:rsidRPr="00DC479A">
        <w:rPr>
          <w:rFonts w:ascii="Segoe UI Symbol" w:hAnsi="Segoe UI Symbol" w:cs="Segoe UI Symbol"/>
          <w:spacing w:val="-1"/>
          <w:sz w:val="8"/>
        </w:rPr>
        <w:t>⠀</w:t>
      </w:r>
      <w:r w:rsidRPr="00F3371D">
        <w:rPr>
          <w:spacing w:val="-1"/>
        </w:rPr>
        <w:t>batu ujinya adalah</w:t>
      </w:r>
      <w:r w:rsidR="00DC479A" w:rsidRPr="00DC479A">
        <w:rPr>
          <w:rFonts w:ascii="Segoe UI Symbol" w:hAnsi="Segoe UI Symbol" w:cs="Segoe UI Symbol"/>
          <w:spacing w:val="-1"/>
          <w:sz w:val="8"/>
        </w:rPr>
        <w:t>⠀</w:t>
      </w:r>
      <w:r w:rsidRPr="00F3371D">
        <w:rPr>
          <w:spacing w:val="-1"/>
        </w:rPr>
        <w:t>Asas-Asas Umum Pemerintah</w:t>
      </w:r>
      <w:r w:rsidR="00DC479A" w:rsidRPr="00DC479A">
        <w:rPr>
          <w:rFonts w:ascii="Segoe UI Symbol" w:hAnsi="Segoe UI Symbol" w:cs="Segoe UI Symbol"/>
          <w:spacing w:val="-1"/>
          <w:sz w:val="8"/>
        </w:rPr>
        <w:t>⠀</w:t>
      </w:r>
      <w:r w:rsidRPr="00F3371D">
        <w:rPr>
          <w:spacing w:val="-1"/>
        </w:rPr>
        <w:t xml:space="preserve">yang Baik (AUPB). </w:t>
      </w:r>
    </w:p>
    <w:p w14:paraId="2BBBCFCA" w14:textId="73375F35" w:rsidR="00F3371D" w:rsidRPr="003246B4" w:rsidRDefault="00F3371D" w:rsidP="003246B4">
      <w:pPr>
        <w:pStyle w:val="ListParagraph"/>
        <w:spacing w:line="276" w:lineRule="auto"/>
        <w:ind w:left="0" w:firstLine="425"/>
        <w:jc w:val="both"/>
        <w:rPr>
          <w:spacing w:val="-1"/>
        </w:rPr>
      </w:pPr>
      <w:r w:rsidRPr="00F3371D">
        <w:rPr>
          <w:spacing w:val="-1"/>
        </w:rPr>
        <w:t>Berdas</w:t>
      </w:r>
      <w:r w:rsidR="003C7B46">
        <w:rPr>
          <w:spacing w:val="-1"/>
        </w:rPr>
        <w:t>arkan</w:t>
      </w:r>
      <w:r w:rsidR="00DC479A" w:rsidRPr="00DC479A">
        <w:rPr>
          <w:rFonts w:ascii="Segoe UI Symbol" w:hAnsi="Segoe UI Symbol" w:cs="Segoe UI Symbol"/>
          <w:spacing w:val="-1"/>
          <w:sz w:val="8"/>
        </w:rPr>
        <w:t>⠀</w:t>
      </w:r>
      <w:r w:rsidRPr="00F3371D">
        <w:rPr>
          <w:spacing w:val="-1"/>
        </w:rPr>
        <w:t>literatur buku “Anotasi</w:t>
      </w:r>
      <w:r w:rsidR="00DC479A" w:rsidRPr="00DC479A">
        <w:rPr>
          <w:rFonts w:ascii="Segoe UI Symbol" w:hAnsi="Segoe UI Symbol" w:cs="Segoe UI Symbol"/>
          <w:spacing w:val="-1"/>
          <w:sz w:val="8"/>
        </w:rPr>
        <w:t>⠀</w:t>
      </w:r>
      <w:r w:rsidRPr="00F3371D">
        <w:rPr>
          <w:spacing w:val="-1"/>
        </w:rPr>
        <w:t>Undang-Undang No. 30</w:t>
      </w:r>
      <w:r w:rsidR="00DC479A" w:rsidRPr="00DC479A">
        <w:rPr>
          <w:rFonts w:ascii="Segoe UI Symbol" w:hAnsi="Segoe UI Symbol" w:cs="Segoe UI Symbol"/>
          <w:spacing w:val="-1"/>
          <w:sz w:val="8"/>
        </w:rPr>
        <w:t>⠀</w:t>
      </w:r>
      <w:r w:rsidRPr="00F3371D">
        <w:rPr>
          <w:spacing w:val="-1"/>
        </w:rPr>
        <w:t>Tahun 2014 tentang</w:t>
      </w:r>
      <w:r w:rsidR="00DC479A" w:rsidRPr="00DC479A">
        <w:rPr>
          <w:rFonts w:ascii="Segoe UI Symbol" w:hAnsi="Segoe UI Symbol" w:cs="Segoe UI Symbol"/>
          <w:spacing w:val="-1"/>
          <w:sz w:val="8"/>
        </w:rPr>
        <w:t>⠀</w:t>
      </w:r>
      <w:r w:rsidRPr="00F3371D">
        <w:rPr>
          <w:spacing w:val="-1"/>
        </w:rPr>
        <w:t>Administrasi Pemerintahan” yang</w:t>
      </w:r>
      <w:r w:rsidR="00DC479A" w:rsidRPr="00DC479A">
        <w:rPr>
          <w:rFonts w:ascii="Segoe UI Symbol" w:hAnsi="Segoe UI Symbol" w:cs="Segoe UI Symbol"/>
          <w:spacing w:val="-1"/>
          <w:sz w:val="8"/>
        </w:rPr>
        <w:t>⠀</w:t>
      </w:r>
      <w:r w:rsidRPr="00F3371D">
        <w:rPr>
          <w:spacing w:val="-1"/>
        </w:rPr>
        <w:t>diterbitkan oleh Universitas</w:t>
      </w:r>
      <w:r w:rsidR="00DC479A" w:rsidRPr="00DC479A">
        <w:rPr>
          <w:rFonts w:ascii="Segoe UI Symbol" w:hAnsi="Segoe UI Symbol" w:cs="Segoe UI Symbol"/>
          <w:spacing w:val="-1"/>
          <w:sz w:val="8"/>
        </w:rPr>
        <w:t>⠀</w:t>
      </w:r>
      <w:r w:rsidRPr="00F3371D">
        <w:rPr>
          <w:spacing w:val="-1"/>
        </w:rPr>
        <w:t>Indonesia-Center for Study</w:t>
      </w:r>
      <w:r w:rsidR="00DC479A" w:rsidRPr="00DC479A">
        <w:rPr>
          <w:rFonts w:ascii="Segoe UI Symbol" w:hAnsi="Segoe UI Symbol" w:cs="Segoe UI Symbol"/>
          <w:spacing w:val="-1"/>
          <w:sz w:val="8"/>
        </w:rPr>
        <w:t>⠀</w:t>
      </w:r>
      <w:r w:rsidRPr="00F3371D">
        <w:rPr>
          <w:spacing w:val="-1"/>
        </w:rPr>
        <w:t>of Governance and</w:t>
      </w:r>
      <w:r w:rsidR="00DC479A" w:rsidRPr="00DC479A">
        <w:rPr>
          <w:rFonts w:ascii="Segoe UI Symbol" w:hAnsi="Segoe UI Symbol" w:cs="Segoe UI Symbol"/>
          <w:spacing w:val="-1"/>
          <w:sz w:val="8"/>
        </w:rPr>
        <w:t>⠀</w:t>
      </w:r>
      <w:r w:rsidRPr="00F3371D">
        <w:rPr>
          <w:spacing w:val="-1"/>
        </w:rPr>
        <w:t>Administrative Reform (UI-CSGAR)</w:t>
      </w:r>
      <w:r w:rsidR="00DC479A" w:rsidRPr="00DC479A">
        <w:rPr>
          <w:rFonts w:ascii="Segoe UI Symbol" w:hAnsi="Segoe UI Symbol" w:cs="Segoe UI Symbol"/>
          <w:spacing w:val="-1"/>
          <w:sz w:val="8"/>
        </w:rPr>
        <w:t>⠀</w:t>
      </w:r>
      <w:r w:rsidRPr="00F3371D">
        <w:rPr>
          <w:spacing w:val="-1"/>
        </w:rPr>
        <w:t>tahun 2017 dinyatakan</w:t>
      </w:r>
      <w:r w:rsidR="00DC479A" w:rsidRPr="00DC479A">
        <w:rPr>
          <w:rFonts w:ascii="Segoe UI Symbol" w:hAnsi="Segoe UI Symbol" w:cs="Segoe UI Symbol"/>
          <w:spacing w:val="-1"/>
          <w:sz w:val="8"/>
        </w:rPr>
        <w:t>⠀</w:t>
      </w:r>
      <w:r w:rsidRPr="00F3371D">
        <w:rPr>
          <w:spacing w:val="-1"/>
        </w:rPr>
        <w:t>bahwa:</w:t>
      </w:r>
      <w:r w:rsidR="003246B4">
        <w:rPr>
          <w:spacing w:val="-1"/>
          <w:lang w:val="id-ID"/>
        </w:rPr>
        <w:t xml:space="preserve"> </w:t>
      </w:r>
      <w:r w:rsidRPr="003246B4">
        <w:rPr>
          <w:spacing w:val="-1"/>
        </w:rPr>
        <w:t>“Kata “dan” di</w:t>
      </w:r>
      <w:r w:rsidR="00DC479A" w:rsidRPr="003246B4">
        <w:rPr>
          <w:rFonts w:ascii="Segoe UI Symbol" w:hAnsi="Segoe UI Symbol" w:cs="Segoe UI Symbol"/>
          <w:spacing w:val="-1"/>
          <w:sz w:val="8"/>
        </w:rPr>
        <w:t>⠀</w:t>
      </w:r>
      <w:r w:rsidRPr="003246B4">
        <w:rPr>
          <w:spacing w:val="-1"/>
        </w:rPr>
        <w:t>atas menunjukaan bahwa</w:t>
      </w:r>
      <w:r w:rsidR="00DC479A" w:rsidRPr="003246B4">
        <w:rPr>
          <w:rFonts w:ascii="Segoe UI Symbol" w:hAnsi="Segoe UI Symbol" w:cs="Segoe UI Symbol"/>
          <w:spacing w:val="-1"/>
          <w:sz w:val="8"/>
        </w:rPr>
        <w:t>⠀</w:t>
      </w:r>
      <w:r w:rsidRPr="003246B4">
        <w:rPr>
          <w:spacing w:val="-1"/>
        </w:rPr>
        <w:t>4 (empat) tujuan</w:t>
      </w:r>
      <w:r w:rsidR="00DC479A" w:rsidRPr="003246B4">
        <w:rPr>
          <w:rFonts w:ascii="Segoe UI Symbol" w:hAnsi="Segoe UI Symbol" w:cs="Segoe UI Symbol"/>
          <w:spacing w:val="-1"/>
        </w:rPr>
        <w:t>⠀</w:t>
      </w:r>
      <w:r w:rsidRPr="003246B4">
        <w:rPr>
          <w:spacing w:val="-1"/>
        </w:rPr>
        <w:t>tersebut bukanlah optional</w:t>
      </w:r>
      <w:r w:rsidR="00DC479A" w:rsidRPr="003246B4">
        <w:rPr>
          <w:rFonts w:ascii="Segoe UI Symbol" w:hAnsi="Segoe UI Symbol" w:cs="Segoe UI Symbol"/>
          <w:spacing w:val="-1"/>
        </w:rPr>
        <w:t>⠀</w:t>
      </w:r>
      <w:r w:rsidRPr="003246B4">
        <w:rPr>
          <w:spacing w:val="-1"/>
        </w:rPr>
        <w:t>atau pilihan, melainkan</w:t>
      </w:r>
      <w:r w:rsidR="00DC479A" w:rsidRPr="003246B4">
        <w:rPr>
          <w:rFonts w:ascii="Segoe UI Symbol" w:hAnsi="Segoe UI Symbol" w:cs="Segoe UI Symbol"/>
          <w:spacing w:val="-1"/>
        </w:rPr>
        <w:t>⠀</w:t>
      </w:r>
      <w:r w:rsidRPr="003246B4">
        <w:rPr>
          <w:spacing w:val="-1"/>
        </w:rPr>
        <w:t>satu kesatuan yang</w:t>
      </w:r>
      <w:r w:rsidR="00DC479A" w:rsidRPr="003246B4">
        <w:rPr>
          <w:rFonts w:ascii="Segoe UI Symbol" w:hAnsi="Segoe UI Symbol" w:cs="Segoe UI Symbol"/>
          <w:spacing w:val="-1"/>
        </w:rPr>
        <w:t>⠀</w:t>
      </w:r>
      <w:r w:rsidRPr="003246B4">
        <w:rPr>
          <w:spacing w:val="-1"/>
        </w:rPr>
        <w:t>seluruhnya harus terpenuhi</w:t>
      </w:r>
      <w:r w:rsidR="00DC479A" w:rsidRPr="003246B4">
        <w:rPr>
          <w:rFonts w:ascii="Segoe UI Symbol" w:hAnsi="Segoe UI Symbol" w:cs="Segoe UI Symbol"/>
          <w:spacing w:val="-1"/>
        </w:rPr>
        <w:t>⠀</w:t>
      </w:r>
      <w:r w:rsidRPr="003246B4">
        <w:rPr>
          <w:spacing w:val="-1"/>
        </w:rPr>
        <w:t>menjadi tujuan dalam</w:t>
      </w:r>
      <w:r w:rsidR="00DC479A" w:rsidRPr="003246B4">
        <w:rPr>
          <w:rFonts w:ascii="Segoe UI Symbol" w:hAnsi="Segoe UI Symbol" w:cs="Segoe UI Symbol"/>
          <w:spacing w:val="-1"/>
        </w:rPr>
        <w:t>⠀</w:t>
      </w:r>
      <w:r w:rsidRPr="003246B4">
        <w:rPr>
          <w:spacing w:val="-1"/>
        </w:rPr>
        <w:t>setiap penggunaan diskresi.</w:t>
      </w:r>
      <w:r w:rsidR="00DC479A" w:rsidRPr="003246B4">
        <w:rPr>
          <w:rFonts w:ascii="Segoe UI Symbol" w:hAnsi="Segoe UI Symbol" w:cs="Segoe UI Symbol"/>
          <w:spacing w:val="-1"/>
        </w:rPr>
        <w:t>⠀</w:t>
      </w:r>
      <w:r w:rsidRPr="003246B4">
        <w:rPr>
          <w:spacing w:val="-1"/>
        </w:rPr>
        <w:t>Dengan kata lain,</w:t>
      </w:r>
      <w:r w:rsidR="00DC479A" w:rsidRPr="003246B4">
        <w:rPr>
          <w:rFonts w:ascii="Segoe UI Symbol" w:hAnsi="Segoe UI Symbol" w:cs="Segoe UI Symbol"/>
          <w:spacing w:val="-1"/>
        </w:rPr>
        <w:t>⠀</w:t>
      </w:r>
      <w:r w:rsidRPr="003246B4">
        <w:rPr>
          <w:spacing w:val="-1"/>
        </w:rPr>
        <w:t>jika salah satu</w:t>
      </w:r>
      <w:r w:rsidR="00DC479A" w:rsidRPr="003246B4">
        <w:rPr>
          <w:rFonts w:ascii="Segoe UI Symbol" w:hAnsi="Segoe UI Symbol" w:cs="Segoe UI Symbol"/>
          <w:spacing w:val="-1"/>
        </w:rPr>
        <w:t>⠀</w:t>
      </w:r>
      <w:r w:rsidRPr="003246B4">
        <w:rPr>
          <w:spacing w:val="-1"/>
        </w:rPr>
        <w:t>dari ke-4 (empat)</w:t>
      </w:r>
      <w:r w:rsidR="00DC479A" w:rsidRPr="003246B4">
        <w:rPr>
          <w:rFonts w:ascii="Segoe UI Symbol" w:hAnsi="Segoe UI Symbol" w:cs="Segoe UI Symbol"/>
          <w:spacing w:val="-1"/>
          <w:sz w:val="8"/>
        </w:rPr>
        <w:t>⠀</w:t>
      </w:r>
      <w:r w:rsidRPr="003246B4">
        <w:rPr>
          <w:spacing w:val="-1"/>
        </w:rPr>
        <w:t>saja tidak terpenuhi,</w:t>
      </w:r>
      <w:r w:rsidR="00DC479A" w:rsidRPr="003246B4">
        <w:rPr>
          <w:rFonts w:ascii="Segoe UI Symbol" w:hAnsi="Segoe UI Symbol" w:cs="Segoe UI Symbol"/>
          <w:spacing w:val="-1"/>
          <w:sz w:val="8"/>
        </w:rPr>
        <w:t>⠀</w:t>
      </w:r>
      <w:r w:rsidRPr="003246B4">
        <w:rPr>
          <w:spacing w:val="-1"/>
        </w:rPr>
        <w:t>maka penggunaan diskresi</w:t>
      </w:r>
      <w:r w:rsidR="00DC479A" w:rsidRPr="003246B4">
        <w:rPr>
          <w:rFonts w:ascii="Segoe UI Symbol" w:hAnsi="Segoe UI Symbol" w:cs="Segoe UI Symbol"/>
          <w:spacing w:val="-1"/>
          <w:sz w:val="8"/>
        </w:rPr>
        <w:t>⠀</w:t>
      </w:r>
      <w:r w:rsidRPr="003246B4">
        <w:rPr>
          <w:spacing w:val="-1"/>
        </w:rPr>
        <w:t>tidak memenuhi syarat</w:t>
      </w:r>
      <w:r w:rsidR="00DC479A" w:rsidRPr="003246B4">
        <w:rPr>
          <w:rFonts w:ascii="Segoe UI Symbol" w:hAnsi="Segoe UI Symbol" w:cs="Segoe UI Symbol"/>
          <w:spacing w:val="-1"/>
          <w:sz w:val="8"/>
        </w:rPr>
        <w:t>⠀</w:t>
      </w:r>
      <w:r w:rsidRPr="003246B4">
        <w:rPr>
          <w:spacing w:val="-1"/>
        </w:rPr>
        <w:t>tujuan yang jelas sebagaimana</w:t>
      </w:r>
      <w:r w:rsidR="00DC479A" w:rsidRPr="003246B4">
        <w:rPr>
          <w:rFonts w:ascii="Segoe UI Symbol" w:hAnsi="Segoe UI Symbol" w:cs="Segoe UI Symbol"/>
          <w:spacing w:val="-1"/>
          <w:sz w:val="8"/>
        </w:rPr>
        <w:t>⠀</w:t>
      </w:r>
      <w:r w:rsidRPr="003246B4">
        <w:rPr>
          <w:spacing w:val="-1"/>
        </w:rPr>
        <w:t>diatur dalam Pasal</w:t>
      </w:r>
      <w:r w:rsidR="00DC479A" w:rsidRPr="003246B4">
        <w:rPr>
          <w:rFonts w:ascii="Segoe UI Symbol" w:hAnsi="Segoe UI Symbol" w:cs="Segoe UI Symbol"/>
          <w:spacing w:val="-1"/>
          <w:sz w:val="8"/>
        </w:rPr>
        <w:t>⠀</w:t>
      </w:r>
      <w:r w:rsidRPr="003246B4">
        <w:rPr>
          <w:spacing w:val="-1"/>
        </w:rPr>
        <w:t>24 ayat (1).</w:t>
      </w:r>
      <w:r w:rsidR="00DC479A" w:rsidRPr="003246B4">
        <w:rPr>
          <w:rFonts w:ascii="Segoe UI Symbol" w:hAnsi="Segoe UI Symbol" w:cs="Segoe UI Symbol"/>
          <w:spacing w:val="-1"/>
          <w:sz w:val="8"/>
        </w:rPr>
        <w:t>⠀</w:t>
      </w:r>
      <w:r w:rsidRPr="003246B4">
        <w:rPr>
          <w:spacing w:val="-1"/>
        </w:rPr>
        <w:t>Dengan ketentuan ini,</w:t>
      </w:r>
      <w:r w:rsidR="00DC479A" w:rsidRPr="003246B4">
        <w:rPr>
          <w:rFonts w:ascii="Segoe UI Symbol" w:hAnsi="Segoe UI Symbol" w:cs="Segoe UI Symbol"/>
          <w:spacing w:val="-1"/>
          <w:sz w:val="8"/>
        </w:rPr>
        <w:t>⠀</w:t>
      </w:r>
      <w:r w:rsidRPr="003246B4">
        <w:rPr>
          <w:spacing w:val="-1"/>
        </w:rPr>
        <w:t>maka penggunaan diskresi</w:t>
      </w:r>
      <w:r w:rsidR="00DC479A" w:rsidRPr="003246B4">
        <w:rPr>
          <w:rFonts w:ascii="Segoe UI Symbol" w:hAnsi="Segoe UI Symbol" w:cs="Segoe UI Symbol"/>
          <w:spacing w:val="-1"/>
          <w:sz w:val="8"/>
        </w:rPr>
        <w:t>⠀</w:t>
      </w:r>
      <w:r w:rsidRPr="003246B4">
        <w:rPr>
          <w:spacing w:val="-1"/>
        </w:rPr>
        <w:t>oleh pejabat pemerintah</w:t>
      </w:r>
      <w:r w:rsidR="00DC479A" w:rsidRPr="003246B4">
        <w:rPr>
          <w:rFonts w:ascii="Segoe UI Symbol" w:hAnsi="Segoe UI Symbol" w:cs="Segoe UI Symbol"/>
          <w:spacing w:val="-1"/>
          <w:sz w:val="8"/>
        </w:rPr>
        <w:t>⠀</w:t>
      </w:r>
      <w:r w:rsidRPr="003246B4">
        <w:rPr>
          <w:spacing w:val="-1"/>
        </w:rPr>
        <w:t>tidaklah mudah dan</w:t>
      </w:r>
      <w:r w:rsidR="00DC479A" w:rsidRPr="003246B4">
        <w:rPr>
          <w:rFonts w:ascii="Segoe UI Symbol" w:hAnsi="Segoe UI Symbol" w:cs="Segoe UI Symbol"/>
          <w:spacing w:val="-1"/>
          <w:sz w:val="8"/>
        </w:rPr>
        <w:t>⠀</w:t>
      </w:r>
      <w:r w:rsidRPr="003246B4">
        <w:rPr>
          <w:spacing w:val="-1"/>
        </w:rPr>
        <w:t>bukan hal remeh.”</w:t>
      </w:r>
    </w:p>
    <w:p w14:paraId="2BBBCFCB" w14:textId="72FE3938" w:rsidR="00F3371D" w:rsidRDefault="00DD5343" w:rsidP="003C7B46">
      <w:pPr>
        <w:pStyle w:val="ListParagraph"/>
        <w:spacing w:line="276" w:lineRule="auto"/>
        <w:ind w:left="0" w:firstLine="425"/>
        <w:jc w:val="both"/>
        <w:rPr>
          <w:spacing w:val="-1"/>
        </w:rPr>
      </w:pPr>
      <w:r>
        <w:t xml:space="preserve">Penulis berpendapat setuju dengan pertimbangan hukum hakim mengenai objek sengketa ditinjau dari administrasi pemerintahan. </w:t>
      </w:r>
      <w:r w:rsidRPr="00DD5343">
        <w:t xml:space="preserve">Tindakan pemerintah yaitu Tergugat I bertentangan dengan Pasal 26 sebagai bentuk aspek prosedur dari pengguanaan diskresi saat keadaan bahaya sebagaimana dalil Tergugat I yang mengatakan jika diskresi yang dilakukannya untuk mengatasi stagnasi pemerintahan dalam “keadaan tertentu” yang dipahami Tergugat I sebagai keadaan bahaya. </w:t>
      </w:r>
      <w:r w:rsidR="00F3371D" w:rsidRPr="00F3371D">
        <w:rPr>
          <w:spacing w:val="-1"/>
        </w:rPr>
        <w:t>Sehingga</w:t>
      </w:r>
      <w:r w:rsidR="0044400E" w:rsidRPr="0044400E">
        <w:rPr>
          <w:rFonts w:ascii="Segoe UI Symbol" w:hAnsi="Segoe UI Symbol" w:cs="Segoe UI Symbol"/>
          <w:spacing w:val="-1"/>
          <w:sz w:val="6"/>
        </w:rPr>
        <w:t>⠀</w:t>
      </w:r>
      <w:r w:rsidR="00F3371D" w:rsidRPr="00F3371D">
        <w:rPr>
          <w:spacing w:val="-1"/>
        </w:rPr>
        <w:t>tidak</w:t>
      </w:r>
      <w:r w:rsidR="00DC479A" w:rsidRPr="00DC479A">
        <w:rPr>
          <w:rFonts w:ascii="Segoe UI Symbol" w:hAnsi="Segoe UI Symbol" w:cs="Segoe UI Symbol"/>
          <w:spacing w:val="-1"/>
          <w:sz w:val="8"/>
        </w:rPr>
        <w:t>⠀</w:t>
      </w:r>
      <w:r w:rsidR="00F3371D" w:rsidRPr="00F3371D">
        <w:rPr>
          <w:spacing w:val="-1"/>
        </w:rPr>
        <w:t>tepat jika</w:t>
      </w:r>
      <w:r w:rsidR="0044400E" w:rsidRPr="0044400E">
        <w:rPr>
          <w:rFonts w:ascii="Segoe UI Symbol" w:hAnsi="Segoe UI Symbol" w:cs="Segoe UI Symbol"/>
          <w:spacing w:val="-1"/>
          <w:sz w:val="6"/>
        </w:rPr>
        <w:t>⠀</w:t>
      </w:r>
      <w:r w:rsidR="00F3371D" w:rsidRPr="00F3371D">
        <w:rPr>
          <w:spacing w:val="-1"/>
        </w:rPr>
        <w:t>alasan diskresi</w:t>
      </w:r>
      <w:r w:rsidR="00DC479A" w:rsidRPr="00DC479A">
        <w:rPr>
          <w:rFonts w:ascii="Segoe UI Symbol" w:hAnsi="Segoe UI Symbol" w:cs="Segoe UI Symbol"/>
          <w:spacing w:val="-1"/>
          <w:sz w:val="8"/>
        </w:rPr>
        <w:t>⠀</w:t>
      </w:r>
      <w:r w:rsidR="00F3371D" w:rsidRPr="00F3371D">
        <w:rPr>
          <w:spacing w:val="-1"/>
        </w:rPr>
        <w:t>atau</w:t>
      </w:r>
      <w:r w:rsidR="0044400E" w:rsidRPr="0044400E">
        <w:rPr>
          <w:rFonts w:ascii="Segoe UI Symbol" w:hAnsi="Segoe UI Symbol" w:cs="Segoe UI Symbol"/>
          <w:spacing w:val="-1"/>
          <w:sz w:val="6"/>
        </w:rPr>
        <w:t>⠀</w:t>
      </w:r>
      <w:r w:rsidR="00F3371D" w:rsidRPr="00F3371D">
        <w:rPr>
          <w:spacing w:val="-1"/>
        </w:rPr>
        <w:t>tujuan diskresi yang</w:t>
      </w:r>
      <w:r w:rsidR="0044400E" w:rsidRPr="0044400E">
        <w:rPr>
          <w:rFonts w:ascii="Segoe UI Symbol" w:hAnsi="Segoe UI Symbol" w:cs="Segoe UI Symbol"/>
          <w:spacing w:val="-1"/>
          <w:sz w:val="6"/>
        </w:rPr>
        <w:t>⠀</w:t>
      </w:r>
      <w:r w:rsidR="00F3371D" w:rsidRPr="00F3371D">
        <w:rPr>
          <w:spacing w:val="-1"/>
        </w:rPr>
        <w:t>termaktub</w:t>
      </w:r>
      <w:r w:rsidR="00DC479A" w:rsidRPr="00DC479A">
        <w:rPr>
          <w:rFonts w:ascii="Segoe UI Symbol" w:hAnsi="Segoe UI Symbol" w:cs="Segoe UI Symbol"/>
          <w:spacing w:val="-1"/>
          <w:sz w:val="8"/>
        </w:rPr>
        <w:t>⠀</w:t>
      </w:r>
      <w:r w:rsidR="00F3371D" w:rsidRPr="00F3371D">
        <w:rPr>
          <w:spacing w:val="-1"/>
        </w:rPr>
        <w:t>dalam Pasal</w:t>
      </w:r>
      <w:r w:rsidR="0044400E" w:rsidRPr="0044400E">
        <w:rPr>
          <w:rFonts w:ascii="Segoe UI Symbol" w:hAnsi="Segoe UI Symbol" w:cs="Segoe UI Symbol"/>
          <w:spacing w:val="-1"/>
          <w:sz w:val="6"/>
        </w:rPr>
        <w:t>⠀</w:t>
      </w:r>
      <w:r w:rsidR="00F3371D" w:rsidRPr="00F3371D">
        <w:rPr>
          <w:spacing w:val="-1"/>
        </w:rPr>
        <w:t>22 ayat</w:t>
      </w:r>
      <w:r w:rsidR="00DC479A" w:rsidRPr="00DC479A">
        <w:rPr>
          <w:rFonts w:ascii="Segoe UI Symbol" w:hAnsi="Segoe UI Symbol" w:cs="Segoe UI Symbol"/>
          <w:spacing w:val="-1"/>
          <w:sz w:val="8"/>
        </w:rPr>
        <w:t>⠀</w:t>
      </w:r>
      <w:r w:rsidR="00F3371D" w:rsidRPr="00F3371D">
        <w:rPr>
          <w:spacing w:val="-1"/>
        </w:rPr>
        <w:t>(2)</w:t>
      </w:r>
      <w:r w:rsidR="0044400E" w:rsidRPr="0044400E">
        <w:rPr>
          <w:rFonts w:ascii="Segoe UI Symbol" w:hAnsi="Segoe UI Symbol" w:cs="Segoe UI Symbol"/>
          <w:spacing w:val="-1"/>
          <w:sz w:val="6"/>
        </w:rPr>
        <w:t>⠀</w:t>
      </w:r>
      <w:r w:rsidR="00F3371D" w:rsidRPr="00F3371D">
        <w:rPr>
          <w:spacing w:val="-1"/>
        </w:rPr>
        <w:t xml:space="preserve">UU AP </w:t>
      </w:r>
      <w:r w:rsidR="00F3371D" w:rsidRPr="00F3371D">
        <w:rPr>
          <w:spacing w:val="-1"/>
        </w:rPr>
        <w:lastRenderedPageBreak/>
        <w:t>dianggap</w:t>
      </w:r>
      <w:r w:rsidR="0044400E" w:rsidRPr="0044400E">
        <w:rPr>
          <w:rFonts w:ascii="Segoe UI Symbol" w:hAnsi="Segoe UI Symbol" w:cs="Segoe UI Symbol"/>
          <w:spacing w:val="-1"/>
        </w:rPr>
        <w:t>⠀</w:t>
      </w:r>
      <w:r w:rsidR="00F3371D" w:rsidRPr="00F3371D">
        <w:rPr>
          <w:spacing w:val="-1"/>
        </w:rPr>
        <w:t>sebagai unsur-unsur alternatif,</w:t>
      </w:r>
      <w:r w:rsidR="0044400E" w:rsidRPr="0044400E">
        <w:rPr>
          <w:rFonts w:ascii="Segoe UI Symbol" w:hAnsi="Segoe UI Symbol" w:cs="Segoe UI Symbol"/>
          <w:spacing w:val="-1"/>
        </w:rPr>
        <w:t>⠀</w:t>
      </w:r>
      <w:r w:rsidR="00F3371D" w:rsidRPr="00F3371D">
        <w:rPr>
          <w:spacing w:val="-1"/>
        </w:rPr>
        <w:t>karena sesungguhnya</w:t>
      </w:r>
      <w:r w:rsidR="00DC479A" w:rsidRPr="00DC479A">
        <w:rPr>
          <w:rFonts w:ascii="Segoe UI Symbol" w:hAnsi="Segoe UI Symbol" w:cs="Segoe UI Symbol"/>
          <w:spacing w:val="-1"/>
        </w:rPr>
        <w:t>⠀</w:t>
      </w:r>
      <w:r w:rsidR="00F3371D" w:rsidRPr="00F3371D">
        <w:rPr>
          <w:spacing w:val="-1"/>
        </w:rPr>
        <w:t>muatan</w:t>
      </w:r>
      <w:r w:rsidR="0044400E" w:rsidRPr="0044400E">
        <w:rPr>
          <w:rFonts w:ascii="Segoe UI Symbol" w:hAnsi="Segoe UI Symbol" w:cs="Segoe UI Symbol"/>
          <w:spacing w:val="-1"/>
          <w:sz w:val="16"/>
        </w:rPr>
        <w:t>⠀</w:t>
      </w:r>
      <w:r w:rsidR="00F3371D" w:rsidRPr="00F3371D">
        <w:rPr>
          <w:spacing w:val="-1"/>
        </w:rPr>
        <w:t>unsur tersebut harus</w:t>
      </w:r>
      <w:r w:rsidR="0044400E" w:rsidRPr="0044400E">
        <w:rPr>
          <w:rFonts w:ascii="Segoe UI Symbol" w:hAnsi="Segoe UI Symbol" w:cs="Segoe UI Symbol"/>
          <w:spacing w:val="-1"/>
          <w:sz w:val="16"/>
        </w:rPr>
        <w:t>⠀</w:t>
      </w:r>
      <w:r w:rsidR="00F3371D" w:rsidRPr="00F3371D">
        <w:rPr>
          <w:spacing w:val="-1"/>
        </w:rPr>
        <w:t>terpenuhi kesemuanya</w:t>
      </w:r>
      <w:r w:rsidR="00DC479A" w:rsidRPr="00DC479A">
        <w:rPr>
          <w:rFonts w:ascii="Segoe UI Symbol" w:hAnsi="Segoe UI Symbol" w:cs="Segoe UI Symbol"/>
          <w:spacing w:val="-1"/>
          <w:sz w:val="24"/>
        </w:rPr>
        <w:t>⠀</w:t>
      </w:r>
      <w:r w:rsidR="00F3371D" w:rsidRPr="00F3371D">
        <w:rPr>
          <w:spacing w:val="-1"/>
        </w:rPr>
        <w:t>dan</w:t>
      </w:r>
      <w:r w:rsidR="0044400E" w:rsidRPr="0044400E">
        <w:rPr>
          <w:rFonts w:ascii="Segoe UI Symbol" w:hAnsi="Segoe UI Symbol" w:cs="Segoe UI Symbol"/>
          <w:spacing w:val="-1"/>
          <w:sz w:val="16"/>
        </w:rPr>
        <w:t>⠀</w:t>
      </w:r>
      <w:r w:rsidR="00F3371D" w:rsidRPr="00F3371D">
        <w:rPr>
          <w:spacing w:val="-1"/>
        </w:rPr>
        <w:t>karenanya pula merupakan</w:t>
      </w:r>
      <w:r w:rsidR="0044400E" w:rsidRPr="0044400E">
        <w:rPr>
          <w:rFonts w:ascii="Segoe UI Symbol" w:hAnsi="Segoe UI Symbol" w:cs="Segoe UI Symbol"/>
          <w:spacing w:val="-1"/>
          <w:sz w:val="16"/>
        </w:rPr>
        <w:t>⠀</w:t>
      </w:r>
      <w:r w:rsidR="00F3371D" w:rsidRPr="00F3371D">
        <w:rPr>
          <w:spacing w:val="-1"/>
        </w:rPr>
        <w:t>unsur kumulatif.</w:t>
      </w:r>
    </w:p>
    <w:p w14:paraId="2BBBCFCC" w14:textId="77777777" w:rsidR="00EB3466" w:rsidRPr="00EB3466" w:rsidRDefault="00EB3466" w:rsidP="00EB3466">
      <w:pPr>
        <w:pStyle w:val="ListParagraph"/>
        <w:numPr>
          <w:ilvl w:val="0"/>
          <w:numId w:val="21"/>
        </w:numPr>
        <w:ind w:left="426" w:hanging="426"/>
        <w:jc w:val="both"/>
        <w:rPr>
          <w:b/>
          <w:spacing w:val="-1"/>
        </w:rPr>
      </w:pPr>
      <w:r w:rsidRPr="00900114">
        <w:rPr>
          <w:b/>
          <w:spacing w:val="-1"/>
        </w:rPr>
        <w:t>Akibat Hukum bagi Para Pihak dalam Putusan No. 30/G/TF/2019/PTUN-JKT</w:t>
      </w:r>
    </w:p>
    <w:p w14:paraId="2BBBCFCE" w14:textId="48BC2AEF" w:rsidR="004504E8" w:rsidRPr="004504E8" w:rsidRDefault="004504E8" w:rsidP="003246B4">
      <w:pPr>
        <w:pStyle w:val="BodyText"/>
        <w:spacing w:line="276" w:lineRule="auto"/>
        <w:ind w:firstLine="426"/>
      </w:pPr>
      <w:bookmarkStart w:id="3" w:name="_Hlk99469161"/>
      <w:r w:rsidRPr="004504E8">
        <w:t>Para Penggugat dalam Putusan No. 30/G/TF/2019/PTUN-JKT</w:t>
      </w:r>
      <w:r w:rsidR="00F47B80" w:rsidRPr="00F47B80">
        <w:rPr>
          <w:rFonts w:ascii="Segoe UI Symbol" w:hAnsi="Segoe UI Symbol" w:cs="Segoe UI Symbol"/>
          <w:sz w:val="16"/>
        </w:rPr>
        <w:t>⠀</w:t>
      </w:r>
      <w:r w:rsidRPr="004504E8">
        <w:t>harus dilandaskan pada</w:t>
      </w:r>
      <w:r w:rsidR="00F47B80" w:rsidRPr="00F47B80">
        <w:rPr>
          <w:rFonts w:ascii="Segoe UI Symbol" w:hAnsi="Segoe UI Symbol" w:cs="Segoe UI Symbol"/>
          <w:sz w:val="16"/>
        </w:rPr>
        <w:t>⠀</w:t>
      </w:r>
      <w:r w:rsidRPr="004504E8">
        <w:t>Pasal 53 Ayat</w:t>
      </w:r>
      <w:r w:rsidR="00F47B80" w:rsidRPr="00F47B80">
        <w:rPr>
          <w:rFonts w:ascii="Segoe UI Symbol" w:hAnsi="Segoe UI Symbol" w:cs="Segoe UI Symbol"/>
          <w:sz w:val="16"/>
        </w:rPr>
        <w:t>⠀</w:t>
      </w:r>
      <w:r w:rsidRPr="004504E8">
        <w:t>(1) UU PTUN</w:t>
      </w:r>
      <w:r w:rsidR="00F47B80" w:rsidRPr="00F47B80">
        <w:rPr>
          <w:rFonts w:ascii="Segoe UI Symbol" w:hAnsi="Segoe UI Symbol" w:cs="Segoe UI Symbol"/>
          <w:sz w:val="16"/>
        </w:rPr>
        <w:t>⠀</w:t>
      </w:r>
      <w:r w:rsidRPr="004504E8">
        <w:t>yang menyatakan secara</w:t>
      </w:r>
      <w:r w:rsidR="00F47B80" w:rsidRPr="00F47B80">
        <w:rPr>
          <w:rFonts w:ascii="Segoe UI Symbol" w:hAnsi="Segoe UI Symbol" w:cs="Segoe UI Symbol"/>
          <w:sz w:val="16"/>
        </w:rPr>
        <w:t>⠀</w:t>
      </w:r>
      <w:r w:rsidRPr="004504E8">
        <w:t xml:space="preserve">tegas: </w:t>
      </w:r>
      <w:bookmarkEnd w:id="3"/>
      <w:r w:rsidRPr="004504E8">
        <w:t xml:space="preserve">“Orang atau badan hukum perdata yang merasa kepentingannya dirugikan oleh suatu Keputusan Tata Usaha Negara dapat mengajukan gugatan tertulis kepada pengadilan yang berwenang yang berisi tuntutan agar Keputusan Tata Usaha Negara yang disengketakan itu dinyatakan batal atau tidak sah, dengan atau tanpa disertai tuntutan ganti rugi dan/atau direhabilitasi.” </w:t>
      </w:r>
      <w:r w:rsidRPr="004504E8">
        <w:rPr>
          <w:i/>
          <w:iCs/>
        </w:rPr>
        <w:t xml:space="preserve">jo. </w:t>
      </w:r>
      <w:r w:rsidRPr="004504E8">
        <w:t>Pasal 1 angka 5 dan 6 &amp; Pasal 3 PERMA 2/2019</w:t>
      </w:r>
    </w:p>
    <w:p w14:paraId="2BBBCFCF" w14:textId="4056D020" w:rsidR="004504E8" w:rsidRPr="004504E8" w:rsidRDefault="004504E8" w:rsidP="004504E8">
      <w:pPr>
        <w:pStyle w:val="BodyText"/>
        <w:spacing w:line="276" w:lineRule="auto"/>
        <w:ind w:firstLine="426"/>
      </w:pPr>
      <w:r w:rsidRPr="004504E8">
        <w:t>Penggugat I,</w:t>
      </w:r>
      <w:r w:rsidR="00F47B80" w:rsidRPr="00F47B80">
        <w:rPr>
          <w:rFonts w:ascii="Segoe UI Symbol" w:hAnsi="Segoe UI Symbol" w:cs="Segoe UI Symbol"/>
          <w:sz w:val="16"/>
        </w:rPr>
        <w:t>⠀</w:t>
      </w:r>
      <w:r w:rsidRPr="004504E8">
        <w:t>Aliansi Jurnalis Independen</w:t>
      </w:r>
      <w:r w:rsidR="00F47B80" w:rsidRPr="00F47B80">
        <w:rPr>
          <w:rFonts w:ascii="Segoe UI Symbol" w:hAnsi="Segoe UI Symbol" w:cs="Segoe UI Symbol"/>
          <w:sz w:val="16"/>
        </w:rPr>
        <w:t>⠀</w:t>
      </w:r>
      <w:r w:rsidRPr="004504E8">
        <w:t>(AJI) merupakan Organisasi</w:t>
      </w:r>
      <w:r w:rsidR="00F47B80" w:rsidRPr="00F47B80">
        <w:rPr>
          <w:rFonts w:ascii="Segoe UI Symbol" w:hAnsi="Segoe UI Symbol" w:cs="Segoe UI Symbol"/>
          <w:sz w:val="16"/>
        </w:rPr>
        <w:t>⠀</w:t>
      </w:r>
      <w:r w:rsidRPr="004504E8">
        <w:t>Profesi yang melakukan</w:t>
      </w:r>
      <w:r w:rsidR="00F47B80" w:rsidRPr="00F47B80">
        <w:rPr>
          <w:rFonts w:ascii="Segoe UI Symbol" w:hAnsi="Segoe UI Symbol" w:cs="Segoe UI Symbol"/>
          <w:sz w:val="16"/>
        </w:rPr>
        <w:t>⠀</w:t>
      </w:r>
      <w:r w:rsidRPr="004504E8">
        <w:t>advokasi untuk memperjuangkan</w:t>
      </w:r>
      <w:r w:rsidR="00F47B80" w:rsidRPr="00F47B80">
        <w:rPr>
          <w:rFonts w:ascii="Segoe UI Symbol" w:hAnsi="Segoe UI Symbol" w:cs="Segoe UI Symbol"/>
          <w:sz w:val="16"/>
        </w:rPr>
        <w:t>⠀</w:t>
      </w:r>
      <w:r w:rsidRPr="004504E8">
        <w:t>kepentingan kebebasan Pers berupa</w:t>
      </w:r>
      <w:r w:rsidR="00F47B80" w:rsidRPr="00F47B80">
        <w:rPr>
          <w:rFonts w:ascii="Segoe UI Symbol" w:hAnsi="Segoe UI Symbol" w:cs="Segoe UI Symbol"/>
          <w:sz w:val="4"/>
        </w:rPr>
        <w:t>⠀</w:t>
      </w:r>
      <w:r w:rsidRPr="004504E8">
        <w:t>hak berpendapat, hak</w:t>
      </w:r>
      <w:r w:rsidR="00F47B80" w:rsidRPr="00F47B80">
        <w:rPr>
          <w:rFonts w:ascii="Segoe UI Symbol" w:hAnsi="Segoe UI Symbol" w:cs="Segoe UI Symbol"/>
          <w:sz w:val="4"/>
        </w:rPr>
        <w:t>⠀</w:t>
      </w:r>
      <w:r w:rsidRPr="004504E8">
        <w:t>atas informasi, hak</w:t>
      </w:r>
      <w:r w:rsidR="00F47B80" w:rsidRPr="00F47B80">
        <w:rPr>
          <w:rFonts w:ascii="Segoe UI Symbol" w:hAnsi="Segoe UI Symbol" w:cs="Segoe UI Symbol"/>
          <w:sz w:val="4"/>
        </w:rPr>
        <w:t>⠀</w:t>
      </w:r>
      <w:r w:rsidRPr="004504E8">
        <w:t>berkumpul dan hak</w:t>
      </w:r>
      <w:r w:rsidR="00F47B80" w:rsidRPr="00F47B80">
        <w:rPr>
          <w:rFonts w:ascii="Segoe UI Symbol" w:hAnsi="Segoe UI Symbol" w:cs="Segoe UI Symbol"/>
          <w:sz w:val="4"/>
        </w:rPr>
        <w:t>⠀</w:t>
      </w:r>
      <w:r w:rsidRPr="004504E8">
        <w:t>berserikat, serta memperjuangkan</w:t>
      </w:r>
      <w:r w:rsidR="00F47B80" w:rsidRPr="00F47B80">
        <w:rPr>
          <w:rFonts w:ascii="Segoe UI Symbol" w:hAnsi="Segoe UI Symbol" w:cs="Segoe UI Symbol"/>
          <w:sz w:val="4"/>
        </w:rPr>
        <w:t>⠀</w:t>
      </w:r>
      <w:r w:rsidRPr="004504E8">
        <w:t>harkat martabat dan</w:t>
      </w:r>
      <w:r w:rsidR="00F47B80" w:rsidRPr="00F47B80">
        <w:rPr>
          <w:rFonts w:ascii="Segoe UI Symbol" w:hAnsi="Segoe UI Symbol" w:cs="Segoe UI Symbol"/>
          <w:sz w:val="4"/>
        </w:rPr>
        <w:t>⠀</w:t>
      </w:r>
      <w:r w:rsidRPr="004504E8">
        <w:t>kesejahteraan para wartawan.</w:t>
      </w:r>
      <w:r w:rsidR="00F47B80" w:rsidRPr="00F47B80">
        <w:rPr>
          <w:rFonts w:ascii="Segoe UI Symbol" w:hAnsi="Segoe UI Symbol" w:cs="Segoe UI Symbol"/>
          <w:sz w:val="4"/>
        </w:rPr>
        <w:t>⠀</w:t>
      </w:r>
      <w:r w:rsidRPr="004504E8">
        <w:t>Kemudian Penggugat II, Pembela</w:t>
      </w:r>
      <w:r w:rsidR="00F47B80" w:rsidRPr="00F47B80">
        <w:rPr>
          <w:rFonts w:ascii="Segoe UI Symbol" w:hAnsi="Segoe UI Symbol" w:cs="Segoe UI Symbol"/>
          <w:sz w:val="4"/>
        </w:rPr>
        <w:t>⠀</w:t>
      </w:r>
      <w:r w:rsidRPr="004504E8">
        <w:t>Kebebasan Berekspresi Asia</w:t>
      </w:r>
      <w:r w:rsidR="00F47B80" w:rsidRPr="00F47B80">
        <w:rPr>
          <w:rFonts w:ascii="Segoe UI Symbol" w:hAnsi="Segoe UI Symbol" w:cs="Segoe UI Symbol"/>
          <w:sz w:val="4"/>
        </w:rPr>
        <w:t>⠀</w:t>
      </w:r>
      <w:r w:rsidRPr="004504E8">
        <w:t>Tenggara (SAFEnet) adalah</w:t>
      </w:r>
      <w:r w:rsidR="00F47B80" w:rsidRPr="00F47B80">
        <w:rPr>
          <w:rFonts w:ascii="Segoe UI Symbol" w:hAnsi="Segoe UI Symbol" w:cs="Segoe UI Symbol"/>
          <w:sz w:val="4"/>
        </w:rPr>
        <w:t>⠀</w:t>
      </w:r>
      <w:r w:rsidRPr="004504E8">
        <w:t>Badan Hukum Perkumpulan</w:t>
      </w:r>
      <w:r w:rsidR="00F47B80" w:rsidRPr="00F47B80">
        <w:rPr>
          <w:rFonts w:ascii="Segoe UI Symbol" w:hAnsi="Segoe UI Symbol" w:cs="Segoe UI Symbol"/>
          <w:sz w:val="4"/>
        </w:rPr>
        <w:t>⠀</w:t>
      </w:r>
      <w:r w:rsidRPr="004504E8">
        <w:t>yang didirikan sejak</w:t>
      </w:r>
      <w:r w:rsidR="003246B4">
        <w:rPr>
          <w:lang w:val="id-ID"/>
        </w:rPr>
        <w:t xml:space="preserve"> </w:t>
      </w:r>
      <w:r w:rsidR="00F47B80" w:rsidRPr="00F47B80">
        <w:rPr>
          <w:rFonts w:ascii="Segoe UI Symbol" w:hAnsi="Segoe UI Symbol" w:cs="Segoe UI Symbol"/>
          <w:sz w:val="4"/>
        </w:rPr>
        <w:t>⠀</w:t>
      </w:r>
      <w:r w:rsidRPr="004504E8">
        <w:t>27 Juni 2013</w:t>
      </w:r>
      <w:r w:rsidR="00F47B80" w:rsidRPr="00F47B80">
        <w:rPr>
          <w:rFonts w:ascii="Segoe UI Symbol" w:hAnsi="Segoe UI Symbol" w:cs="Segoe UI Symbol"/>
          <w:sz w:val="4"/>
        </w:rPr>
        <w:t>⠀</w:t>
      </w:r>
      <w:r w:rsidRPr="004504E8">
        <w:t>[Pasal 2 Akta</w:t>
      </w:r>
      <w:r w:rsidR="00F47B80" w:rsidRPr="00F47B80">
        <w:rPr>
          <w:rFonts w:ascii="Segoe UI Symbol" w:hAnsi="Segoe UI Symbol" w:cs="Segoe UI Symbol"/>
          <w:sz w:val="4"/>
        </w:rPr>
        <w:t>⠀</w:t>
      </w:r>
      <w:r w:rsidRPr="004504E8">
        <w:t>Pendirian], sebuah organisasi</w:t>
      </w:r>
      <w:r w:rsidR="00F47B80" w:rsidRPr="00F47B80">
        <w:rPr>
          <w:rFonts w:ascii="Segoe UI Symbol" w:hAnsi="Segoe UI Symbol" w:cs="Segoe UI Symbol"/>
          <w:sz w:val="4"/>
        </w:rPr>
        <w:t>⠀</w:t>
      </w:r>
      <w:r w:rsidRPr="004504E8">
        <w:t>yang fokus serta</w:t>
      </w:r>
      <w:r w:rsidR="00F47B80" w:rsidRPr="00F47B80">
        <w:rPr>
          <w:rFonts w:ascii="Segoe UI Symbol" w:hAnsi="Segoe UI Symbol" w:cs="Segoe UI Symbol"/>
          <w:sz w:val="4"/>
        </w:rPr>
        <w:t>⠀</w:t>
      </w:r>
      <w:r w:rsidRPr="004504E8">
        <w:t>konsisten melakukan</w:t>
      </w:r>
      <w:r w:rsidR="00F47B80" w:rsidRPr="00F47B80">
        <w:rPr>
          <w:rFonts w:ascii="Segoe UI Symbol" w:hAnsi="Segoe UI Symbol" w:cs="Segoe UI Symbol"/>
          <w:sz w:val="6"/>
        </w:rPr>
        <w:t>⠀</w:t>
      </w:r>
      <w:r w:rsidRPr="004504E8">
        <w:t>advokasi dan edukasi untuk</w:t>
      </w:r>
      <w:r w:rsidR="00F47B80" w:rsidRPr="00F47B80">
        <w:rPr>
          <w:rFonts w:ascii="Segoe UI Symbol" w:hAnsi="Segoe UI Symbol" w:cs="Segoe UI Symbol"/>
          <w:sz w:val="6"/>
        </w:rPr>
        <w:t>⠀</w:t>
      </w:r>
      <w:r w:rsidRPr="004504E8">
        <w:t>memperjuangkan hak-hak digital</w:t>
      </w:r>
      <w:r w:rsidR="00F47B80" w:rsidRPr="00F47B80">
        <w:rPr>
          <w:rFonts w:ascii="Segoe UI Symbol" w:hAnsi="Segoe UI Symbol" w:cs="Segoe UI Symbol"/>
          <w:sz w:val="6"/>
        </w:rPr>
        <w:t>⠀</w:t>
      </w:r>
      <w:r w:rsidRPr="004504E8">
        <w:t>berupa Hak untuk berekspresi,</w:t>
      </w:r>
      <w:r w:rsidR="00F47B80" w:rsidRPr="00F47B80">
        <w:rPr>
          <w:rFonts w:ascii="Segoe UI Symbol" w:hAnsi="Segoe UI Symbol" w:cs="Segoe UI Symbol"/>
          <w:sz w:val="6"/>
        </w:rPr>
        <w:t>⠀</w:t>
      </w:r>
      <w:r w:rsidRPr="004504E8">
        <w:t>Hak mengakses informasi</w:t>
      </w:r>
      <w:r w:rsidR="00F47B80" w:rsidRPr="00F47B80">
        <w:rPr>
          <w:rFonts w:ascii="Segoe UI Symbol" w:hAnsi="Segoe UI Symbol" w:cs="Segoe UI Symbol"/>
          <w:sz w:val="6"/>
        </w:rPr>
        <w:t>⠀</w:t>
      </w:r>
      <w:r w:rsidRPr="004504E8">
        <w:t>dan Hak atas</w:t>
      </w:r>
      <w:r w:rsidR="00F47B80" w:rsidRPr="00F47B80">
        <w:rPr>
          <w:rFonts w:ascii="Segoe UI Symbol" w:hAnsi="Segoe UI Symbol" w:cs="Segoe UI Symbol"/>
          <w:sz w:val="6"/>
        </w:rPr>
        <w:t>⠀</w:t>
      </w:r>
      <w:r w:rsidRPr="004504E8">
        <w:t>rasa aman.</w:t>
      </w:r>
    </w:p>
    <w:p w14:paraId="2BBBCFD0" w14:textId="7B928EB1" w:rsidR="004504E8" w:rsidRPr="004504E8" w:rsidRDefault="004504E8" w:rsidP="004504E8">
      <w:pPr>
        <w:pStyle w:val="BodyText"/>
        <w:spacing w:line="276" w:lineRule="auto"/>
        <w:ind w:firstLine="426"/>
      </w:pPr>
      <w:r w:rsidRPr="004504E8">
        <w:t>Beberapa poin</w:t>
      </w:r>
      <w:r w:rsidR="00F47B80" w:rsidRPr="00F47B80">
        <w:rPr>
          <w:rFonts w:ascii="Segoe UI Symbol" w:hAnsi="Segoe UI Symbol" w:cs="Segoe UI Symbol"/>
          <w:sz w:val="6"/>
        </w:rPr>
        <w:t>⠀</w:t>
      </w:r>
      <w:r w:rsidRPr="004504E8">
        <w:t>kerugian dari masing-masing</w:t>
      </w:r>
      <w:r w:rsidR="00F47B80" w:rsidRPr="00F47B80">
        <w:rPr>
          <w:rFonts w:ascii="Segoe UI Symbol" w:hAnsi="Segoe UI Symbol" w:cs="Segoe UI Symbol"/>
          <w:sz w:val="6"/>
        </w:rPr>
        <w:t>⠀</w:t>
      </w:r>
      <w:r w:rsidRPr="004504E8">
        <w:t>pihak penggugat diantaranya,</w:t>
      </w:r>
      <w:r w:rsidR="00F47B80" w:rsidRPr="00F47B80">
        <w:rPr>
          <w:rFonts w:ascii="Segoe UI Symbol" w:hAnsi="Segoe UI Symbol" w:cs="Segoe UI Symbol"/>
          <w:sz w:val="6"/>
        </w:rPr>
        <w:t>⠀</w:t>
      </w:r>
      <w:r w:rsidRPr="004504E8">
        <w:t>terhambatnya proses verifikasi jurnalistik</w:t>
      </w:r>
      <w:r w:rsidR="00F47B80" w:rsidRPr="00F47B80">
        <w:rPr>
          <w:rFonts w:ascii="Segoe UI Symbol" w:hAnsi="Segoe UI Symbol" w:cs="Segoe UI Symbol"/>
          <w:sz w:val="6"/>
        </w:rPr>
        <w:t>⠀</w:t>
      </w:r>
      <w:r w:rsidRPr="004504E8">
        <w:t>oleh Media Pers</w:t>
      </w:r>
      <w:r w:rsidR="00F47B80" w:rsidRPr="00F47B80">
        <w:rPr>
          <w:rFonts w:ascii="Segoe UI Symbol" w:hAnsi="Segoe UI Symbol" w:cs="Segoe UI Symbol"/>
          <w:sz w:val="6"/>
        </w:rPr>
        <w:t>⠀</w:t>
      </w:r>
      <w:r w:rsidRPr="004504E8">
        <w:t>Tabloid Jubi, hambatan</w:t>
      </w:r>
      <w:r w:rsidR="00F47B80" w:rsidRPr="00F47B80">
        <w:rPr>
          <w:rFonts w:ascii="Segoe UI Symbol" w:hAnsi="Segoe UI Symbol" w:cs="Segoe UI Symbol"/>
          <w:sz w:val="6"/>
        </w:rPr>
        <w:t>⠀</w:t>
      </w:r>
      <w:r w:rsidRPr="004504E8">
        <w:t>dalam menerima</w:t>
      </w:r>
      <w:r w:rsidR="00F47B80" w:rsidRPr="00F47B80">
        <w:rPr>
          <w:rFonts w:ascii="Segoe UI Symbol" w:hAnsi="Segoe UI Symbol" w:cs="Segoe UI Symbol"/>
          <w:sz w:val="6"/>
        </w:rPr>
        <w:t>⠀</w:t>
      </w:r>
      <w:r w:rsidRPr="004504E8">
        <w:t>data dari wartawan</w:t>
      </w:r>
      <w:r w:rsidR="00F47B80" w:rsidRPr="00F47B80">
        <w:rPr>
          <w:rFonts w:ascii="Segoe UI Symbol" w:hAnsi="Segoe UI Symbol" w:cs="Segoe UI Symbol"/>
          <w:sz w:val="6"/>
        </w:rPr>
        <w:t>⠀</w:t>
      </w:r>
      <w:r w:rsidRPr="004504E8">
        <w:t>ke media cetak</w:t>
      </w:r>
      <w:r w:rsidR="00F47B80" w:rsidRPr="00F47B80">
        <w:rPr>
          <w:rFonts w:ascii="Segoe UI Symbol" w:hAnsi="Segoe UI Symbol" w:cs="Segoe UI Symbol"/>
          <w:sz w:val="6"/>
        </w:rPr>
        <w:t>⠀</w:t>
      </w:r>
      <w:r w:rsidRPr="004504E8">
        <w:t>Cendrawasih Pos karena</w:t>
      </w:r>
      <w:r w:rsidR="00F47B80" w:rsidRPr="00F47B80">
        <w:rPr>
          <w:rFonts w:ascii="Segoe UI Symbol" w:hAnsi="Segoe UI Symbol" w:cs="Segoe UI Symbol"/>
          <w:sz w:val="6"/>
        </w:rPr>
        <w:t>⠀</w:t>
      </w:r>
      <w:r w:rsidRPr="004504E8">
        <w:t>data informasi dikirimkan</w:t>
      </w:r>
      <w:r w:rsidR="00F47B80" w:rsidRPr="00F47B80">
        <w:rPr>
          <w:rFonts w:ascii="Segoe UI Symbol" w:hAnsi="Segoe UI Symbol" w:cs="Segoe UI Symbol"/>
          <w:sz w:val="6"/>
        </w:rPr>
        <w:t>⠀</w:t>
      </w:r>
      <w:r w:rsidRPr="004504E8">
        <w:t>melalui email atau media</w:t>
      </w:r>
      <w:r w:rsidR="00F47B80" w:rsidRPr="00F47B80">
        <w:rPr>
          <w:rFonts w:ascii="Segoe UI Symbol" w:hAnsi="Segoe UI Symbol" w:cs="Segoe UI Symbol"/>
          <w:sz w:val="6"/>
        </w:rPr>
        <w:t>⠀</w:t>
      </w:r>
      <w:r w:rsidRPr="004504E8">
        <w:t>Whatsapp, terkendalanya proses</w:t>
      </w:r>
      <w:r w:rsidR="00F47B80" w:rsidRPr="00F47B80">
        <w:rPr>
          <w:rFonts w:ascii="Segoe UI Symbol" w:hAnsi="Segoe UI Symbol" w:cs="Segoe UI Symbol"/>
          <w:sz w:val="6"/>
        </w:rPr>
        <w:t>⠀</w:t>
      </w:r>
      <w:r w:rsidRPr="004504E8">
        <w:t>verifikasi terhadap pemberitaan</w:t>
      </w:r>
      <w:r w:rsidR="00F47B80" w:rsidRPr="00F47B80">
        <w:rPr>
          <w:rFonts w:ascii="Segoe UI Symbol" w:hAnsi="Segoe UI Symbol" w:cs="Segoe UI Symbol"/>
          <w:sz w:val="6"/>
        </w:rPr>
        <w:t>⠀</w:t>
      </w:r>
      <w:r w:rsidRPr="004504E8">
        <w:t>terkini oleh Tim</w:t>
      </w:r>
      <w:r w:rsidR="00F47B80" w:rsidRPr="00F47B80">
        <w:rPr>
          <w:rFonts w:ascii="Segoe UI Symbol" w:hAnsi="Segoe UI Symbol" w:cs="Segoe UI Symbol"/>
          <w:sz w:val="6"/>
        </w:rPr>
        <w:t>⠀</w:t>
      </w:r>
      <w:r w:rsidRPr="004504E8">
        <w:t>Cek Fakta Tempo</w:t>
      </w:r>
      <w:r w:rsidR="00F47B80" w:rsidRPr="00F47B80">
        <w:rPr>
          <w:rFonts w:ascii="Segoe UI Symbol" w:hAnsi="Segoe UI Symbol" w:cs="Segoe UI Symbol"/>
          <w:sz w:val="6"/>
        </w:rPr>
        <w:t>⠀</w:t>
      </w:r>
      <w:r w:rsidRPr="004504E8">
        <w:t>demikian pula dialami oleh</w:t>
      </w:r>
      <w:r w:rsidR="00F47B80" w:rsidRPr="00F47B80">
        <w:rPr>
          <w:rFonts w:ascii="Segoe UI Symbol" w:hAnsi="Segoe UI Symbol" w:cs="Segoe UI Symbol"/>
          <w:sz w:val="6"/>
        </w:rPr>
        <w:t>⠀</w:t>
      </w:r>
      <w:r w:rsidRPr="004504E8">
        <w:t>tim CNN Indonesia</w:t>
      </w:r>
      <w:r w:rsidR="00F47B80" w:rsidRPr="00F47B80">
        <w:rPr>
          <w:rFonts w:ascii="Segoe UI Symbol" w:hAnsi="Segoe UI Symbol" w:cs="Segoe UI Symbol"/>
          <w:sz w:val="6"/>
        </w:rPr>
        <w:t>⠀</w:t>
      </w:r>
      <w:r w:rsidRPr="004504E8">
        <w:t>TV. Dari pihak Penggugat</w:t>
      </w:r>
      <w:r w:rsidR="00F47B80" w:rsidRPr="00F47B80">
        <w:rPr>
          <w:rFonts w:ascii="Segoe UI Symbol" w:hAnsi="Segoe UI Symbol" w:cs="Segoe UI Symbol"/>
          <w:sz w:val="6"/>
        </w:rPr>
        <w:t>⠀</w:t>
      </w:r>
      <w:r w:rsidRPr="004504E8">
        <w:t>II, bentuk-bentuk kerugian</w:t>
      </w:r>
      <w:r w:rsidR="00F47B80" w:rsidRPr="00F47B80">
        <w:rPr>
          <w:rFonts w:ascii="Segoe UI Symbol" w:hAnsi="Segoe UI Symbol" w:cs="Segoe UI Symbol"/>
          <w:sz w:val="6"/>
        </w:rPr>
        <w:t>⠀</w:t>
      </w:r>
      <w:r w:rsidRPr="004504E8">
        <w:t>meliputi, terhentinya program</w:t>
      </w:r>
      <w:r w:rsidR="00F47B80" w:rsidRPr="00F47B80">
        <w:rPr>
          <w:rFonts w:ascii="Segoe UI Symbol" w:hAnsi="Segoe UI Symbol" w:cs="Segoe UI Symbol"/>
          <w:sz w:val="6"/>
        </w:rPr>
        <w:t>⠀</w:t>
      </w:r>
      <w:r w:rsidRPr="004504E8">
        <w:t>Organisasi SAFEnet Sub</w:t>
      </w:r>
      <w:r w:rsidR="00F47B80" w:rsidRPr="00F47B80">
        <w:rPr>
          <w:rFonts w:ascii="Segoe UI Symbol" w:hAnsi="Segoe UI Symbol" w:cs="Segoe UI Symbol"/>
          <w:sz w:val="6"/>
        </w:rPr>
        <w:t>⠀</w:t>
      </w:r>
      <w:r w:rsidRPr="004504E8">
        <w:t>Divisi Papua dan</w:t>
      </w:r>
      <w:r w:rsidR="00F47B80" w:rsidRPr="00F47B80">
        <w:rPr>
          <w:rFonts w:ascii="Segoe UI Symbol" w:hAnsi="Segoe UI Symbol" w:cs="Segoe UI Symbol"/>
          <w:sz w:val="6"/>
        </w:rPr>
        <w:t>⠀</w:t>
      </w:r>
      <w:r w:rsidRPr="004504E8">
        <w:t>Papua Barat karena</w:t>
      </w:r>
      <w:r w:rsidR="00F47B80" w:rsidRPr="00F47B80">
        <w:rPr>
          <w:rFonts w:ascii="Segoe UI Symbol" w:hAnsi="Segoe UI Symbol" w:cs="Segoe UI Symbol"/>
          <w:sz w:val="16"/>
        </w:rPr>
        <w:t>⠀</w:t>
      </w:r>
      <w:r w:rsidRPr="004504E8">
        <w:t>tidak dapat melakukan</w:t>
      </w:r>
      <w:r w:rsidR="00F47B80" w:rsidRPr="00F47B80">
        <w:rPr>
          <w:rFonts w:ascii="Segoe UI Symbol" w:hAnsi="Segoe UI Symbol" w:cs="Segoe UI Symbol"/>
          <w:sz w:val="16"/>
        </w:rPr>
        <w:t>⠀</w:t>
      </w:r>
      <w:r w:rsidRPr="004504E8">
        <w:t>koordinasi dan komunikasi</w:t>
      </w:r>
      <w:r w:rsidR="00F47B80" w:rsidRPr="00F47B80">
        <w:rPr>
          <w:rFonts w:ascii="Segoe UI Symbol" w:hAnsi="Segoe UI Symbol" w:cs="Segoe UI Symbol"/>
          <w:sz w:val="16"/>
        </w:rPr>
        <w:t>⠀</w:t>
      </w:r>
      <w:r w:rsidRPr="004504E8">
        <w:t>dengan anggotanya. Lain</w:t>
      </w:r>
      <w:r w:rsidR="00F47B80" w:rsidRPr="00F47B80">
        <w:rPr>
          <w:rFonts w:ascii="Segoe UI Symbol" w:hAnsi="Segoe UI Symbol" w:cs="Segoe UI Symbol"/>
          <w:sz w:val="16"/>
        </w:rPr>
        <w:t>⠀</w:t>
      </w:r>
      <w:r w:rsidRPr="004504E8">
        <w:t>daripada itu, juga disampaikan</w:t>
      </w:r>
      <w:r w:rsidR="00F47B80" w:rsidRPr="00F47B80">
        <w:rPr>
          <w:rFonts w:ascii="Segoe UI Symbol" w:hAnsi="Segoe UI Symbol" w:cs="Segoe UI Symbol"/>
          <w:sz w:val="16"/>
        </w:rPr>
        <w:t>⠀</w:t>
      </w:r>
      <w:r w:rsidRPr="004504E8">
        <w:t>oleh Para Penggugat,</w:t>
      </w:r>
      <w:r w:rsidR="00F47B80" w:rsidRPr="00F47B80">
        <w:rPr>
          <w:rFonts w:ascii="Segoe UI Symbol" w:hAnsi="Segoe UI Symbol" w:cs="Segoe UI Symbol"/>
          <w:sz w:val="16"/>
        </w:rPr>
        <w:t>⠀</w:t>
      </w:r>
      <w:r w:rsidRPr="004504E8">
        <w:t>kerugian juga dialami Pemerintah</w:t>
      </w:r>
      <w:r w:rsidR="00F47B80" w:rsidRPr="00F47B80">
        <w:rPr>
          <w:rFonts w:ascii="Segoe UI Symbol" w:hAnsi="Segoe UI Symbol" w:cs="Segoe UI Symbol"/>
        </w:rPr>
        <w:t>⠀</w:t>
      </w:r>
      <w:r w:rsidRPr="004504E8">
        <w:t>Daerah serta masyarakat</w:t>
      </w:r>
      <w:r w:rsidR="00F47B80" w:rsidRPr="00F47B80">
        <w:rPr>
          <w:rFonts w:ascii="Segoe UI Symbol" w:hAnsi="Segoe UI Symbol" w:cs="Segoe UI Symbol"/>
        </w:rPr>
        <w:t>⠀</w:t>
      </w:r>
      <w:r w:rsidRPr="004504E8">
        <w:t>luas, seperti terhentinya</w:t>
      </w:r>
      <w:r w:rsidR="00F47B80" w:rsidRPr="00F47B80">
        <w:rPr>
          <w:rFonts w:ascii="Segoe UI Symbol" w:hAnsi="Segoe UI Symbol" w:cs="Segoe UI Symbol"/>
          <w:sz w:val="6"/>
        </w:rPr>
        <w:t>⠀</w:t>
      </w:r>
      <w:r w:rsidRPr="004504E8">
        <w:t>operasi sistem pelayanan</w:t>
      </w:r>
      <w:r w:rsidR="00F47B80" w:rsidRPr="00F47B80">
        <w:rPr>
          <w:rFonts w:ascii="Segoe UI Symbol" w:hAnsi="Segoe UI Symbol" w:cs="Segoe UI Symbol"/>
          <w:sz w:val="6"/>
        </w:rPr>
        <w:t>⠀</w:t>
      </w:r>
      <w:r w:rsidRPr="004504E8">
        <w:t xml:space="preserve">melalui elektronik </w:t>
      </w:r>
      <w:r w:rsidRPr="004504E8">
        <w:rPr>
          <w:i/>
          <w:iCs/>
        </w:rPr>
        <w:t>(e-government)</w:t>
      </w:r>
      <w:r w:rsidR="00F47B80" w:rsidRPr="00F47B80">
        <w:rPr>
          <w:rFonts w:ascii="Segoe UI Symbol" w:hAnsi="Segoe UI Symbol" w:cs="Segoe UI Symbol"/>
          <w:sz w:val="6"/>
        </w:rPr>
        <w:t>⠀</w:t>
      </w:r>
      <w:r w:rsidRPr="004504E8">
        <w:t>di lingkup Provinsi,</w:t>
      </w:r>
      <w:r w:rsidR="00F47B80" w:rsidRPr="00F47B80">
        <w:rPr>
          <w:rFonts w:ascii="Segoe UI Symbol" w:hAnsi="Segoe UI Symbol" w:cs="Segoe UI Symbol"/>
          <w:sz w:val="6"/>
        </w:rPr>
        <w:t>⠀</w:t>
      </w:r>
      <w:r w:rsidRPr="004504E8">
        <w:t>dan keluhan pengemudi ojek</w:t>
      </w:r>
      <w:r w:rsidR="00F47B80" w:rsidRPr="00F47B80">
        <w:rPr>
          <w:rFonts w:ascii="Segoe UI Symbol" w:hAnsi="Segoe UI Symbol" w:cs="Segoe UI Symbol"/>
          <w:sz w:val="6"/>
        </w:rPr>
        <w:t>⠀</w:t>
      </w:r>
      <w:r w:rsidRPr="004504E8">
        <w:t xml:space="preserve">online </w:t>
      </w:r>
      <w:r w:rsidR="003246B4">
        <w:rPr>
          <w:lang w:val="id-ID"/>
        </w:rPr>
        <w:t>“</w:t>
      </w:r>
      <w:r w:rsidRPr="004504E8">
        <w:t>Gojek</w:t>
      </w:r>
      <w:r w:rsidR="003246B4">
        <w:rPr>
          <w:lang w:val="id-ID"/>
        </w:rPr>
        <w:t>”</w:t>
      </w:r>
      <w:r w:rsidRPr="004504E8">
        <w:t xml:space="preserve"> yang</w:t>
      </w:r>
      <w:r w:rsidR="00F47B80" w:rsidRPr="00F47B80">
        <w:rPr>
          <w:rFonts w:ascii="Segoe UI Symbol" w:hAnsi="Segoe UI Symbol" w:cs="Segoe UI Symbol"/>
          <w:sz w:val="6"/>
        </w:rPr>
        <w:t>⠀</w:t>
      </w:r>
      <w:r w:rsidRPr="004504E8">
        <w:t>kehilangan mata pencaharian akibat</w:t>
      </w:r>
      <w:r w:rsidR="00F47B80" w:rsidRPr="00F47B80">
        <w:rPr>
          <w:rFonts w:ascii="Segoe UI Symbol" w:hAnsi="Segoe UI Symbol" w:cs="Segoe UI Symbol"/>
          <w:sz w:val="6"/>
        </w:rPr>
        <w:t>⠀</w:t>
      </w:r>
      <w:r w:rsidRPr="004504E8">
        <w:t>ketiadaan internet.</w:t>
      </w:r>
    </w:p>
    <w:p w14:paraId="2BBBCFD1" w14:textId="77777777" w:rsidR="004504E8" w:rsidRDefault="004504E8" w:rsidP="004504E8">
      <w:pPr>
        <w:pStyle w:val="BodyText"/>
        <w:spacing w:line="276" w:lineRule="auto"/>
        <w:ind w:firstLine="426"/>
      </w:pPr>
      <w:r w:rsidRPr="004504E8">
        <w:t>Beberapa</w:t>
      </w:r>
      <w:r w:rsidR="00F47B80" w:rsidRPr="00F47B80">
        <w:rPr>
          <w:rFonts w:ascii="Segoe UI Symbol" w:hAnsi="Segoe UI Symbol" w:cs="Segoe UI Symbol"/>
          <w:sz w:val="6"/>
        </w:rPr>
        <w:t>⠀</w:t>
      </w:r>
      <w:r w:rsidRPr="004504E8">
        <w:rPr>
          <w:i/>
          <w:iCs/>
        </w:rPr>
        <w:t xml:space="preserve">posita </w:t>
      </w:r>
      <w:r w:rsidRPr="004504E8">
        <w:t>yang disampaikan</w:t>
      </w:r>
      <w:r w:rsidR="00F47B80" w:rsidRPr="00F47B80">
        <w:rPr>
          <w:rFonts w:ascii="Segoe UI Symbol" w:hAnsi="Segoe UI Symbol" w:cs="Segoe UI Symbol"/>
          <w:sz w:val="6"/>
        </w:rPr>
        <w:t>⠀</w:t>
      </w:r>
      <w:r w:rsidRPr="004504E8">
        <w:t>Para Penggugat diantaranya</w:t>
      </w:r>
      <w:r w:rsidR="00F47B80" w:rsidRPr="00F47B80">
        <w:rPr>
          <w:rFonts w:ascii="Segoe UI Symbol" w:hAnsi="Segoe UI Symbol" w:cs="Segoe UI Symbol"/>
          <w:sz w:val="6"/>
        </w:rPr>
        <w:t>⠀</w:t>
      </w:r>
      <w:r w:rsidRPr="004504E8">
        <w:t>mengenai pertentangan objek</w:t>
      </w:r>
      <w:r w:rsidR="00F47B80" w:rsidRPr="00F47B80">
        <w:rPr>
          <w:rFonts w:ascii="Segoe UI Symbol" w:hAnsi="Segoe UI Symbol" w:cs="Segoe UI Symbol"/>
          <w:sz w:val="6"/>
        </w:rPr>
        <w:t>⠀</w:t>
      </w:r>
      <w:r w:rsidRPr="004504E8">
        <w:t xml:space="preserve">sengketa dengan </w:t>
      </w:r>
      <w:r w:rsidRPr="004504E8">
        <w:lastRenderedPageBreak/>
        <w:t>peraturan</w:t>
      </w:r>
      <w:r w:rsidR="00F47B80" w:rsidRPr="00F47B80">
        <w:rPr>
          <w:rFonts w:ascii="Segoe UI Symbol" w:hAnsi="Segoe UI Symbol" w:cs="Segoe UI Symbol"/>
        </w:rPr>
        <w:t>⠀</w:t>
      </w:r>
      <w:r w:rsidRPr="004504E8">
        <w:t>perundang-undangan berkaitan dengan kemerdekaan</w:t>
      </w:r>
      <w:r w:rsidR="00F47B80" w:rsidRPr="00F47B80">
        <w:rPr>
          <w:rFonts w:ascii="Segoe UI Symbol" w:hAnsi="Segoe UI Symbol" w:cs="Segoe UI Symbol"/>
          <w:sz w:val="10"/>
        </w:rPr>
        <w:t>⠀</w:t>
      </w:r>
      <w:r w:rsidRPr="004504E8">
        <w:t>pers dan hak</w:t>
      </w:r>
      <w:r w:rsidR="00F47B80" w:rsidRPr="00F47B80">
        <w:rPr>
          <w:rFonts w:ascii="Segoe UI Symbol" w:hAnsi="Segoe UI Symbol" w:cs="Segoe UI Symbol"/>
          <w:sz w:val="10"/>
        </w:rPr>
        <w:t>⠀</w:t>
      </w:r>
      <w:r w:rsidRPr="004504E8">
        <w:t>asasi manusia, objek</w:t>
      </w:r>
      <w:r w:rsidR="00F47B80" w:rsidRPr="00F47B80">
        <w:rPr>
          <w:rFonts w:ascii="Segoe UI Symbol" w:hAnsi="Segoe UI Symbol" w:cs="Segoe UI Symbol"/>
          <w:sz w:val="10"/>
        </w:rPr>
        <w:t>⠀</w:t>
      </w:r>
      <w:r w:rsidRPr="004504E8">
        <w:t>sengketa bertentangan dengan</w:t>
      </w:r>
      <w:r w:rsidR="00F47B80" w:rsidRPr="00F47B80">
        <w:rPr>
          <w:rFonts w:ascii="Segoe UI Symbol" w:hAnsi="Segoe UI Symbol" w:cs="Segoe UI Symbol"/>
          <w:sz w:val="10"/>
        </w:rPr>
        <w:t>⠀</w:t>
      </w:r>
      <w:r w:rsidRPr="004504E8">
        <w:t>AUPB meliputi pertentangan</w:t>
      </w:r>
      <w:r w:rsidR="00F47B80" w:rsidRPr="00F47B80">
        <w:rPr>
          <w:rFonts w:ascii="Segoe UI Symbol" w:hAnsi="Segoe UI Symbol" w:cs="Segoe UI Symbol"/>
          <w:sz w:val="10"/>
        </w:rPr>
        <w:t>⠀</w:t>
      </w:r>
      <w:r w:rsidRPr="004504E8">
        <w:t>asas kepastian hukum</w:t>
      </w:r>
      <w:r w:rsidR="00F47B80" w:rsidRPr="00F47B80">
        <w:rPr>
          <w:rFonts w:ascii="Segoe UI Symbol" w:hAnsi="Segoe UI Symbol" w:cs="Segoe UI Symbol"/>
        </w:rPr>
        <w:t>⠀</w:t>
      </w:r>
      <w:r w:rsidRPr="004504E8">
        <w:t>karena dianggap menggunakan mekanisme</w:t>
      </w:r>
      <w:r w:rsidR="00F47B80" w:rsidRPr="00F47B80">
        <w:rPr>
          <w:rFonts w:ascii="Segoe UI Symbol" w:hAnsi="Segoe UI Symbol" w:cs="Segoe UI Symbol"/>
          <w:sz w:val="10"/>
        </w:rPr>
        <w:t>⠀</w:t>
      </w:r>
      <w:r w:rsidRPr="004504E8">
        <w:t>tanpa dasar hukum,</w:t>
      </w:r>
      <w:r w:rsidR="00F47B80" w:rsidRPr="00F47B80">
        <w:rPr>
          <w:rFonts w:ascii="Segoe UI Symbol" w:hAnsi="Segoe UI Symbol" w:cs="Segoe UI Symbol"/>
          <w:sz w:val="10"/>
        </w:rPr>
        <w:t>⠀</w:t>
      </w:r>
      <w:r w:rsidRPr="004504E8">
        <w:t>pertentangan dengan asas tertib</w:t>
      </w:r>
      <w:r w:rsidR="00F47B80" w:rsidRPr="00F47B80">
        <w:rPr>
          <w:rFonts w:ascii="Segoe UI Symbol" w:hAnsi="Segoe UI Symbol" w:cs="Segoe UI Symbol"/>
          <w:sz w:val="10"/>
        </w:rPr>
        <w:t>⠀</w:t>
      </w:r>
      <w:r w:rsidRPr="004504E8">
        <w:t>penyelenggara negara karena</w:t>
      </w:r>
      <w:r w:rsidR="00F47B80" w:rsidRPr="00F47B80">
        <w:rPr>
          <w:rFonts w:ascii="Segoe UI Symbol" w:hAnsi="Segoe UI Symbol" w:cs="Segoe UI Symbol"/>
          <w:sz w:val="10"/>
        </w:rPr>
        <w:t>⠀</w:t>
      </w:r>
      <w:r w:rsidRPr="004504E8">
        <w:t>melabrak jaminan penghormatan</w:t>
      </w:r>
      <w:r w:rsidR="00F47B80" w:rsidRPr="00F47B80">
        <w:rPr>
          <w:rFonts w:ascii="Segoe UI Symbol" w:hAnsi="Segoe UI Symbol" w:cs="Segoe UI Symbol"/>
          <w:sz w:val="10"/>
        </w:rPr>
        <w:t>⠀</w:t>
      </w:r>
      <w:r w:rsidRPr="004504E8">
        <w:t>perlindungan hak-hak konstitusional, pertentangan</w:t>
      </w:r>
      <w:r w:rsidR="00F47B80" w:rsidRPr="00F47B80">
        <w:rPr>
          <w:rFonts w:ascii="Segoe UI Symbol" w:hAnsi="Segoe UI Symbol" w:cs="Segoe UI Symbol"/>
          <w:sz w:val="10"/>
        </w:rPr>
        <w:t>⠀</w:t>
      </w:r>
      <w:r w:rsidRPr="004504E8">
        <w:t>dengan asas kepentingan</w:t>
      </w:r>
      <w:r w:rsidR="00F47B80" w:rsidRPr="00F47B80">
        <w:rPr>
          <w:rFonts w:ascii="Segoe UI Symbol" w:hAnsi="Segoe UI Symbol" w:cs="Segoe UI Symbol"/>
          <w:sz w:val="10"/>
        </w:rPr>
        <w:t>⠀</w:t>
      </w:r>
      <w:r w:rsidRPr="004504E8">
        <w:t>umum karena</w:t>
      </w:r>
      <w:r w:rsidR="00F47B80" w:rsidRPr="00F47B80">
        <w:rPr>
          <w:rFonts w:ascii="Segoe UI Symbol" w:hAnsi="Segoe UI Symbol" w:cs="Segoe UI Symbol"/>
          <w:sz w:val="10"/>
        </w:rPr>
        <w:t>⠀</w:t>
      </w:r>
      <w:r w:rsidRPr="004504E8">
        <w:t>telah merugikan banyak</w:t>
      </w:r>
      <w:r w:rsidR="00F47B80" w:rsidRPr="00F47B80">
        <w:rPr>
          <w:rFonts w:ascii="Segoe UI Symbol" w:hAnsi="Segoe UI Symbol" w:cs="Segoe UI Symbol"/>
          <w:sz w:val="10"/>
        </w:rPr>
        <w:t>⠀</w:t>
      </w:r>
      <w:r w:rsidRPr="004504E8">
        <w:t>pihak, pertentangan dengan</w:t>
      </w:r>
      <w:r w:rsidR="00F47B80" w:rsidRPr="00F47B80">
        <w:rPr>
          <w:rFonts w:ascii="Segoe UI Symbol" w:hAnsi="Segoe UI Symbol" w:cs="Segoe UI Symbol"/>
          <w:sz w:val="10"/>
        </w:rPr>
        <w:t>⠀</w:t>
      </w:r>
      <w:r w:rsidRPr="004504E8">
        <w:t>asas keterbukaan, pertentangan</w:t>
      </w:r>
      <w:r w:rsidR="00F47B80" w:rsidRPr="00F47B80">
        <w:rPr>
          <w:rFonts w:ascii="Segoe UI Symbol" w:hAnsi="Segoe UI Symbol" w:cs="Segoe UI Symbol"/>
          <w:sz w:val="10"/>
        </w:rPr>
        <w:t>⠀</w:t>
      </w:r>
      <w:r w:rsidRPr="004504E8">
        <w:t>dengan asas proporsionalitas karena</w:t>
      </w:r>
      <w:r w:rsidR="00F47B80" w:rsidRPr="00F47B80">
        <w:rPr>
          <w:rFonts w:ascii="Segoe UI Symbol" w:hAnsi="Segoe UI Symbol" w:cs="Segoe UI Symbol"/>
          <w:sz w:val="10"/>
        </w:rPr>
        <w:t>⠀</w:t>
      </w:r>
      <w:r w:rsidRPr="004504E8">
        <w:t>objek sengketa lebih</w:t>
      </w:r>
      <w:r w:rsidR="00F47B80" w:rsidRPr="00F47B80">
        <w:rPr>
          <w:rFonts w:ascii="Segoe UI Symbol" w:hAnsi="Segoe UI Symbol" w:cs="Segoe UI Symbol"/>
          <w:sz w:val="10"/>
        </w:rPr>
        <w:t>⠀</w:t>
      </w:r>
      <w:r w:rsidRPr="004504E8">
        <w:t>banyak menimbulkan kerugian</w:t>
      </w:r>
      <w:r w:rsidR="00F47B80" w:rsidRPr="00F47B80">
        <w:rPr>
          <w:rFonts w:ascii="Segoe UI Symbol" w:hAnsi="Segoe UI Symbol" w:cs="Segoe UI Symbol"/>
          <w:sz w:val="10"/>
        </w:rPr>
        <w:t>⠀</w:t>
      </w:r>
      <w:r w:rsidRPr="004504E8">
        <w:t>dibanding tujuan dari</w:t>
      </w:r>
      <w:r w:rsidR="00F47B80" w:rsidRPr="00F47B80">
        <w:rPr>
          <w:rFonts w:ascii="Segoe UI Symbol" w:hAnsi="Segoe UI Symbol" w:cs="Segoe UI Symbol"/>
          <w:sz w:val="10"/>
        </w:rPr>
        <w:t>⠀</w:t>
      </w:r>
      <w:r w:rsidRPr="004504E8">
        <w:t>“mengkondusifkan keadaan”.</w:t>
      </w:r>
    </w:p>
    <w:p w14:paraId="2BBBCFD3" w14:textId="77777777" w:rsidR="004504E8" w:rsidRPr="004504E8" w:rsidRDefault="004504E8" w:rsidP="004504E8">
      <w:pPr>
        <w:pStyle w:val="BodyText"/>
        <w:spacing w:line="276" w:lineRule="auto"/>
        <w:ind w:firstLine="426"/>
      </w:pPr>
      <w:r w:rsidRPr="004504E8">
        <w:t>Dalam</w:t>
      </w:r>
      <w:r w:rsidR="00F47B80" w:rsidRPr="00F47B80">
        <w:rPr>
          <w:rFonts w:ascii="Segoe UI Symbol" w:hAnsi="Segoe UI Symbol" w:cs="Segoe UI Symbol"/>
          <w:sz w:val="10"/>
        </w:rPr>
        <w:t>⠀</w:t>
      </w:r>
      <w:r w:rsidRPr="004504E8">
        <w:rPr>
          <w:i/>
          <w:iCs/>
        </w:rPr>
        <w:t>petitum-</w:t>
      </w:r>
      <w:r w:rsidRPr="004504E8">
        <w:t>nya Para Penggugat</w:t>
      </w:r>
      <w:r w:rsidR="00F47B80" w:rsidRPr="00F47B80">
        <w:rPr>
          <w:rFonts w:ascii="Segoe UI Symbol" w:hAnsi="Segoe UI Symbol" w:cs="Segoe UI Symbol"/>
          <w:sz w:val="10"/>
        </w:rPr>
        <w:t>⠀</w:t>
      </w:r>
      <w:r w:rsidRPr="004504E8">
        <w:t>meminta hakim untuk</w:t>
      </w:r>
      <w:r w:rsidR="00F47B80" w:rsidRPr="00F47B80">
        <w:rPr>
          <w:rFonts w:ascii="Segoe UI Symbol" w:hAnsi="Segoe UI Symbol" w:cs="Segoe UI Symbol"/>
          <w:sz w:val="10"/>
        </w:rPr>
        <w:t>⠀</w:t>
      </w:r>
      <w:r w:rsidRPr="004504E8">
        <w:t>menyatakan:</w:t>
      </w:r>
    </w:p>
    <w:p w14:paraId="2BBBCFD4" w14:textId="785C8886" w:rsidR="004504E8" w:rsidRPr="004504E8" w:rsidRDefault="004504E8" w:rsidP="00386EEA">
      <w:pPr>
        <w:pStyle w:val="BodyText"/>
        <w:numPr>
          <w:ilvl w:val="0"/>
          <w:numId w:val="33"/>
        </w:numPr>
        <w:spacing w:line="240" w:lineRule="auto"/>
        <w:ind w:left="851" w:hanging="425"/>
      </w:pPr>
      <w:r w:rsidRPr="004504E8">
        <w:t>“Tindakan Pemerintah</w:t>
      </w:r>
      <w:r w:rsidR="00F47B80" w:rsidRPr="00F47B80">
        <w:rPr>
          <w:rFonts w:ascii="Segoe UI Symbol" w:hAnsi="Segoe UI Symbol" w:cs="Segoe UI Symbol"/>
          <w:sz w:val="4"/>
        </w:rPr>
        <w:t>⠀</w:t>
      </w:r>
      <w:r w:rsidRPr="004504E8">
        <w:t>Throttling atau pelambatan akses/bandwidth</w:t>
      </w:r>
      <w:r w:rsidR="00F47B80" w:rsidRPr="00F47B80">
        <w:rPr>
          <w:rFonts w:ascii="Segoe UI Symbol" w:hAnsi="Segoe UI Symbol" w:cs="Segoe UI Symbol"/>
          <w:sz w:val="4"/>
        </w:rPr>
        <w:t>⠀</w:t>
      </w:r>
      <w:r w:rsidRPr="004504E8">
        <w:t>di beberapa wilayah</w:t>
      </w:r>
      <w:r w:rsidR="00F47B80" w:rsidRPr="00F47B80">
        <w:rPr>
          <w:rFonts w:ascii="Segoe UI Symbol" w:hAnsi="Segoe UI Symbol" w:cs="Segoe UI Symbol"/>
          <w:sz w:val="4"/>
        </w:rPr>
        <w:t>⠀</w:t>
      </w:r>
      <w:r w:rsidRPr="004504E8">
        <w:t>Provinsi Papua Barat</w:t>
      </w:r>
      <w:r w:rsidR="00F47B80" w:rsidRPr="00F47B80">
        <w:rPr>
          <w:rFonts w:ascii="Segoe UI Symbol" w:hAnsi="Segoe UI Symbol" w:cs="Segoe UI Symbol"/>
          <w:sz w:val="4"/>
        </w:rPr>
        <w:t>⠀</w:t>
      </w:r>
      <w:r w:rsidRPr="004504E8">
        <w:t>dan Provinsi Papua</w:t>
      </w:r>
      <w:r w:rsidR="00F47B80" w:rsidRPr="00F47B80">
        <w:rPr>
          <w:rFonts w:ascii="Segoe UI Symbol" w:hAnsi="Segoe UI Symbol" w:cs="Segoe UI Symbol"/>
          <w:sz w:val="4"/>
        </w:rPr>
        <w:t>⠀</w:t>
      </w:r>
      <w:r w:rsidRPr="004504E8">
        <w:t>pada 19 Agustus 2019</w:t>
      </w:r>
      <w:r w:rsidR="00F47B80" w:rsidRPr="00F47B80">
        <w:rPr>
          <w:rFonts w:ascii="Segoe UI Symbol" w:hAnsi="Segoe UI Symbol" w:cs="Segoe UI Symbol"/>
          <w:sz w:val="4"/>
        </w:rPr>
        <w:t>⠀</w:t>
      </w:r>
      <w:r w:rsidRPr="004504E8">
        <w:t>sejak Pukul 13.00</w:t>
      </w:r>
      <w:r w:rsidR="00F47B80" w:rsidRPr="00F47B80">
        <w:rPr>
          <w:rFonts w:ascii="Segoe UI Symbol" w:hAnsi="Segoe UI Symbol" w:cs="Segoe UI Symbol"/>
          <w:sz w:val="4"/>
        </w:rPr>
        <w:t>⠀</w:t>
      </w:r>
      <w:r w:rsidRPr="004504E8">
        <w:t>WIT (Waktu Indonesia Timur)</w:t>
      </w:r>
      <w:r w:rsidR="00F47B80" w:rsidRPr="00F47B80">
        <w:rPr>
          <w:rFonts w:ascii="Segoe UI Symbol" w:hAnsi="Segoe UI Symbol" w:cs="Segoe UI Symbol"/>
          <w:sz w:val="4"/>
        </w:rPr>
        <w:t>⠀</w:t>
      </w:r>
      <w:r w:rsidRPr="004504E8">
        <w:t>s.d Pukul 20.30</w:t>
      </w:r>
      <w:r w:rsidR="00F47B80" w:rsidRPr="00F47B80">
        <w:rPr>
          <w:rFonts w:ascii="Segoe UI Symbol" w:hAnsi="Segoe UI Symbol" w:cs="Segoe UI Symbol"/>
          <w:sz w:val="4"/>
        </w:rPr>
        <w:t>⠀</w:t>
      </w:r>
      <w:r w:rsidRPr="004504E8">
        <w:t xml:space="preserve">WIT; </w:t>
      </w:r>
    </w:p>
    <w:p w14:paraId="2BBBCFD5" w14:textId="24CD035F" w:rsidR="004504E8" w:rsidRPr="004504E8" w:rsidRDefault="004504E8" w:rsidP="00386EEA">
      <w:pPr>
        <w:pStyle w:val="BodyText"/>
        <w:numPr>
          <w:ilvl w:val="0"/>
          <w:numId w:val="33"/>
        </w:numPr>
        <w:spacing w:line="240" w:lineRule="auto"/>
        <w:ind w:left="851" w:hanging="425"/>
      </w:pPr>
      <w:r w:rsidRPr="004504E8">
        <w:t>Tindakan</w:t>
      </w:r>
      <w:r w:rsidR="00F47B80" w:rsidRPr="00F47B80">
        <w:rPr>
          <w:rFonts w:ascii="Segoe UI Symbol" w:hAnsi="Segoe UI Symbol" w:cs="Segoe UI Symbol"/>
          <w:sz w:val="4"/>
        </w:rPr>
        <w:t>⠀</w:t>
      </w:r>
      <w:r w:rsidRPr="004504E8">
        <w:t>Pemerintahan Pemblokiran layanan</w:t>
      </w:r>
      <w:r w:rsidR="00F47B80" w:rsidRPr="00F47B80">
        <w:rPr>
          <w:rFonts w:ascii="Segoe UI Symbol" w:hAnsi="Segoe UI Symbol" w:cs="Segoe UI Symbol"/>
          <w:sz w:val="4"/>
        </w:rPr>
        <w:t>⠀</w:t>
      </w:r>
      <w:r w:rsidRPr="004504E8">
        <w:t>data dan/atau</w:t>
      </w:r>
      <w:r w:rsidR="00F47B80" w:rsidRPr="00F47B80">
        <w:rPr>
          <w:rFonts w:ascii="Segoe UI Symbol" w:hAnsi="Segoe UI Symbol" w:cs="Segoe UI Symbol"/>
          <w:sz w:val="16"/>
        </w:rPr>
        <w:t>⠀</w:t>
      </w:r>
      <w:r w:rsidRPr="004504E8">
        <w:t>pemutusan akses internet</w:t>
      </w:r>
      <w:r w:rsidR="00F47B80" w:rsidRPr="00F47B80">
        <w:rPr>
          <w:rFonts w:ascii="Segoe UI Symbol" w:hAnsi="Segoe UI Symbol" w:cs="Segoe UI Symbol"/>
          <w:sz w:val="16"/>
        </w:rPr>
        <w:t>⠀</w:t>
      </w:r>
      <w:r w:rsidRPr="004504E8">
        <w:t>secara menyeluruh di Provinsi Papua (29</w:t>
      </w:r>
      <w:r w:rsidR="00F47B80" w:rsidRPr="00F47B80">
        <w:rPr>
          <w:rFonts w:ascii="Segoe UI Symbol" w:hAnsi="Segoe UI Symbol" w:cs="Segoe UI Symbol"/>
          <w:sz w:val="10"/>
        </w:rPr>
        <w:t>⠀</w:t>
      </w:r>
      <w:r w:rsidRPr="004504E8">
        <w:t>Kota/Kabupaten) dan Provinsi</w:t>
      </w:r>
      <w:r w:rsidR="00F47B80" w:rsidRPr="00F47B80">
        <w:rPr>
          <w:rFonts w:ascii="Segoe UI Symbol" w:hAnsi="Segoe UI Symbol" w:cs="Segoe UI Symbol"/>
          <w:sz w:val="10"/>
        </w:rPr>
        <w:t>⠀</w:t>
      </w:r>
      <w:r w:rsidRPr="004504E8">
        <w:t>Papua Barat (13</w:t>
      </w:r>
      <w:r w:rsidR="00F47B80" w:rsidRPr="00F47B80">
        <w:rPr>
          <w:rFonts w:ascii="Segoe UI Symbol" w:hAnsi="Segoe UI Symbol" w:cs="Segoe UI Symbol"/>
          <w:sz w:val="10"/>
        </w:rPr>
        <w:t>⠀</w:t>
      </w:r>
      <w:r w:rsidRPr="004504E8">
        <w:t>Kota/Kabupaten) Tertanggal 21</w:t>
      </w:r>
      <w:r w:rsidR="00F47B80" w:rsidRPr="00F47B80">
        <w:rPr>
          <w:rFonts w:ascii="Segoe UI Symbol" w:hAnsi="Segoe UI Symbol" w:cs="Segoe UI Symbol"/>
          <w:sz w:val="10"/>
        </w:rPr>
        <w:t>⠀</w:t>
      </w:r>
      <w:r w:rsidRPr="004504E8">
        <w:t>Agustus 2019 sampai</w:t>
      </w:r>
      <w:r w:rsidR="00F47B80" w:rsidRPr="00F47B80">
        <w:rPr>
          <w:rFonts w:ascii="Segoe UI Symbol" w:hAnsi="Segoe UI Symbol" w:cs="Segoe UI Symbol"/>
          <w:sz w:val="10"/>
        </w:rPr>
        <w:t>⠀</w:t>
      </w:r>
      <w:r w:rsidRPr="004504E8">
        <w:t>dengan setidak-tidaknya pada</w:t>
      </w:r>
      <w:r w:rsidR="00F47B80" w:rsidRPr="00F47B80">
        <w:rPr>
          <w:rFonts w:ascii="Segoe UI Symbol" w:hAnsi="Segoe UI Symbol" w:cs="Segoe UI Symbol"/>
          <w:sz w:val="10"/>
        </w:rPr>
        <w:t>⠀</w:t>
      </w:r>
      <w:r w:rsidRPr="004504E8">
        <w:t>04 September 2019</w:t>
      </w:r>
      <w:r w:rsidR="00F47B80" w:rsidRPr="00F47B80">
        <w:rPr>
          <w:rFonts w:ascii="Segoe UI Symbol" w:hAnsi="Segoe UI Symbol" w:cs="Segoe UI Symbol"/>
          <w:sz w:val="10"/>
        </w:rPr>
        <w:t>⠀</w:t>
      </w:r>
      <w:r w:rsidRPr="004504E8">
        <w:t>pukul</w:t>
      </w:r>
      <w:r w:rsidR="00F47B80" w:rsidRPr="00F47B80">
        <w:rPr>
          <w:rFonts w:ascii="Segoe UI Symbol" w:hAnsi="Segoe UI Symbol" w:cs="Segoe UI Symbol"/>
          <w:sz w:val="10"/>
        </w:rPr>
        <w:t>⠀</w:t>
      </w:r>
      <w:r w:rsidRPr="004504E8">
        <w:t xml:space="preserve">23.00 WIT; </w:t>
      </w:r>
    </w:p>
    <w:p w14:paraId="2BBBCFD6" w14:textId="0186A4B6" w:rsidR="004504E8" w:rsidRPr="004504E8" w:rsidRDefault="004504E8" w:rsidP="00386EEA">
      <w:pPr>
        <w:pStyle w:val="BodyText"/>
        <w:numPr>
          <w:ilvl w:val="0"/>
          <w:numId w:val="33"/>
        </w:numPr>
        <w:spacing w:line="240" w:lineRule="auto"/>
        <w:ind w:left="851" w:hanging="425"/>
      </w:pPr>
      <w:r w:rsidRPr="004504E8">
        <w:t>Tindakan Pemerintahan</w:t>
      </w:r>
      <w:r w:rsidR="00F47B80" w:rsidRPr="00F47B80">
        <w:rPr>
          <w:rFonts w:ascii="Segoe UI Symbol" w:hAnsi="Segoe UI Symbol" w:cs="Segoe UI Symbol"/>
          <w:sz w:val="16"/>
        </w:rPr>
        <w:t>⠀</w:t>
      </w:r>
      <w:r w:rsidRPr="004504E8">
        <w:t>Memperpanjang pemblokiran layanan</w:t>
      </w:r>
      <w:r w:rsidR="00F47B80" w:rsidRPr="00F47B80">
        <w:rPr>
          <w:rFonts w:ascii="Segoe UI Symbol" w:hAnsi="Segoe UI Symbol" w:cs="Segoe UI Symbol"/>
          <w:sz w:val="10"/>
        </w:rPr>
        <w:t>⠀</w:t>
      </w:r>
      <w:r w:rsidRPr="004504E8">
        <w:t>data dan/atau</w:t>
      </w:r>
      <w:r w:rsidR="00F47B80" w:rsidRPr="00F47B80">
        <w:rPr>
          <w:rFonts w:ascii="Segoe UI Symbol" w:hAnsi="Segoe UI Symbol" w:cs="Segoe UI Symbol"/>
          <w:sz w:val="10"/>
        </w:rPr>
        <w:t>⠀</w:t>
      </w:r>
      <w:r w:rsidRPr="004504E8">
        <w:t>pemutusan akses internet</w:t>
      </w:r>
      <w:r w:rsidR="00F47B80" w:rsidRPr="00F47B80">
        <w:rPr>
          <w:rFonts w:ascii="Segoe UI Symbol" w:hAnsi="Segoe UI Symbol" w:cs="Segoe UI Symbol"/>
          <w:sz w:val="10"/>
        </w:rPr>
        <w:t>⠀</w:t>
      </w:r>
      <w:r w:rsidRPr="004504E8">
        <w:t>secara di 4</w:t>
      </w:r>
      <w:r w:rsidR="00F47B80" w:rsidRPr="00F47B80">
        <w:rPr>
          <w:rFonts w:ascii="Segoe UI Symbol" w:hAnsi="Segoe UI Symbol" w:cs="Segoe UI Symbol"/>
          <w:sz w:val="10"/>
        </w:rPr>
        <w:t>⠀</w:t>
      </w:r>
      <w:r w:rsidRPr="004504E8">
        <w:t>Kota/Kabupaten di Provinsi</w:t>
      </w:r>
      <w:r w:rsidR="00F47B80" w:rsidRPr="00F47B80">
        <w:rPr>
          <w:rFonts w:ascii="Segoe UI Symbol" w:hAnsi="Segoe UI Symbol" w:cs="Segoe UI Symbol"/>
          <w:sz w:val="10"/>
        </w:rPr>
        <w:t>⠀</w:t>
      </w:r>
      <w:r w:rsidRPr="004504E8">
        <w:t>Papua (yaitu Kota</w:t>
      </w:r>
      <w:r w:rsidR="00F47B80" w:rsidRPr="00F47B80">
        <w:rPr>
          <w:rFonts w:ascii="Segoe UI Symbol" w:hAnsi="Segoe UI Symbol" w:cs="Segoe UI Symbol"/>
          <w:sz w:val="10"/>
        </w:rPr>
        <w:t>⠀</w:t>
      </w:r>
      <w:r w:rsidRPr="004504E8">
        <w:t>Jayapura, Kabupaten Jayapura,</w:t>
      </w:r>
      <w:r w:rsidR="00F47B80" w:rsidRPr="00F47B80">
        <w:rPr>
          <w:rFonts w:ascii="Segoe UI Symbol" w:hAnsi="Segoe UI Symbol" w:cs="Segoe UI Symbol"/>
          <w:sz w:val="10"/>
        </w:rPr>
        <w:t>⠀</w:t>
      </w:r>
      <w:r w:rsidRPr="004504E8">
        <w:t>Kabupaten Mimika, dan</w:t>
      </w:r>
      <w:r w:rsidR="00F47B80" w:rsidRPr="00F47B80">
        <w:rPr>
          <w:rFonts w:ascii="Segoe UI Symbol" w:hAnsi="Segoe UI Symbol" w:cs="Segoe UI Symbol"/>
          <w:sz w:val="10"/>
        </w:rPr>
        <w:t>⠀</w:t>
      </w:r>
      <w:r w:rsidRPr="004504E8">
        <w:t>Kabupaten Jayawijaya) dan</w:t>
      </w:r>
      <w:r w:rsidR="00F47B80" w:rsidRPr="00F47B80">
        <w:rPr>
          <w:rFonts w:ascii="Segoe UI Symbol" w:hAnsi="Segoe UI Symbol" w:cs="Segoe UI Symbol"/>
          <w:sz w:val="10"/>
        </w:rPr>
        <w:t>⠀</w:t>
      </w:r>
      <w:r w:rsidRPr="004504E8">
        <w:t>2 Kota/Kabupaten di</w:t>
      </w:r>
      <w:r w:rsidR="00F47B80" w:rsidRPr="00F47B80">
        <w:rPr>
          <w:rFonts w:ascii="Segoe UI Symbol" w:hAnsi="Segoe UI Symbol" w:cs="Segoe UI Symbol"/>
          <w:sz w:val="10"/>
        </w:rPr>
        <w:t>⠀</w:t>
      </w:r>
      <w:r w:rsidRPr="004504E8">
        <w:t>Provinsi Papua Barat</w:t>
      </w:r>
      <w:r w:rsidR="00F47B80" w:rsidRPr="00F47B80">
        <w:rPr>
          <w:rFonts w:ascii="Segoe UI Symbol" w:hAnsi="Segoe UI Symbol" w:cs="Segoe UI Symbol"/>
          <w:sz w:val="10"/>
        </w:rPr>
        <w:t>⠀</w:t>
      </w:r>
      <w:r w:rsidRPr="004504E8">
        <w:t>(yaitu Kota Manokwari</w:t>
      </w:r>
      <w:r w:rsidR="00F47B80" w:rsidRPr="00F47B80">
        <w:rPr>
          <w:rFonts w:ascii="Segoe UI Symbol" w:hAnsi="Segoe UI Symbol" w:cs="Segoe UI Symbol"/>
          <w:sz w:val="10"/>
        </w:rPr>
        <w:t>⠀</w:t>
      </w:r>
      <w:r w:rsidRPr="004504E8">
        <w:t>dan Kota Sorong)</w:t>
      </w:r>
      <w:r w:rsidR="00F47B80" w:rsidRPr="00F47B80">
        <w:rPr>
          <w:rFonts w:ascii="Segoe UI Symbol" w:hAnsi="Segoe UI Symbol" w:cs="Segoe UI Symbol"/>
          <w:sz w:val="10"/>
        </w:rPr>
        <w:t>⠀</w:t>
      </w:r>
      <w:r w:rsidRPr="004504E8">
        <w:t>sejak 04 September</w:t>
      </w:r>
      <w:r w:rsidR="00F47B80" w:rsidRPr="00F47B80">
        <w:rPr>
          <w:rFonts w:ascii="Segoe UI Symbol" w:hAnsi="Segoe UI Symbol" w:cs="Segoe UI Symbol"/>
          <w:sz w:val="10"/>
        </w:rPr>
        <w:t>⠀</w:t>
      </w:r>
      <w:r w:rsidRPr="004504E8">
        <w:t>2019 Pukul 23.00 WIT</w:t>
      </w:r>
      <w:r w:rsidR="00F47B80" w:rsidRPr="00F47B80">
        <w:rPr>
          <w:rFonts w:ascii="Segoe UI Symbol" w:hAnsi="Segoe UI Symbol" w:cs="Segoe UI Symbol"/>
          <w:sz w:val="10"/>
        </w:rPr>
        <w:t>⠀</w:t>
      </w:r>
      <w:r w:rsidRPr="004504E8">
        <w:t>sampai dengan 09</w:t>
      </w:r>
      <w:r w:rsidR="00F47B80" w:rsidRPr="00F47B80">
        <w:rPr>
          <w:rFonts w:ascii="Segoe UI Symbol" w:hAnsi="Segoe UI Symbol" w:cs="Segoe UI Symbol"/>
          <w:sz w:val="10"/>
        </w:rPr>
        <w:t>⠀</w:t>
      </w:r>
      <w:r w:rsidRPr="004504E8">
        <w:t>September 2019 Pukul 18.00</w:t>
      </w:r>
      <w:r w:rsidR="00F47B80" w:rsidRPr="00F47B80">
        <w:rPr>
          <w:rFonts w:ascii="Segoe UI Symbol" w:hAnsi="Segoe UI Symbol" w:cs="Segoe UI Symbol"/>
          <w:sz w:val="10"/>
        </w:rPr>
        <w:t>⠀</w:t>
      </w:r>
      <w:r w:rsidRPr="004504E8">
        <w:t>WIB / 20.00</w:t>
      </w:r>
      <w:r w:rsidR="00F47B80" w:rsidRPr="00F47B80">
        <w:rPr>
          <w:rFonts w:ascii="Segoe UI Symbol" w:hAnsi="Segoe UI Symbol" w:cs="Segoe UI Symbol"/>
          <w:sz w:val="10"/>
        </w:rPr>
        <w:t>⠀</w:t>
      </w:r>
      <w:r w:rsidRPr="004504E8">
        <w:t xml:space="preserve">WIT </w:t>
      </w:r>
    </w:p>
    <w:p w14:paraId="2BBBCFD7" w14:textId="77777777" w:rsidR="004504E8" w:rsidRPr="004504E8" w:rsidRDefault="004504E8" w:rsidP="004504E8">
      <w:pPr>
        <w:pStyle w:val="BodyText"/>
        <w:spacing w:line="240" w:lineRule="auto"/>
        <w:ind w:left="426" w:firstLine="0"/>
      </w:pPr>
      <w:r w:rsidRPr="004504E8">
        <w:t>Bertentangan dengan</w:t>
      </w:r>
      <w:r w:rsidR="00F47B80" w:rsidRPr="00F47B80">
        <w:rPr>
          <w:rFonts w:ascii="Segoe UI Symbol" w:hAnsi="Segoe UI Symbol" w:cs="Segoe UI Symbol"/>
          <w:sz w:val="10"/>
        </w:rPr>
        <w:t>⠀</w:t>
      </w:r>
      <w:r w:rsidRPr="004504E8">
        <w:t>perundang-undangan yang berlaku</w:t>
      </w:r>
      <w:r w:rsidR="00F47B80" w:rsidRPr="00F47B80">
        <w:rPr>
          <w:rFonts w:ascii="Segoe UI Symbol" w:hAnsi="Segoe UI Symbol" w:cs="Segoe UI Symbol"/>
          <w:sz w:val="10"/>
        </w:rPr>
        <w:t>⠀</w:t>
      </w:r>
      <w:r w:rsidRPr="004504E8">
        <w:t>dan melanggar asas</w:t>
      </w:r>
      <w:r w:rsidR="00F47B80" w:rsidRPr="00F47B80">
        <w:rPr>
          <w:rFonts w:ascii="Segoe UI Symbol" w:hAnsi="Segoe UI Symbol" w:cs="Segoe UI Symbol"/>
          <w:sz w:val="10"/>
        </w:rPr>
        <w:t>⠀</w:t>
      </w:r>
      <w:r w:rsidRPr="004504E8">
        <w:t>umum pemerintahan yang</w:t>
      </w:r>
      <w:r w:rsidR="00F47B80" w:rsidRPr="00F47B80">
        <w:rPr>
          <w:rFonts w:ascii="Segoe UI Symbol" w:hAnsi="Segoe UI Symbol" w:cs="Segoe UI Symbol"/>
          <w:sz w:val="10"/>
        </w:rPr>
        <w:t>⠀</w:t>
      </w:r>
      <w:r w:rsidRPr="004504E8">
        <w:t>baik. Objek Gugatan</w:t>
      </w:r>
      <w:r w:rsidR="00F47B80" w:rsidRPr="00F47B80">
        <w:rPr>
          <w:rFonts w:ascii="Segoe UI Symbol" w:hAnsi="Segoe UI Symbol" w:cs="Segoe UI Symbol"/>
          <w:sz w:val="10"/>
        </w:rPr>
        <w:t>⠀</w:t>
      </w:r>
      <w:r w:rsidRPr="003246B4">
        <w:rPr>
          <w:i/>
        </w:rPr>
        <w:t>a quo</w:t>
      </w:r>
      <w:r w:rsidRPr="004504E8">
        <w:t xml:space="preserve"> adalah</w:t>
      </w:r>
      <w:r w:rsidR="00F47B80" w:rsidRPr="00F47B80">
        <w:rPr>
          <w:rFonts w:ascii="Segoe UI Symbol" w:hAnsi="Segoe UI Symbol" w:cs="Segoe UI Symbol"/>
          <w:sz w:val="10"/>
        </w:rPr>
        <w:t>⠀</w:t>
      </w:r>
      <w:r w:rsidRPr="004504E8">
        <w:t>Perbuatan Melanggar Hukum</w:t>
      </w:r>
      <w:r w:rsidR="00F47B80" w:rsidRPr="00F47B80">
        <w:rPr>
          <w:rFonts w:ascii="Segoe UI Symbol" w:hAnsi="Segoe UI Symbol" w:cs="Segoe UI Symbol"/>
          <w:sz w:val="10"/>
        </w:rPr>
        <w:t>⠀</w:t>
      </w:r>
      <w:r w:rsidRPr="004504E8">
        <w:t>Oleh Badan dan/atau</w:t>
      </w:r>
      <w:r w:rsidR="00F47B80" w:rsidRPr="00F47B80">
        <w:rPr>
          <w:rFonts w:ascii="Segoe UI Symbol" w:hAnsi="Segoe UI Symbol" w:cs="Segoe UI Symbol"/>
          <w:sz w:val="10"/>
        </w:rPr>
        <w:t>⠀</w:t>
      </w:r>
      <w:r w:rsidRPr="004504E8">
        <w:t>Pejabat Pemerintahan, Tindakan</w:t>
      </w:r>
      <w:r w:rsidR="00F47B80" w:rsidRPr="00F47B80">
        <w:rPr>
          <w:rFonts w:ascii="Segoe UI Symbol" w:hAnsi="Segoe UI Symbol" w:cs="Segoe UI Symbol"/>
          <w:sz w:val="10"/>
        </w:rPr>
        <w:t>⠀</w:t>
      </w:r>
      <w:r w:rsidRPr="004504E8">
        <w:t>Para Tergugat a</w:t>
      </w:r>
      <w:r w:rsidR="00F47B80" w:rsidRPr="00F47B80">
        <w:rPr>
          <w:rFonts w:ascii="Segoe UI Symbol" w:hAnsi="Segoe UI Symbol" w:cs="Segoe UI Symbol"/>
          <w:sz w:val="10"/>
        </w:rPr>
        <w:t>⠀</w:t>
      </w:r>
      <w:r w:rsidRPr="004504E8">
        <w:t>quo cacat secara</w:t>
      </w:r>
      <w:r w:rsidR="00F47B80" w:rsidRPr="00F47B80">
        <w:rPr>
          <w:rFonts w:ascii="Segoe UI Symbol" w:hAnsi="Segoe UI Symbol" w:cs="Segoe UI Symbol"/>
          <w:sz w:val="10"/>
        </w:rPr>
        <w:t>⠀</w:t>
      </w:r>
      <w:r w:rsidRPr="004504E8">
        <w:t>wewenang, prosedur dan</w:t>
      </w:r>
      <w:r w:rsidR="00F47B80" w:rsidRPr="00F47B80">
        <w:rPr>
          <w:rFonts w:ascii="Segoe UI Symbol" w:hAnsi="Segoe UI Symbol" w:cs="Segoe UI Symbol"/>
          <w:sz w:val="10"/>
        </w:rPr>
        <w:t>⠀</w:t>
      </w:r>
      <w:r w:rsidRPr="004504E8">
        <w:t xml:space="preserve">substansi;” </w:t>
      </w:r>
    </w:p>
    <w:p w14:paraId="2BBBCFD8" w14:textId="77777777" w:rsidR="004504E8" w:rsidRPr="004504E8" w:rsidRDefault="004504E8" w:rsidP="004504E8">
      <w:pPr>
        <w:pStyle w:val="BodyText"/>
        <w:spacing w:line="276" w:lineRule="auto"/>
        <w:ind w:firstLine="426"/>
      </w:pPr>
      <w:r w:rsidRPr="004504E8">
        <w:t>Suatu putusan</w:t>
      </w:r>
      <w:r w:rsidR="00F47B80" w:rsidRPr="00F47B80">
        <w:rPr>
          <w:rFonts w:ascii="Segoe UI Symbol" w:hAnsi="Segoe UI Symbol" w:cs="Segoe UI Symbol"/>
          <w:sz w:val="10"/>
        </w:rPr>
        <w:t>⠀</w:t>
      </w:r>
      <w:r w:rsidRPr="004504E8">
        <w:t>pengadilan dikatakan mempunyai kekuatan</w:t>
      </w:r>
      <w:r w:rsidR="00F47B80" w:rsidRPr="00F47B80">
        <w:rPr>
          <w:rFonts w:ascii="Segoe UI Symbol" w:hAnsi="Segoe UI Symbol" w:cs="Segoe UI Symbol"/>
          <w:sz w:val="10"/>
        </w:rPr>
        <w:t>⠀</w:t>
      </w:r>
      <w:r w:rsidRPr="004504E8">
        <w:t>hukum manakala putusan</w:t>
      </w:r>
      <w:r w:rsidR="00F47B80" w:rsidRPr="00F47B80">
        <w:rPr>
          <w:rFonts w:ascii="Segoe UI Symbol" w:hAnsi="Segoe UI Symbol" w:cs="Segoe UI Symbol"/>
          <w:sz w:val="10"/>
        </w:rPr>
        <w:t>⠀</w:t>
      </w:r>
      <w:r w:rsidRPr="004504E8">
        <w:t>tersebut sudah mempunyai</w:t>
      </w:r>
      <w:r w:rsidR="00F47B80" w:rsidRPr="00F47B80">
        <w:rPr>
          <w:rFonts w:ascii="Segoe UI Symbol" w:hAnsi="Segoe UI Symbol" w:cs="Segoe UI Symbol"/>
          <w:sz w:val="10"/>
        </w:rPr>
        <w:t>⠀</w:t>
      </w:r>
      <w:r w:rsidRPr="004504E8">
        <w:t>kekuatan hukum tetap</w:t>
      </w:r>
      <w:r w:rsidR="00F47B80" w:rsidRPr="00F47B80">
        <w:rPr>
          <w:rFonts w:ascii="Segoe UI Symbol" w:hAnsi="Segoe UI Symbol" w:cs="Segoe UI Symbol"/>
          <w:sz w:val="10"/>
        </w:rPr>
        <w:t>⠀</w:t>
      </w:r>
      <w:r w:rsidRPr="004504E8">
        <w:t>atau suatu putusan akhir</w:t>
      </w:r>
      <w:r w:rsidR="00F47B80" w:rsidRPr="00F47B80">
        <w:rPr>
          <w:rFonts w:ascii="Segoe UI Symbol" w:hAnsi="Segoe UI Symbol" w:cs="Segoe UI Symbol"/>
          <w:sz w:val="10"/>
        </w:rPr>
        <w:t>⠀</w:t>
      </w:r>
      <w:r w:rsidRPr="004504E8">
        <w:rPr>
          <w:i/>
          <w:iCs/>
        </w:rPr>
        <w:t>(eind vonnis)</w:t>
      </w:r>
      <w:r w:rsidRPr="004504E8">
        <w:t xml:space="preserve"> yang</w:t>
      </w:r>
      <w:r w:rsidR="00F47B80" w:rsidRPr="00F47B80">
        <w:rPr>
          <w:rFonts w:ascii="Segoe UI Symbol" w:hAnsi="Segoe UI Symbol" w:cs="Segoe UI Symbol"/>
          <w:sz w:val="10"/>
        </w:rPr>
        <w:t>⠀</w:t>
      </w:r>
      <w:r w:rsidRPr="004504E8">
        <w:t>terhadapnya tidak diajukan</w:t>
      </w:r>
      <w:r w:rsidR="00F47B80" w:rsidRPr="00F47B80">
        <w:rPr>
          <w:rFonts w:ascii="Segoe UI Symbol" w:hAnsi="Segoe UI Symbol" w:cs="Segoe UI Symbol"/>
          <w:sz w:val="10"/>
        </w:rPr>
        <w:t>⠀</w:t>
      </w:r>
      <w:r w:rsidRPr="004504E8">
        <w:t>upaya hukum oleh</w:t>
      </w:r>
      <w:r w:rsidR="00F47B80" w:rsidRPr="00F47B80">
        <w:rPr>
          <w:rFonts w:ascii="Segoe UI Symbol" w:hAnsi="Segoe UI Symbol" w:cs="Segoe UI Symbol"/>
          <w:sz w:val="10"/>
        </w:rPr>
        <w:t>⠀</w:t>
      </w:r>
      <w:r w:rsidRPr="004504E8">
        <w:t>pihak yang merasa</w:t>
      </w:r>
      <w:r w:rsidR="00F47B80" w:rsidRPr="00F47B80">
        <w:rPr>
          <w:rFonts w:ascii="Segoe UI Symbol" w:hAnsi="Segoe UI Symbol" w:cs="Segoe UI Symbol"/>
          <w:sz w:val="10"/>
        </w:rPr>
        <w:t>⠀</w:t>
      </w:r>
      <w:r w:rsidRPr="004504E8">
        <w:t>keberatan dan/ atau putusan</w:t>
      </w:r>
      <w:r w:rsidR="00F47B80" w:rsidRPr="00F47B80">
        <w:rPr>
          <w:rFonts w:ascii="Segoe UI Symbol" w:hAnsi="Segoe UI Symbol" w:cs="Segoe UI Symbol"/>
          <w:sz w:val="10"/>
        </w:rPr>
        <w:t>⠀</w:t>
      </w:r>
      <w:r w:rsidRPr="004504E8">
        <w:t>kasasi di Mahkamah</w:t>
      </w:r>
      <w:r w:rsidR="00F47B80" w:rsidRPr="00F47B80">
        <w:rPr>
          <w:rFonts w:ascii="Segoe UI Symbol" w:hAnsi="Segoe UI Symbol" w:cs="Segoe UI Symbol"/>
          <w:sz w:val="10"/>
        </w:rPr>
        <w:t>⠀</w:t>
      </w:r>
      <w:r w:rsidRPr="004504E8">
        <w:t>Agung sebagai lembaga peradilan</w:t>
      </w:r>
      <w:r w:rsidR="00F47B80" w:rsidRPr="00F47B80">
        <w:rPr>
          <w:rFonts w:ascii="Segoe UI Symbol" w:hAnsi="Segoe UI Symbol" w:cs="Segoe UI Symbol"/>
          <w:sz w:val="10"/>
        </w:rPr>
        <w:t>⠀</w:t>
      </w:r>
      <w:r w:rsidRPr="004504E8">
        <w:t xml:space="preserve">tertinggi </w:t>
      </w:r>
      <w:r w:rsidRPr="004504E8">
        <w:rPr>
          <w:i/>
          <w:iCs/>
        </w:rPr>
        <w:t>(supreme court)</w:t>
      </w:r>
      <w:r w:rsidR="00FB4410" w:rsidRPr="00FB4410">
        <w:rPr>
          <w:rFonts w:ascii="Segoe UI Symbol" w:hAnsi="Segoe UI Symbol" w:cs="Segoe UI Symbol"/>
          <w:sz w:val="10"/>
        </w:rPr>
        <w:t>⠀</w:t>
      </w:r>
      <w:r w:rsidRPr="004504E8">
        <w:t>yang bertugas untuk mengoreksi/mengevaluasi</w:t>
      </w:r>
      <w:r w:rsidR="00FB4410" w:rsidRPr="00FB4410">
        <w:rPr>
          <w:rFonts w:ascii="Segoe UI Symbol" w:hAnsi="Segoe UI Symbol" w:cs="Segoe UI Symbol"/>
          <w:sz w:val="10"/>
        </w:rPr>
        <w:t>⠀</w:t>
      </w:r>
      <w:r w:rsidRPr="004504E8">
        <w:t>pertimbangan hukum</w:t>
      </w:r>
      <w:r w:rsidRPr="004504E8">
        <w:rPr>
          <w:i/>
          <w:iCs/>
        </w:rPr>
        <w:t xml:space="preserve"> (judex juris)</w:t>
      </w:r>
      <w:r w:rsidR="00FB4410" w:rsidRPr="00FB4410">
        <w:rPr>
          <w:rFonts w:ascii="Segoe UI Symbol" w:hAnsi="Segoe UI Symbol" w:cs="Segoe UI Symbol"/>
          <w:i/>
          <w:iCs/>
          <w:sz w:val="4"/>
        </w:rPr>
        <w:t>⠀</w:t>
      </w:r>
      <w:r w:rsidRPr="004504E8">
        <w:t>putusan pengadilan di</w:t>
      </w:r>
      <w:r w:rsidR="00FB4410" w:rsidRPr="00FB4410">
        <w:rPr>
          <w:rFonts w:ascii="Segoe UI Symbol" w:hAnsi="Segoe UI Symbol" w:cs="Segoe UI Symbol"/>
          <w:sz w:val="4"/>
        </w:rPr>
        <w:t>⠀</w:t>
      </w:r>
      <w:r w:rsidRPr="004504E8">
        <w:t xml:space="preserve">bawahnya </w:t>
      </w:r>
      <w:r w:rsidR="009739E5" w:rsidRPr="004504E8">
        <w:fldChar w:fldCharType="begin" w:fldLock="1"/>
      </w:r>
      <w:r w:rsidRPr="004504E8">
        <w:instrText>ADDIN CSL_CITATION {"citationItems":[{"id":"ITEM-1","itemData":{"abstract":"Hak atas tanah adalah hak atas sebagian tertentu permukaan bumi, yang berbatas, berdimensi dua dengan ukuran panjang dan lebar. Sertifikat Hak Milik atas Tanah adalah produk hukum yang diterbitkan oleh Badan Pertanahan Nasional (BPN) sebagai tanda bukti dan alat pembuktian terhadap pemilikan tanah. Penelitian ini bertujuan Untuk mengkaji dan memahami kekuatan putusan Pengadilan Tata Usaha Negara yang berkekuatan hukum tetap terhadap pembatalan Sertifikat Hak Milik atas Tanah melalui kewenangan Kepala Kantor Pertanahan dan mencermati lebih mendalam tentang kekuatan hukum mengikat Surat Keputusan Pembatalan yang dikeluarkan Kepala Kantor Pertanahan terhadap pembatalan Sertifikat Hak Milik atas Tanah. Metode penelitian yang digunakan dalam penelitian ini adalah metode penelitian Yuridis-Normative. Pendekatan Penelitian yang digunakan oleh penulis adalah pendekatan undang-undang, pendekatan konsep, pendekatan analitis, dan pendekatan filosofis. Teknik yang digunakan yaitu studi dokumen atau studi kepustakaan. Teknik pengumpulan bahan hukum dilakukan dengan prosedur inventarisasi mempelajari dan mendalami bahan-bahan hukum primer, sekunder dan tersier yang berkaitan dengan penelitian ini. Hasil penelitian ini adalah Kekuatan Putusan PTUN yang telah mempunyai kekuatan hukum tetap terhadap Pembatalan Sertifikat Hak Milik Atas Tanah merupakan kekuatan hukum yang mengikat semua orang (erga omnes), memiliki kekuatan pembuktian dan memiliki kekuatan hukum eksekutorial. Kekuatan hukum Surat Keputusan Pembatalan Sertifikat Hak Milik Atas Tanah yang dikeluarkan oleh Kepala Kantor Pertanahan mempunyai kekuatan eksekutorial/ kekuatan untuk di jalankan sebagai tindak lanjut dari pelaksanaan putusan PTUN yang telah memperoleh kekuatan hukum tetap, yang Amarnya berkaitan dengan perintah pembatalan Sertifikat Hak Milik Atas Tanah.","author":[{"dropping-particle":"","family":"Ekasari","given":"Luh Putu Happy","non-dropping-particle":"","parse-names":false,"suffix":""}],"container-title":"Jurnal Hukum Prasada","id":"ITEM-1","issue":"1","issued":{"date-parts":[["2019"]]},"page":"22-35","title":"Kekuatan Putusan Pengadilan Tata Usaha Negara yang Berkekuatan Hukum Tetap Terhadap Pembatalan Sertifikat Hak Milik Atas Tanah Melalui Kewenangan Kepala Kantor Pertanahan","type":"article-journal","volume":"6"},"uris":["http://www.mendeley.com/documents/?uuid=40b06479-e4f7-42f3-863c-7526e126c117"]}],"mendeley":{"formattedCitation":"(Ekasari 2019)","plainTextFormattedCitation":"(Ekasari 2019)","previouslyFormattedCitation":"(Ekasari 2019)"},"properties":{"noteIndex":0},"schema":"https://github.com/citation-style-language/schema/raw/master/csl-citation.json"}</w:instrText>
      </w:r>
      <w:r w:rsidR="009739E5" w:rsidRPr="004504E8">
        <w:fldChar w:fldCharType="separate"/>
      </w:r>
      <w:r w:rsidRPr="004504E8">
        <w:rPr>
          <w:noProof/>
        </w:rPr>
        <w:t>(Ekasari 2019)</w:t>
      </w:r>
      <w:r w:rsidR="009739E5" w:rsidRPr="004504E8">
        <w:fldChar w:fldCharType="end"/>
      </w:r>
      <w:r w:rsidRPr="004504E8">
        <w:t xml:space="preserve">. </w:t>
      </w:r>
    </w:p>
    <w:p w14:paraId="2BBBCFD9" w14:textId="77777777" w:rsidR="004504E8" w:rsidRPr="004504E8" w:rsidRDefault="004504E8" w:rsidP="004504E8">
      <w:pPr>
        <w:pStyle w:val="BodyText"/>
        <w:spacing w:line="276" w:lineRule="auto"/>
        <w:ind w:firstLine="426"/>
      </w:pPr>
      <w:r w:rsidRPr="004504E8">
        <w:lastRenderedPageBreak/>
        <w:t>Dalam</w:t>
      </w:r>
      <w:r w:rsidR="00FB4410" w:rsidRPr="00FB4410">
        <w:rPr>
          <w:rFonts w:ascii="Segoe UI Symbol" w:hAnsi="Segoe UI Symbol" w:cs="Segoe UI Symbol"/>
          <w:sz w:val="10"/>
        </w:rPr>
        <w:t>⠀</w:t>
      </w:r>
      <w:r w:rsidRPr="004504E8">
        <w:t>hukum acara tata</w:t>
      </w:r>
      <w:r w:rsidR="00FB4410" w:rsidRPr="00FB4410">
        <w:rPr>
          <w:rFonts w:ascii="Segoe UI Symbol" w:hAnsi="Segoe UI Symbol" w:cs="Segoe UI Symbol"/>
          <w:sz w:val="10"/>
        </w:rPr>
        <w:t>⠀</w:t>
      </w:r>
      <w:r w:rsidRPr="004504E8">
        <w:t>usaha negara, kekuatan hukum</w:t>
      </w:r>
      <w:r w:rsidR="00FB4410" w:rsidRPr="00FB4410">
        <w:rPr>
          <w:rFonts w:ascii="Segoe UI Symbol" w:hAnsi="Segoe UI Symbol" w:cs="Segoe UI Symbol"/>
        </w:rPr>
        <w:t>⠀</w:t>
      </w:r>
      <w:r w:rsidRPr="004504E8">
        <w:t>dari putusan hakim</w:t>
      </w:r>
      <w:r w:rsidR="00FB4410" w:rsidRPr="00FB4410">
        <w:rPr>
          <w:rFonts w:ascii="Segoe UI Symbol" w:hAnsi="Segoe UI Symbol" w:cs="Segoe UI Symbol"/>
        </w:rPr>
        <w:t>⠀</w:t>
      </w:r>
      <w:r w:rsidRPr="004504E8">
        <w:t>di PTUN terdiri</w:t>
      </w:r>
      <w:r w:rsidR="00FB4410" w:rsidRPr="00FB4410">
        <w:rPr>
          <w:rFonts w:ascii="Segoe UI Symbol" w:hAnsi="Segoe UI Symbol" w:cs="Segoe UI Symbol"/>
        </w:rPr>
        <w:t>⠀</w:t>
      </w:r>
      <w:r w:rsidRPr="004504E8">
        <w:t xml:space="preserve">dari </w:t>
      </w:r>
      <w:r w:rsidR="009739E5" w:rsidRPr="004504E8">
        <w:fldChar w:fldCharType="begin" w:fldLock="1"/>
      </w:r>
      <w:r w:rsidRPr="004504E8">
        <w:instrText>ADDIN CSL_CITATION {"citationItems":[{"id":"ITEM-1","itemData":{"author":[{"dropping-particle":"","family":"Mertokusumo","given":"Sudikno","non-dropping-particle":"","parse-names":false,"suffix":""}],"id":"ITEM-1","issued":{"date-parts":[["2005"]]},"publisher":"Liberty","publisher-place":"Yogyakarta","title":"Mengenal Hukum; Suatu Pengantar","type":"book"},"uris":["http://www.mendeley.com/documents/?uuid=e62055d4-7352-4952-8269-2e44b6c34e26"]}],"mendeley":{"formattedCitation":"(Mertokusumo 2005)","plainTextFormattedCitation":"(Mertokusumo 2005)","previouslyFormattedCitation":"(Mertokusumo 2005)"},"properties":{"noteIndex":0},"schema":"https://github.com/citation-style-language/schema/raw/master/csl-citation.json"}</w:instrText>
      </w:r>
      <w:r w:rsidR="009739E5" w:rsidRPr="004504E8">
        <w:fldChar w:fldCharType="separate"/>
      </w:r>
      <w:r w:rsidRPr="004504E8">
        <w:rPr>
          <w:noProof/>
        </w:rPr>
        <w:t>(Mertokusumo 2005)</w:t>
      </w:r>
      <w:r w:rsidR="009739E5" w:rsidRPr="004504E8">
        <w:fldChar w:fldCharType="end"/>
      </w:r>
      <w:r w:rsidRPr="004504E8">
        <w:t>:</w:t>
      </w:r>
    </w:p>
    <w:p w14:paraId="2BBBCFDA" w14:textId="77777777" w:rsidR="004504E8" w:rsidRDefault="004504E8" w:rsidP="004504E8">
      <w:pPr>
        <w:pStyle w:val="BodyText"/>
        <w:spacing w:line="276" w:lineRule="auto"/>
        <w:ind w:left="672" w:hanging="246"/>
      </w:pPr>
      <w:r>
        <w:t>a.</w:t>
      </w:r>
      <w:r>
        <w:tab/>
        <w:t>Kekuatan</w:t>
      </w:r>
      <w:r w:rsidR="00FB4410" w:rsidRPr="00FB4410">
        <w:rPr>
          <w:rFonts w:ascii="Segoe UI Symbol" w:hAnsi="Segoe UI Symbol" w:cs="Segoe UI Symbol"/>
          <w:sz w:val="16"/>
        </w:rPr>
        <w:t>⠀</w:t>
      </w:r>
      <w:r>
        <w:t>Mengikat, penyerahan sengketa</w:t>
      </w:r>
      <w:r w:rsidR="00FB4410" w:rsidRPr="00FB4410">
        <w:rPr>
          <w:rFonts w:ascii="Segoe UI Symbol" w:hAnsi="Segoe UI Symbol" w:cs="Segoe UI Symbol"/>
          <w:sz w:val="16"/>
        </w:rPr>
        <w:t>⠀</w:t>
      </w:r>
      <w:r>
        <w:t>oleh pihak-pihak</w:t>
      </w:r>
      <w:r w:rsidR="00FB4410" w:rsidRPr="00FB4410">
        <w:rPr>
          <w:rFonts w:ascii="Segoe UI Symbol" w:hAnsi="Segoe UI Symbol" w:cs="Segoe UI Symbol"/>
          <w:sz w:val="10"/>
        </w:rPr>
        <w:t>⠀</w:t>
      </w:r>
      <w:r>
        <w:t>kepada pengadilan untuk</w:t>
      </w:r>
      <w:r w:rsidR="00FB4410" w:rsidRPr="00FB4410">
        <w:rPr>
          <w:rFonts w:ascii="Segoe UI Symbol" w:hAnsi="Segoe UI Symbol" w:cs="Segoe UI Symbol"/>
          <w:sz w:val="10"/>
        </w:rPr>
        <w:t>⠀</w:t>
      </w:r>
      <w:r>
        <w:t>diperiksa atau</w:t>
      </w:r>
      <w:r w:rsidR="00FB4410" w:rsidRPr="00FB4410">
        <w:rPr>
          <w:rFonts w:ascii="Segoe UI Symbol" w:hAnsi="Segoe UI Symbol" w:cs="Segoe UI Symbol"/>
          <w:sz w:val="16"/>
        </w:rPr>
        <w:t>⠀</w:t>
      </w:r>
      <w:r>
        <w:t>diadili, mengandung arti</w:t>
      </w:r>
      <w:r w:rsidR="00FB4410" w:rsidRPr="00FB4410">
        <w:rPr>
          <w:rFonts w:ascii="Segoe UI Symbol" w:hAnsi="Segoe UI Symbol" w:cs="Segoe UI Symbol"/>
          <w:sz w:val="16"/>
        </w:rPr>
        <w:t>⠀</w:t>
      </w:r>
      <w:r>
        <w:t>bahwa yang bersangkutan</w:t>
      </w:r>
      <w:r w:rsidR="00FB4410" w:rsidRPr="00FB4410">
        <w:rPr>
          <w:rFonts w:ascii="Segoe UI Symbol" w:hAnsi="Segoe UI Symbol" w:cs="Segoe UI Symbol"/>
          <w:sz w:val="6"/>
        </w:rPr>
        <w:t>⠀</w:t>
      </w:r>
      <w:r>
        <w:t>akan tunduk dan</w:t>
      </w:r>
      <w:r w:rsidR="00FB4410" w:rsidRPr="00FB4410">
        <w:rPr>
          <w:rFonts w:ascii="Segoe UI Symbol" w:hAnsi="Segoe UI Symbol" w:cs="Segoe UI Symbol"/>
          <w:sz w:val="6"/>
        </w:rPr>
        <w:t>⠀</w:t>
      </w:r>
      <w:r>
        <w:t>patuh pada putusan yang</w:t>
      </w:r>
      <w:r w:rsidR="00FB4410" w:rsidRPr="00FB4410">
        <w:rPr>
          <w:rFonts w:ascii="Segoe UI Symbol" w:hAnsi="Segoe UI Symbol" w:cs="Segoe UI Symbol"/>
          <w:sz w:val="6"/>
        </w:rPr>
        <w:t>⠀</w:t>
      </w:r>
      <w:r>
        <w:t>dijatuhkan. Putusan yang</w:t>
      </w:r>
      <w:r w:rsidR="00FB4410" w:rsidRPr="00FB4410">
        <w:rPr>
          <w:rFonts w:ascii="Segoe UI Symbol" w:hAnsi="Segoe UI Symbol" w:cs="Segoe UI Symbol"/>
          <w:sz w:val="6"/>
        </w:rPr>
        <w:t>⠀</w:t>
      </w:r>
      <w:r>
        <w:t>telah dijatuhkan</w:t>
      </w:r>
      <w:r w:rsidR="00FB4410" w:rsidRPr="00FB4410">
        <w:rPr>
          <w:rFonts w:ascii="Segoe UI Symbol" w:hAnsi="Segoe UI Symbol" w:cs="Segoe UI Symbol"/>
          <w:sz w:val="6"/>
        </w:rPr>
        <w:t>⠀</w:t>
      </w:r>
      <w:r>
        <w:t>itu haruslah dihormati</w:t>
      </w:r>
      <w:r w:rsidR="00FB4410" w:rsidRPr="00FB4410">
        <w:rPr>
          <w:rFonts w:ascii="Segoe UI Symbol" w:hAnsi="Segoe UI Symbol" w:cs="Segoe UI Symbol"/>
          <w:sz w:val="6"/>
        </w:rPr>
        <w:t>⠀</w:t>
      </w:r>
      <w:r>
        <w:t>oleh kedua belah</w:t>
      </w:r>
      <w:r w:rsidR="00FB4410" w:rsidRPr="00FB4410">
        <w:rPr>
          <w:rFonts w:ascii="Segoe UI Symbol" w:hAnsi="Segoe UI Symbol" w:cs="Segoe UI Symbol"/>
          <w:sz w:val="6"/>
        </w:rPr>
        <w:t>⠀</w:t>
      </w:r>
      <w:r>
        <w:t>pihak;</w:t>
      </w:r>
    </w:p>
    <w:p w14:paraId="2BBBCFDB" w14:textId="77777777" w:rsidR="004504E8" w:rsidRDefault="004504E8" w:rsidP="004504E8">
      <w:pPr>
        <w:pStyle w:val="BodyText"/>
        <w:spacing w:line="276" w:lineRule="auto"/>
        <w:ind w:left="672" w:hanging="246"/>
      </w:pPr>
      <w:r>
        <w:t>b.</w:t>
      </w:r>
      <w:r>
        <w:tab/>
        <w:t>Kekuatan Pembuktian,</w:t>
      </w:r>
      <w:r w:rsidR="00FB4410" w:rsidRPr="00FB4410">
        <w:rPr>
          <w:rFonts w:ascii="Segoe UI Symbol" w:hAnsi="Segoe UI Symbol" w:cs="Segoe UI Symbol"/>
          <w:sz w:val="16"/>
        </w:rPr>
        <w:t>⠀</w:t>
      </w:r>
      <w:r>
        <w:t>dituangkannya putusan dalam</w:t>
      </w:r>
      <w:r w:rsidR="00FB4410" w:rsidRPr="00FB4410">
        <w:rPr>
          <w:rFonts w:ascii="Segoe UI Symbol" w:hAnsi="Segoe UI Symbol" w:cs="Segoe UI Symbol"/>
          <w:sz w:val="16"/>
        </w:rPr>
        <w:t>⠀</w:t>
      </w:r>
      <w:r>
        <w:t>bentuk tertulis, yang</w:t>
      </w:r>
      <w:r w:rsidR="00FB4410" w:rsidRPr="00FB4410">
        <w:rPr>
          <w:rFonts w:ascii="Segoe UI Symbol" w:hAnsi="Segoe UI Symbol" w:cs="Segoe UI Symbol"/>
          <w:sz w:val="16"/>
        </w:rPr>
        <w:t>⠀</w:t>
      </w:r>
      <w:r>
        <w:t>merupakan akta otentik,</w:t>
      </w:r>
      <w:r w:rsidR="00FB4410" w:rsidRPr="00FB4410">
        <w:rPr>
          <w:rFonts w:ascii="Segoe UI Symbol" w:hAnsi="Segoe UI Symbol" w:cs="Segoe UI Symbol"/>
          <w:sz w:val="8"/>
        </w:rPr>
        <w:t>⠀</w:t>
      </w:r>
      <w:r>
        <w:t>tidak lain bertujuan</w:t>
      </w:r>
      <w:r w:rsidR="00FB4410" w:rsidRPr="00FB4410">
        <w:rPr>
          <w:rFonts w:ascii="Segoe UI Symbol" w:hAnsi="Segoe UI Symbol" w:cs="Segoe UI Symbol"/>
          <w:sz w:val="8"/>
        </w:rPr>
        <w:t>⠀</w:t>
      </w:r>
      <w:r>
        <w:t>untuk dapat digunakan</w:t>
      </w:r>
      <w:r w:rsidR="00FB4410" w:rsidRPr="00FB4410">
        <w:rPr>
          <w:rFonts w:ascii="Segoe UI Symbol" w:hAnsi="Segoe UI Symbol" w:cs="Segoe UI Symbol"/>
          <w:sz w:val="4"/>
        </w:rPr>
        <w:t>⠀</w:t>
      </w:r>
      <w:r>
        <w:t>sebagai alat bukti</w:t>
      </w:r>
      <w:r w:rsidR="00FB4410" w:rsidRPr="00FB4410">
        <w:rPr>
          <w:rFonts w:ascii="Segoe UI Symbol" w:hAnsi="Segoe UI Symbol" w:cs="Segoe UI Symbol"/>
          <w:sz w:val="4"/>
        </w:rPr>
        <w:t>⠀</w:t>
      </w:r>
      <w:r>
        <w:t>bagi para pihak</w:t>
      </w:r>
      <w:r w:rsidR="00FB4410" w:rsidRPr="00FB4410">
        <w:rPr>
          <w:rFonts w:ascii="Segoe UI Symbol" w:hAnsi="Segoe UI Symbol" w:cs="Segoe UI Symbol"/>
          <w:sz w:val="4"/>
        </w:rPr>
        <w:t>⠀</w:t>
      </w:r>
      <w:r>
        <w:t>yang mungkin</w:t>
      </w:r>
      <w:r w:rsidR="00FB4410" w:rsidRPr="00FB4410">
        <w:rPr>
          <w:rFonts w:ascii="Segoe UI Symbol" w:hAnsi="Segoe UI Symbol" w:cs="Segoe UI Symbol"/>
          <w:sz w:val="16"/>
        </w:rPr>
        <w:t>⠀</w:t>
      </w:r>
      <w:r>
        <w:t>diperlukannya untuk mengajukan banding,</w:t>
      </w:r>
      <w:r w:rsidR="00FB4410" w:rsidRPr="00FB4410">
        <w:rPr>
          <w:rFonts w:ascii="Segoe UI Symbol" w:hAnsi="Segoe UI Symbol" w:cs="Segoe UI Symbol"/>
          <w:sz w:val="6"/>
        </w:rPr>
        <w:t>⠀</w:t>
      </w:r>
      <w:r>
        <w:t>kasasi atau pelaksanaannya.</w:t>
      </w:r>
    </w:p>
    <w:p w14:paraId="2BBBCFDC" w14:textId="77777777" w:rsidR="004504E8" w:rsidRDefault="004504E8" w:rsidP="004504E8">
      <w:pPr>
        <w:pStyle w:val="BodyText"/>
        <w:spacing w:line="276" w:lineRule="auto"/>
        <w:ind w:left="672" w:hanging="246"/>
      </w:pPr>
      <w:r>
        <w:t>c.</w:t>
      </w:r>
      <w:r>
        <w:tab/>
        <w:t>Kekuatan Eksekutorial, putusan tidak dimaksudkan</w:t>
      </w:r>
      <w:r w:rsidR="00FB4410" w:rsidRPr="00FB4410">
        <w:rPr>
          <w:rFonts w:ascii="Segoe UI Symbol" w:hAnsi="Segoe UI Symbol" w:cs="Segoe UI Symbol"/>
        </w:rPr>
        <w:t>⠀</w:t>
      </w:r>
      <w:r>
        <w:t>untuk menetapkan hak</w:t>
      </w:r>
      <w:r w:rsidR="00FB4410" w:rsidRPr="00FB4410">
        <w:rPr>
          <w:rFonts w:ascii="Segoe UI Symbol" w:hAnsi="Segoe UI Symbol" w:cs="Segoe UI Symbol"/>
        </w:rPr>
        <w:t>⠀</w:t>
      </w:r>
      <w:r>
        <w:t>atau hukumnya saja,</w:t>
      </w:r>
      <w:r w:rsidR="00FB4410" w:rsidRPr="00FB4410">
        <w:rPr>
          <w:rFonts w:ascii="Segoe UI Symbol" w:hAnsi="Segoe UI Symbol" w:cs="Segoe UI Symbol"/>
          <w:sz w:val="16"/>
        </w:rPr>
        <w:t>⠀</w:t>
      </w:r>
      <w:r>
        <w:t>tetapi untuk menyelesaikan sengketa,</w:t>
      </w:r>
      <w:r w:rsidR="00FB4410" w:rsidRPr="00FB4410">
        <w:rPr>
          <w:rFonts w:ascii="Segoe UI Symbol" w:hAnsi="Segoe UI Symbol" w:cs="Segoe UI Symbol"/>
          <w:sz w:val="16"/>
        </w:rPr>
        <w:t>⠀</w:t>
      </w:r>
      <w:r>
        <w:t>terutama merealisasikan dengan sukarela</w:t>
      </w:r>
      <w:r w:rsidR="00FB4410" w:rsidRPr="00FB4410">
        <w:rPr>
          <w:rFonts w:ascii="Segoe UI Symbol" w:hAnsi="Segoe UI Symbol" w:cs="Segoe UI Symbol"/>
          <w:sz w:val="16"/>
        </w:rPr>
        <w:t>⠀</w:t>
      </w:r>
      <w:r>
        <w:t>atau secara paksa.</w:t>
      </w:r>
      <w:r w:rsidR="00FB4410" w:rsidRPr="00FB4410">
        <w:rPr>
          <w:rFonts w:ascii="Segoe UI Symbol" w:hAnsi="Segoe UI Symbol" w:cs="Segoe UI Symbol"/>
          <w:sz w:val="16"/>
        </w:rPr>
        <w:t>⠀</w:t>
      </w:r>
      <w:r>
        <w:t>Putusan selain menetapkan</w:t>
      </w:r>
      <w:r w:rsidR="00FB4410" w:rsidRPr="00FB4410">
        <w:rPr>
          <w:rFonts w:ascii="Segoe UI Symbol" w:hAnsi="Segoe UI Symbol" w:cs="Segoe UI Symbol"/>
          <w:sz w:val="6"/>
        </w:rPr>
        <w:t>⠀</w:t>
      </w:r>
      <w:r>
        <w:t>dengan tegas hak</w:t>
      </w:r>
      <w:r w:rsidR="00FB4410" w:rsidRPr="00FB4410">
        <w:rPr>
          <w:rFonts w:ascii="Segoe UI Symbol" w:hAnsi="Segoe UI Symbol" w:cs="Segoe UI Symbol"/>
          <w:sz w:val="6"/>
        </w:rPr>
        <w:t>⠀</w:t>
      </w:r>
      <w:r>
        <w:t>atau hukumnya</w:t>
      </w:r>
      <w:r w:rsidR="00FB4410" w:rsidRPr="00FB4410">
        <w:rPr>
          <w:rFonts w:ascii="Segoe UI Symbol" w:hAnsi="Segoe UI Symbol" w:cs="Segoe UI Symbol"/>
          <w:sz w:val="6"/>
        </w:rPr>
        <w:t>⠀</w:t>
      </w:r>
      <w:r>
        <w:t>juga supaya</w:t>
      </w:r>
      <w:r w:rsidR="00FB4410" w:rsidRPr="00FB4410">
        <w:rPr>
          <w:rFonts w:ascii="Segoe UI Symbol" w:hAnsi="Segoe UI Symbol" w:cs="Segoe UI Symbol"/>
          <w:sz w:val="6"/>
        </w:rPr>
        <w:t>⠀</w:t>
      </w:r>
      <w:r>
        <w:t>dapat direalisasi, dan</w:t>
      </w:r>
      <w:r w:rsidR="00FB4410" w:rsidRPr="00FB4410">
        <w:rPr>
          <w:rFonts w:ascii="Segoe UI Symbol" w:hAnsi="Segoe UI Symbol" w:cs="Segoe UI Symbol"/>
          <w:sz w:val="6"/>
        </w:rPr>
        <w:t>⠀</w:t>
      </w:r>
      <w:r>
        <w:t>mempunyai kekuatan eksekutorial</w:t>
      </w:r>
      <w:r w:rsidR="00FB4410" w:rsidRPr="00FB4410">
        <w:rPr>
          <w:rFonts w:ascii="Segoe UI Symbol" w:hAnsi="Segoe UI Symbol" w:cs="Segoe UI Symbol"/>
          <w:sz w:val="6"/>
        </w:rPr>
        <w:t>⠀</w:t>
      </w:r>
      <w:r>
        <w:t>(untuk dilaksanakan).</w:t>
      </w:r>
    </w:p>
    <w:p w14:paraId="2BBBCFDD" w14:textId="77777777" w:rsidR="004504E8" w:rsidRPr="004504E8" w:rsidRDefault="004504E8" w:rsidP="004504E8">
      <w:pPr>
        <w:pStyle w:val="BodyText"/>
        <w:spacing w:line="276" w:lineRule="auto"/>
        <w:ind w:firstLine="426"/>
      </w:pPr>
      <w:r w:rsidRPr="004504E8">
        <w:t>Putusan</w:t>
      </w:r>
      <w:r w:rsidR="00FB4410" w:rsidRPr="00FB4410">
        <w:rPr>
          <w:rFonts w:ascii="Segoe UI Symbol" w:hAnsi="Segoe UI Symbol" w:cs="Segoe UI Symbol"/>
          <w:sz w:val="16"/>
        </w:rPr>
        <w:t>⠀</w:t>
      </w:r>
      <w:r w:rsidRPr="004504E8">
        <w:t>PTUN yang berkekuatan</w:t>
      </w:r>
      <w:r w:rsidR="00FB4410" w:rsidRPr="00FB4410">
        <w:rPr>
          <w:rFonts w:ascii="Segoe UI Symbol" w:hAnsi="Segoe UI Symbol" w:cs="Segoe UI Symbol"/>
          <w:sz w:val="16"/>
        </w:rPr>
        <w:t>⠀</w:t>
      </w:r>
      <w:r w:rsidRPr="004504E8">
        <w:t>hukum tetap mengikat</w:t>
      </w:r>
      <w:r w:rsidR="00FB4410" w:rsidRPr="00FB4410">
        <w:rPr>
          <w:rFonts w:ascii="Segoe UI Symbol" w:hAnsi="Segoe UI Symbol" w:cs="Segoe UI Symbol"/>
          <w:sz w:val="10"/>
        </w:rPr>
        <w:t>⠀</w:t>
      </w:r>
      <w:r w:rsidRPr="004504E8">
        <w:t xml:space="preserve">semua orang </w:t>
      </w:r>
      <w:r w:rsidRPr="004504E8">
        <w:rPr>
          <w:i/>
          <w:iCs/>
        </w:rPr>
        <w:t>(erga</w:t>
      </w:r>
      <w:r w:rsidR="00FB4410" w:rsidRPr="00FB4410">
        <w:rPr>
          <w:rFonts w:ascii="Segoe UI Symbol" w:hAnsi="Segoe UI Symbol" w:cs="Segoe UI Symbol"/>
          <w:i/>
          <w:iCs/>
          <w:sz w:val="10"/>
        </w:rPr>
        <w:t>⠀</w:t>
      </w:r>
      <w:r w:rsidRPr="004504E8">
        <w:rPr>
          <w:i/>
          <w:iCs/>
        </w:rPr>
        <w:t>omnes)</w:t>
      </w:r>
      <w:r w:rsidRPr="004504E8">
        <w:t xml:space="preserve"> layaknya</w:t>
      </w:r>
      <w:r w:rsidR="00FB4410" w:rsidRPr="00FB4410">
        <w:rPr>
          <w:rFonts w:ascii="Segoe UI Symbol" w:hAnsi="Segoe UI Symbol" w:cs="Segoe UI Symbol"/>
          <w:sz w:val="10"/>
        </w:rPr>
        <w:t>⠀</w:t>
      </w:r>
      <w:r w:rsidRPr="004504E8">
        <w:t>kekuatan peraturan</w:t>
      </w:r>
      <w:r w:rsidR="00FB4410" w:rsidRPr="00FB4410">
        <w:rPr>
          <w:rFonts w:ascii="Segoe UI Symbol" w:hAnsi="Segoe UI Symbol" w:cs="Segoe UI Symbol"/>
          <w:sz w:val="10"/>
        </w:rPr>
        <w:t>⠀</w:t>
      </w:r>
      <w:r w:rsidRPr="004504E8">
        <w:t>perundang-undangan, hal ini</w:t>
      </w:r>
      <w:r w:rsidR="00FB4410" w:rsidRPr="00FB4410">
        <w:rPr>
          <w:rFonts w:ascii="Segoe UI Symbol" w:hAnsi="Segoe UI Symbol" w:cs="Segoe UI Symbol"/>
          <w:sz w:val="10"/>
        </w:rPr>
        <w:t>⠀</w:t>
      </w:r>
      <w:r w:rsidRPr="004504E8">
        <w:t>yang membedakan dari</w:t>
      </w:r>
      <w:r w:rsidR="00FB4410" w:rsidRPr="00FB4410">
        <w:rPr>
          <w:rFonts w:ascii="Segoe UI Symbol" w:hAnsi="Segoe UI Symbol" w:cs="Segoe UI Symbol"/>
          <w:sz w:val="10"/>
        </w:rPr>
        <w:t>⠀</w:t>
      </w:r>
      <w:r w:rsidRPr="004504E8">
        <w:t>putusan pengadilan umum</w:t>
      </w:r>
      <w:r w:rsidR="00FB4410" w:rsidRPr="00FB4410">
        <w:rPr>
          <w:rFonts w:ascii="Segoe UI Symbol" w:hAnsi="Segoe UI Symbol" w:cs="Segoe UI Symbol"/>
          <w:sz w:val="10"/>
        </w:rPr>
        <w:t>⠀</w:t>
      </w:r>
      <w:r w:rsidRPr="004504E8">
        <w:t>dalam perkara perdata yang</w:t>
      </w:r>
      <w:r w:rsidR="00FB4410" w:rsidRPr="00FB4410">
        <w:rPr>
          <w:rFonts w:ascii="Segoe UI Symbol" w:hAnsi="Segoe UI Symbol" w:cs="Segoe UI Symbol"/>
          <w:sz w:val="10"/>
        </w:rPr>
        <w:t>⠀</w:t>
      </w:r>
      <w:r w:rsidRPr="004504E8">
        <w:t>hanya mengikat para</w:t>
      </w:r>
      <w:r w:rsidR="00FB4410" w:rsidRPr="00FB4410">
        <w:rPr>
          <w:rFonts w:ascii="Segoe UI Symbol" w:hAnsi="Segoe UI Symbol" w:cs="Segoe UI Symbol"/>
          <w:sz w:val="10"/>
        </w:rPr>
        <w:t>⠀</w:t>
      </w:r>
      <w:r w:rsidRPr="004504E8">
        <w:t>pihak yang berperkara.</w:t>
      </w:r>
      <w:r w:rsidR="00FB4410" w:rsidRPr="00FB4410">
        <w:rPr>
          <w:rFonts w:ascii="Segoe UI Symbol" w:hAnsi="Segoe UI Symbol" w:cs="Segoe UI Symbol"/>
          <w:sz w:val="10"/>
        </w:rPr>
        <w:t>⠀</w:t>
      </w:r>
      <w:r w:rsidRPr="004504E8">
        <w:t>Selain itu, putusan</w:t>
      </w:r>
      <w:r w:rsidR="00FB4410" w:rsidRPr="00FB4410">
        <w:rPr>
          <w:rFonts w:ascii="Segoe UI Symbol" w:hAnsi="Segoe UI Symbol" w:cs="Segoe UI Symbol"/>
          <w:sz w:val="10"/>
        </w:rPr>
        <w:t>⠀</w:t>
      </w:r>
      <w:r w:rsidRPr="004504E8">
        <w:t>PTUN yang berkekuatan</w:t>
      </w:r>
      <w:r w:rsidR="00FB4410" w:rsidRPr="00FB4410">
        <w:rPr>
          <w:rFonts w:ascii="Segoe UI Symbol" w:hAnsi="Segoe UI Symbol" w:cs="Segoe UI Symbol"/>
          <w:sz w:val="10"/>
        </w:rPr>
        <w:t>⠀</w:t>
      </w:r>
      <w:r w:rsidRPr="004504E8">
        <w:t xml:space="preserve">hukum tetap </w:t>
      </w:r>
      <w:r w:rsidRPr="004504E8">
        <w:rPr>
          <w:i/>
          <w:iCs/>
        </w:rPr>
        <w:t>(in kracht</w:t>
      </w:r>
      <w:r w:rsidR="00FB4410" w:rsidRPr="00FB4410">
        <w:rPr>
          <w:rFonts w:ascii="Segoe UI Symbol" w:hAnsi="Segoe UI Symbol" w:cs="Segoe UI Symbol"/>
          <w:i/>
          <w:iCs/>
          <w:sz w:val="10"/>
        </w:rPr>
        <w:t>⠀</w:t>
      </w:r>
      <w:r w:rsidRPr="004504E8">
        <w:rPr>
          <w:i/>
          <w:iCs/>
        </w:rPr>
        <w:t>van gewijsde)</w:t>
      </w:r>
      <w:r w:rsidRPr="004504E8">
        <w:t xml:space="preserve"> juga</w:t>
      </w:r>
      <w:r w:rsidR="00FB4410" w:rsidRPr="00FB4410">
        <w:rPr>
          <w:rFonts w:ascii="Segoe UI Symbol" w:hAnsi="Segoe UI Symbol" w:cs="Segoe UI Symbol"/>
          <w:sz w:val="10"/>
        </w:rPr>
        <w:t>⠀</w:t>
      </w:r>
      <w:r w:rsidRPr="004504E8">
        <w:t>mempunyai kekuatan mengikat yang</w:t>
      </w:r>
      <w:r w:rsidR="00FB4410" w:rsidRPr="00FB4410">
        <w:rPr>
          <w:rFonts w:ascii="Segoe UI Symbol" w:hAnsi="Segoe UI Symbol" w:cs="Segoe UI Symbol"/>
          <w:sz w:val="10"/>
        </w:rPr>
        <w:t>⠀</w:t>
      </w:r>
      <w:r w:rsidRPr="004504E8">
        <w:t>wajib dipatuhi dan</w:t>
      </w:r>
      <w:r w:rsidR="00FB4410" w:rsidRPr="00FB4410">
        <w:rPr>
          <w:rFonts w:ascii="Segoe UI Symbol" w:hAnsi="Segoe UI Symbol" w:cs="Segoe UI Symbol"/>
          <w:sz w:val="10"/>
        </w:rPr>
        <w:t>⠀</w:t>
      </w:r>
      <w:r w:rsidRPr="004504E8">
        <w:t>dilaksanakan oleh pihak</w:t>
      </w:r>
      <w:r w:rsidR="00FB4410" w:rsidRPr="00FB4410">
        <w:rPr>
          <w:rFonts w:ascii="Segoe UI Symbol" w:hAnsi="Segoe UI Symbol" w:cs="Segoe UI Symbol"/>
          <w:sz w:val="10"/>
        </w:rPr>
        <w:t>⠀</w:t>
      </w:r>
      <w:r w:rsidRPr="004504E8">
        <w:t>yang dibebankan kewajiban</w:t>
      </w:r>
      <w:r w:rsidR="00FB4410" w:rsidRPr="00FB4410">
        <w:rPr>
          <w:rFonts w:ascii="Segoe UI Symbol" w:hAnsi="Segoe UI Symbol" w:cs="Segoe UI Symbol"/>
          <w:sz w:val="10"/>
        </w:rPr>
        <w:t>⠀</w:t>
      </w:r>
      <w:r w:rsidRPr="004504E8">
        <w:t>di dalam putusan</w:t>
      </w:r>
      <w:r w:rsidR="00FB4410" w:rsidRPr="00FB4410">
        <w:rPr>
          <w:rFonts w:ascii="Segoe UI Symbol" w:hAnsi="Segoe UI Symbol" w:cs="Segoe UI Symbol"/>
          <w:sz w:val="10"/>
        </w:rPr>
        <w:t>⠀</w:t>
      </w:r>
      <w:r w:rsidRPr="004504E8">
        <w:t xml:space="preserve">yang bersifat </w:t>
      </w:r>
      <w:r w:rsidRPr="004504E8">
        <w:rPr>
          <w:i/>
          <w:iCs/>
        </w:rPr>
        <w:t>condemnatoir</w:t>
      </w:r>
      <w:r w:rsidRPr="004504E8">
        <w:t>.</w:t>
      </w:r>
    </w:p>
    <w:p w14:paraId="2BBBCFDE" w14:textId="77777777" w:rsidR="008C76CA" w:rsidRPr="008C76CA" w:rsidRDefault="008C76CA" w:rsidP="008C76CA">
      <w:pPr>
        <w:pStyle w:val="BodyText"/>
        <w:spacing w:line="276" w:lineRule="auto"/>
        <w:ind w:firstLine="426"/>
      </w:pPr>
      <w:r w:rsidRPr="008C76CA">
        <w:t>Putusan</w:t>
      </w:r>
      <w:r w:rsidR="00FB4410" w:rsidRPr="00FB4410">
        <w:rPr>
          <w:rFonts w:ascii="Segoe UI Symbol" w:hAnsi="Segoe UI Symbol" w:cs="Segoe UI Symbol"/>
          <w:sz w:val="10"/>
        </w:rPr>
        <w:t>⠀</w:t>
      </w:r>
      <w:r w:rsidRPr="008C76CA">
        <w:t>Akhir adalah putusan</w:t>
      </w:r>
      <w:r w:rsidR="00FB4410" w:rsidRPr="00FB4410">
        <w:rPr>
          <w:rFonts w:ascii="Segoe UI Symbol" w:hAnsi="Segoe UI Symbol" w:cs="Segoe UI Symbol"/>
          <w:sz w:val="10"/>
        </w:rPr>
        <w:t>⠀</w:t>
      </w:r>
      <w:r w:rsidRPr="008C76CA">
        <w:t>yang dijatuhkan oleh hakim</w:t>
      </w:r>
      <w:r w:rsidR="00FB4410" w:rsidRPr="00FB4410">
        <w:rPr>
          <w:rFonts w:ascii="Segoe UI Symbol" w:hAnsi="Segoe UI Symbol" w:cs="Segoe UI Symbol"/>
          <w:sz w:val="10"/>
        </w:rPr>
        <w:t>⠀</w:t>
      </w:r>
      <w:r w:rsidRPr="008C76CA">
        <w:t>setelah pemeriksaan sengketa</w:t>
      </w:r>
      <w:r w:rsidR="00FB4410" w:rsidRPr="00FB4410">
        <w:rPr>
          <w:rFonts w:ascii="Segoe UI Symbol" w:hAnsi="Segoe UI Symbol" w:cs="Segoe UI Symbol"/>
          <w:sz w:val="10"/>
        </w:rPr>
        <w:t>⠀</w:t>
      </w:r>
      <w:r w:rsidRPr="008C76CA">
        <w:t>Tata Usaha Negara selesai</w:t>
      </w:r>
      <w:r w:rsidR="00FB4410" w:rsidRPr="00FB4410">
        <w:rPr>
          <w:rFonts w:ascii="Segoe UI Symbol" w:hAnsi="Segoe UI Symbol" w:cs="Segoe UI Symbol"/>
          <w:sz w:val="10"/>
        </w:rPr>
        <w:t>⠀</w:t>
      </w:r>
      <w:r w:rsidRPr="008C76CA">
        <w:t>yang mengakhiri sengketa</w:t>
      </w:r>
      <w:r w:rsidR="00FB4410" w:rsidRPr="00FB4410">
        <w:rPr>
          <w:rFonts w:ascii="Segoe UI Symbol" w:hAnsi="Segoe UI Symbol" w:cs="Segoe UI Symbol"/>
          <w:sz w:val="10"/>
        </w:rPr>
        <w:t>⠀</w:t>
      </w:r>
      <w:r w:rsidRPr="008C76CA">
        <w:t>tersebut pada tingkat pengadilan</w:t>
      </w:r>
      <w:r w:rsidR="00FB4410" w:rsidRPr="00FB4410">
        <w:rPr>
          <w:rFonts w:ascii="Segoe UI Symbol" w:hAnsi="Segoe UI Symbol" w:cs="Segoe UI Symbol"/>
          <w:sz w:val="10"/>
        </w:rPr>
        <w:t>⠀</w:t>
      </w:r>
      <w:r w:rsidRPr="008C76CA">
        <w:t>tertentu. Putusan akhir</w:t>
      </w:r>
      <w:r w:rsidR="00FB4410" w:rsidRPr="00FB4410">
        <w:rPr>
          <w:rFonts w:ascii="Segoe UI Symbol" w:hAnsi="Segoe UI Symbol" w:cs="Segoe UI Symbol"/>
          <w:sz w:val="10"/>
        </w:rPr>
        <w:t>⠀</w:t>
      </w:r>
      <w:r w:rsidRPr="008C76CA">
        <w:t>menurut sifat amarnya dapat</w:t>
      </w:r>
      <w:r w:rsidR="00FB4410" w:rsidRPr="00FB4410">
        <w:rPr>
          <w:rFonts w:ascii="Segoe UI Symbol" w:hAnsi="Segoe UI Symbol" w:cs="Segoe UI Symbol"/>
          <w:sz w:val="10"/>
        </w:rPr>
        <w:t>⠀</w:t>
      </w:r>
      <w:r w:rsidRPr="008C76CA">
        <w:t>dibedakan atas tiga</w:t>
      </w:r>
      <w:r w:rsidR="00FB4410" w:rsidRPr="00FB4410">
        <w:rPr>
          <w:rFonts w:ascii="Segoe UI Symbol" w:hAnsi="Segoe UI Symbol" w:cs="Segoe UI Symbol"/>
          <w:sz w:val="10"/>
        </w:rPr>
        <w:t>⠀</w:t>
      </w:r>
      <w:r w:rsidRPr="008C76CA">
        <w:t>macam yaitu</w:t>
      </w:r>
      <w:r w:rsidR="00FB4410" w:rsidRPr="00FB4410">
        <w:rPr>
          <w:rFonts w:ascii="Segoe UI Symbol" w:hAnsi="Segoe UI Symbol" w:cs="Segoe UI Symbol"/>
          <w:sz w:val="10"/>
        </w:rPr>
        <w:t>⠀</w:t>
      </w:r>
      <w:r w:rsidR="009739E5" w:rsidRPr="008C76CA">
        <w:fldChar w:fldCharType="begin" w:fldLock="1"/>
      </w:r>
      <w:r w:rsidRPr="008C76CA">
        <w:instrText>ADDIN CSL_CITATION {"citationItems":[{"id":"ITEM-1","itemData":{"DOI":"10.20414/politea.v4i1.3491","ISSN":"2654-847X","abstract":"Lahirnya Peradilan Tata Usaha Negara dapat disimpulkan merupakan tuntutan masyarakat Indonesia yang merasa haknya sebagai warga negara dilanggar oleh pemerintah, selain itu untuk mencegah terjadinya maladministrasi, serta segala bentuk penyalahgunaan wewenang oleh pemerintah. Namun dalam perkembangan dibentuknya Peradilan Tata Usaha Negara di Indonesia, lemahnya kekuatan hukum Putusan PTUN membuat masyarakat cemas akan kekuatan hukum dari putusan PTUN yang membawa angin kedamaian bagi masyarakat yang dilanggar haknya oleh pemerintah. Masyarakat menjadi ragu akan kekuatan hukum yang dimiliki oleh lembaga peradilan ini dalam menegakkan keadilan manakala terjadi penyalahgunaan wewenang oleh pemerintah. Lemahnya kekuatan hukum putusan PTUN ini disebabkan beberapa kendala yaitu: Tidak adanya lembaga eksekutorial khusus atau lembaga sanksi yang berfungsi untuk melaksanakan putusan, rendahnya tingkat kesadaran pejabat Tata Usaha Negara dalam menaati putusan Pengadilan Tata Usaha Negara, serta tidak adanya pengaturan yang lebih tegas mengenai pelaksanaan putusan Pengadilan Tata Usaha Negara. Untuk memperjelas hal ditas maka dalam tulisan ini diajukan tiga rumusan masalah utama yakni Bagiamanakah bentuk putusan sela dalam dalam peradilan, bagaimanakah mekanisme pelaksanaan putusan (eksekutorial) PTUN, dan bagaimana kekuatan  eksekutorial putusan PTUN. Yang dianalisis dengan metode Yuridis Normatif.","author":[{"dropping-particle":"","family":"Wahyudi","given":"Ari","non-dropping-particle":"","parse-names":false,"suffix":""}],"container-title":"Politea : Jurnal Politik Islam","id":"ITEM-1","issue":"1","issued":{"date-parts":[["2021"]]},"page":"121-145","title":"Eksekutorial Putusan PTUN Sebagai Lembaga Yudikatif","type":"article-journal","volume":"4"},"uris":["http://www.mendeley.com/documents/?uuid=47c7663e-7a51-42c0-be54-48898f64ab24"]}],"mendeley":{"formattedCitation":"(Wahyudi 2021)","plainTextFormattedCitation":"(Wahyudi 2021)","previouslyFormattedCitation":"(Wahyudi 2021)"},"properties":{"noteIndex":0},"schema":"https://github.com/citation-style-language/schema/raw/master/csl-citation.json"}</w:instrText>
      </w:r>
      <w:r w:rsidR="009739E5" w:rsidRPr="008C76CA">
        <w:fldChar w:fldCharType="separate"/>
      </w:r>
      <w:r w:rsidRPr="008C76CA">
        <w:rPr>
          <w:noProof/>
        </w:rPr>
        <w:t>(Wahyudi 2021)</w:t>
      </w:r>
      <w:r w:rsidR="009739E5" w:rsidRPr="008C76CA">
        <w:fldChar w:fldCharType="end"/>
      </w:r>
      <w:r w:rsidRPr="008C76CA">
        <w:t>:</w:t>
      </w:r>
    </w:p>
    <w:p w14:paraId="2BBBCFDF" w14:textId="77777777" w:rsidR="00242871" w:rsidRDefault="00242871" w:rsidP="00242871">
      <w:pPr>
        <w:pStyle w:val="BodyText"/>
        <w:spacing w:line="276" w:lineRule="auto"/>
        <w:ind w:left="658" w:hanging="232"/>
      </w:pPr>
      <w:r>
        <w:t>a.</w:t>
      </w:r>
      <w:r>
        <w:tab/>
        <w:t xml:space="preserve">Putusan </w:t>
      </w:r>
      <w:r w:rsidRPr="003246B4">
        <w:rPr>
          <w:i/>
        </w:rPr>
        <w:t>Condemnatoir</w:t>
      </w:r>
      <w:r w:rsidR="00FB4410" w:rsidRPr="00FB4410">
        <w:rPr>
          <w:rFonts w:ascii="Segoe UI Symbol" w:hAnsi="Segoe UI Symbol" w:cs="Segoe UI Symbol"/>
          <w:sz w:val="10"/>
        </w:rPr>
        <w:t>⠀</w:t>
      </w:r>
      <w:r>
        <w:t>yaitu putusan yang bersifat menghukum</w:t>
      </w:r>
      <w:r w:rsidR="00FB4410" w:rsidRPr="00FB4410">
        <w:rPr>
          <w:rFonts w:ascii="Segoe UI Symbol" w:hAnsi="Segoe UI Symbol" w:cs="Segoe UI Symbol"/>
          <w:sz w:val="16"/>
        </w:rPr>
        <w:t>⠀</w:t>
      </w:r>
      <w:r>
        <w:t>pihak yang dikalahkan</w:t>
      </w:r>
      <w:r w:rsidR="00FB4410" w:rsidRPr="00FB4410">
        <w:rPr>
          <w:rFonts w:ascii="Segoe UI Symbol" w:hAnsi="Segoe UI Symbol" w:cs="Segoe UI Symbol"/>
          <w:sz w:val="16"/>
        </w:rPr>
        <w:t>⠀</w:t>
      </w:r>
      <w:r>
        <w:t>untuk memenuhi prestasi</w:t>
      </w:r>
      <w:r w:rsidR="00FB4410" w:rsidRPr="00FB4410">
        <w:rPr>
          <w:rFonts w:ascii="Segoe UI Symbol" w:hAnsi="Segoe UI Symbol" w:cs="Segoe UI Symbol"/>
          <w:sz w:val="12"/>
        </w:rPr>
        <w:t>⠀</w:t>
      </w:r>
      <w:r>
        <w:t>(to het verrichten</w:t>
      </w:r>
      <w:r w:rsidR="00FB4410" w:rsidRPr="00FB4410">
        <w:rPr>
          <w:rFonts w:ascii="Segoe UI Symbol" w:hAnsi="Segoe UI Symbol" w:cs="Segoe UI Symbol"/>
          <w:sz w:val="12"/>
        </w:rPr>
        <w:t>⠀</w:t>
      </w:r>
      <w:r>
        <w:t>van een pretatie);</w:t>
      </w:r>
    </w:p>
    <w:p w14:paraId="2BBBCFE0" w14:textId="77777777" w:rsidR="00242871" w:rsidRDefault="00242871" w:rsidP="00242871">
      <w:pPr>
        <w:pStyle w:val="BodyText"/>
        <w:spacing w:line="276" w:lineRule="auto"/>
        <w:ind w:left="658" w:hanging="232"/>
      </w:pPr>
      <w:r>
        <w:t>b.</w:t>
      </w:r>
      <w:r>
        <w:tab/>
        <w:t>Putusan</w:t>
      </w:r>
      <w:r w:rsidR="00FB4410" w:rsidRPr="00FB4410">
        <w:rPr>
          <w:rFonts w:ascii="Segoe UI Symbol" w:hAnsi="Segoe UI Symbol" w:cs="Segoe UI Symbol"/>
          <w:sz w:val="12"/>
        </w:rPr>
        <w:t>⠀</w:t>
      </w:r>
      <w:r w:rsidRPr="003246B4">
        <w:rPr>
          <w:i/>
        </w:rPr>
        <w:t>Declaratoir</w:t>
      </w:r>
      <w:r>
        <w:t xml:space="preserve"> yaitu putusan</w:t>
      </w:r>
      <w:r w:rsidR="00FB4410" w:rsidRPr="00FB4410">
        <w:rPr>
          <w:rFonts w:ascii="Segoe UI Symbol" w:hAnsi="Segoe UI Symbol" w:cs="Segoe UI Symbol"/>
          <w:sz w:val="12"/>
        </w:rPr>
        <w:t>⠀</w:t>
      </w:r>
      <w:r>
        <w:t>hakim yang menyatakan</w:t>
      </w:r>
      <w:r w:rsidR="00B35FD1" w:rsidRPr="00B35FD1">
        <w:rPr>
          <w:rFonts w:ascii="Segoe UI Symbol" w:hAnsi="Segoe UI Symbol" w:cs="Segoe UI Symbol"/>
          <w:sz w:val="10"/>
        </w:rPr>
        <w:t>⠀</w:t>
      </w:r>
      <w:r>
        <w:t>apa yang menjadi</w:t>
      </w:r>
      <w:r w:rsidR="00B35FD1" w:rsidRPr="00B35FD1">
        <w:rPr>
          <w:rFonts w:ascii="Segoe UI Symbol" w:hAnsi="Segoe UI Symbol" w:cs="Segoe UI Symbol"/>
          <w:sz w:val="10"/>
        </w:rPr>
        <w:t>⠀</w:t>
      </w:r>
      <w:r>
        <w:t>hukum. putusan hakim</w:t>
      </w:r>
      <w:r w:rsidR="00B35FD1" w:rsidRPr="00B35FD1">
        <w:rPr>
          <w:rFonts w:ascii="Segoe UI Symbol" w:hAnsi="Segoe UI Symbol" w:cs="Segoe UI Symbol"/>
          <w:sz w:val="10"/>
        </w:rPr>
        <w:t>⠀</w:t>
      </w:r>
      <w:r>
        <w:t>yang menyatakan permohonan</w:t>
      </w:r>
      <w:r w:rsidR="00B35FD1" w:rsidRPr="00B35FD1">
        <w:rPr>
          <w:rFonts w:ascii="Segoe UI Symbol" w:hAnsi="Segoe UI Symbol" w:cs="Segoe UI Symbol"/>
          <w:sz w:val="10"/>
        </w:rPr>
        <w:t>⠀</w:t>
      </w:r>
      <w:r>
        <w:t>atau gugatan ditolak</w:t>
      </w:r>
      <w:r w:rsidR="00B35FD1" w:rsidRPr="00B35FD1">
        <w:rPr>
          <w:rFonts w:ascii="Segoe UI Symbol" w:hAnsi="Segoe UI Symbol" w:cs="Segoe UI Symbol"/>
          <w:sz w:val="10"/>
        </w:rPr>
        <w:t>⠀</w:t>
      </w:r>
      <w:r>
        <w:t>merupakan suatu putusan</w:t>
      </w:r>
      <w:r w:rsidR="00B35FD1" w:rsidRPr="00B35FD1">
        <w:rPr>
          <w:rFonts w:ascii="Segoe UI Symbol" w:hAnsi="Segoe UI Symbol" w:cs="Segoe UI Symbol"/>
          <w:sz w:val="10"/>
        </w:rPr>
        <w:t>⠀</w:t>
      </w:r>
      <w:r>
        <w:t>yang bersifat declaratoir.</w:t>
      </w:r>
    </w:p>
    <w:p w14:paraId="2BBBCFE1" w14:textId="77777777" w:rsidR="00242871" w:rsidRDefault="00242871" w:rsidP="00242871">
      <w:pPr>
        <w:pStyle w:val="BodyText"/>
        <w:spacing w:line="276" w:lineRule="auto"/>
        <w:ind w:left="658" w:hanging="232"/>
      </w:pPr>
      <w:r>
        <w:t>c.</w:t>
      </w:r>
      <w:r>
        <w:tab/>
        <w:t>Putusan</w:t>
      </w:r>
      <w:r w:rsidR="00B35FD1" w:rsidRPr="00B35FD1">
        <w:rPr>
          <w:rFonts w:ascii="Segoe UI Symbol" w:hAnsi="Segoe UI Symbol" w:cs="Segoe UI Symbol"/>
          <w:sz w:val="10"/>
        </w:rPr>
        <w:t>⠀</w:t>
      </w:r>
      <w:r w:rsidRPr="003246B4">
        <w:rPr>
          <w:i/>
        </w:rPr>
        <w:t xml:space="preserve">constitutief </w:t>
      </w:r>
      <w:r>
        <w:t>adalah putusan yang meniadakan suatu keadaan hukum atau menciptakan</w:t>
      </w:r>
      <w:r w:rsidR="00B35FD1" w:rsidRPr="00B35FD1">
        <w:rPr>
          <w:rFonts w:ascii="Segoe UI Symbol" w:hAnsi="Segoe UI Symbol" w:cs="Segoe UI Symbol"/>
          <w:sz w:val="6"/>
        </w:rPr>
        <w:t>⠀</w:t>
      </w:r>
      <w:r>
        <w:t>suatu keadaan hukum</w:t>
      </w:r>
      <w:r w:rsidR="00B35FD1" w:rsidRPr="00B35FD1">
        <w:rPr>
          <w:rFonts w:ascii="Segoe UI Symbol" w:hAnsi="Segoe UI Symbol" w:cs="Segoe UI Symbol"/>
          <w:sz w:val="6"/>
        </w:rPr>
        <w:t>⠀</w:t>
      </w:r>
      <w:r>
        <w:t>yang baru.</w:t>
      </w:r>
    </w:p>
    <w:p w14:paraId="2BBBCFE2" w14:textId="77777777" w:rsidR="004504E8" w:rsidRDefault="00242871" w:rsidP="00242871">
      <w:pPr>
        <w:pStyle w:val="BodyText"/>
        <w:spacing w:line="276" w:lineRule="auto"/>
        <w:ind w:left="658" w:hanging="232"/>
      </w:pPr>
      <w:r>
        <w:lastRenderedPageBreak/>
        <w:t>d.</w:t>
      </w:r>
      <w:r>
        <w:tab/>
        <w:t>Putusan Pengadilan</w:t>
      </w:r>
      <w:r w:rsidR="00B35FD1" w:rsidRPr="00B35FD1">
        <w:rPr>
          <w:rFonts w:ascii="Segoe UI Symbol" w:hAnsi="Segoe UI Symbol" w:cs="Segoe UI Symbol"/>
          <w:sz w:val="6"/>
        </w:rPr>
        <w:t>⠀</w:t>
      </w:r>
      <w:r>
        <w:t>tata Usaha Negara</w:t>
      </w:r>
      <w:r w:rsidR="00B35FD1" w:rsidRPr="00B35FD1">
        <w:rPr>
          <w:rFonts w:ascii="Segoe UI Symbol" w:hAnsi="Segoe UI Symbol" w:cs="Segoe UI Symbol"/>
          <w:sz w:val="6"/>
        </w:rPr>
        <w:t>⠀</w:t>
      </w:r>
      <w:r>
        <w:t>menurut Pasal 97</w:t>
      </w:r>
      <w:r w:rsidR="00B35FD1" w:rsidRPr="00B35FD1">
        <w:rPr>
          <w:rFonts w:ascii="Segoe UI Symbol" w:hAnsi="Segoe UI Symbol" w:cs="Segoe UI Symbol"/>
          <w:sz w:val="6"/>
        </w:rPr>
        <w:t>⠀</w:t>
      </w:r>
      <w:r>
        <w:t>ayat (7) Undang-Undang</w:t>
      </w:r>
      <w:r w:rsidR="00B35FD1" w:rsidRPr="00B35FD1">
        <w:rPr>
          <w:rFonts w:ascii="Segoe UI Symbol" w:hAnsi="Segoe UI Symbol" w:cs="Segoe UI Symbol"/>
          <w:sz w:val="6"/>
        </w:rPr>
        <w:t>⠀</w:t>
      </w:r>
      <w:r>
        <w:t>No.5 Tahun 1986</w:t>
      </w:r>
      <w:r w:rsidR="00B35FD1" w:rsidRPr="00B35FD1">
        <w:rPr>
          <w:rFonts w:ascii="Segoe UI Symbol" w:hAnsi="Segoe UI Symbol" w:cs="Segoe UI Symbol"/>
          <w:sz w:val="6"/>
        </w:rPr>
        <w:t>⠀</w:t>
      </w:r>
      <w:r>
        <w:t>Tentang Pengadilan tata</w:t>
      </w:r>
      <w:r w:rsidR="00B35FD1" w:rsidRPr="00B35FD1">
        <w:rPr>
          <w:rFonts w:ascii="Segoe UI Symbol" w:hAnsi="Segoe UI Symbol" w:cs="Segoe UI Symbol"/>
          <w:sz w:val="6"/>
        </w:rPr>
        <w:t>⠀</w:t>
      </w:r>
      <w:r>
        <w:t>Usaha Negara terdiri dari:</w:t>
      </w:r>
    </w:p>
    <w:p w14:paraId="2BBBCFE3" w14:textId="77777777" w:rsidR="00840517" w:rsidRDefault="00840517" w:rsidP="00840517">
      <w:pPr>
        <w:pStyle w:val="BodyText"/>
        <w:spacing w:line="276" w:lineRule="auto"/>
        <w:ind w:left="952" w:hanging="316"/>
      </w:pPr>
      <w:r>
        <w:t>1)</w:t>
      </w:r>
      <w:r>
        <w:tab/>
        <w:t>Gugatan</w:t>
      </w:r>
      <w:r w:rsidR="00B35FD1" w:rsidRPr="00B35FD1">
        <w:rPr>
          <w:rFonts w:ascii="Segoe UI Symbol" w:hAnsi="Segoe UI Symbol" w:cs="Segoe UI Symbol"/>
          <w:sz w:val="6"/>
        </w:rPr>
        <w:t>⠀</w:t>
      </w:r>
      <w:r>
        <w:t>ditolak</w:t>
      </w:r>
    </w:p>
    <w:p w14:paraId="2BBBCFE4" w14:textId="77777777" w:rsidR="00840517" w:rsidRDefault="00840517" w:rsidP="00840517">
      <w:pPr>
        <w:pStyle w:val="BodyText"/>
        <w:spacing w:line="276" w:lineRule="auto"/>
        <w:ind w:left="658" w:firstLine="308"/>
      </w:pPr>
      <w:r>
        <w:t>Putusan yang</w:t>
      </w:r>
      <w:r w:rsidR="00B35FD1" w:rsidRPr="00B35FD1">
        <w:rPr>
          <w:rFonts w:ascii="Segoe UI Symbol" w:hAnsi="Segoe UI Symbol" w:cs="Segoe UI Symbol"/>
          <w:sz w:val="6"/>
        </w:rPr>
        <w:t>⠀</w:t>
      </w:r>
      <w:r>
        <w:t>berupa gugatan ditolak</w:t>
      </w:r>
      <w:r w:rsidR="00B35FD1" w:rsidRPr="00B35FD1">
        <w:rPr>
          <w:rFonts w:ascii="Segoe UI Symbol" w:hAnsi="Segoe UI Symbol" w:cs="Segoe UI Symbol"/>
          <w:sz w:val="6"/>
        </w:rPr>
        <w:t>⠀</w:t>
      </w:r>
      <w:r>
        <w:t>adalah putusan yang</w:t>
      </w:r>
      <w:r w:rsidR="00B35FD1" w:rsidRPr="00B35FD1">
        <w:rPr>
          <w:rFonts w:ascii="Segoe UI Symbol" w:hAnsi="Segoe UI Symbol" w:cs="Segoe UI Symbol"/>
          <w:sz w:val="6"/>
        </w:rPr>
        <w:t>⠀</w:t>
      </w:r>
      <w:r>
        <w:t>menyatakan bahwa keputusan</w:t>
      </w:r>
      <w:r w:rsidR="00B35FD1" w:rsidRPr="00B35FD1">
        <w:rPr>
          <w:rFonts w:ascii="Segoe UI Symbol" w:hAnsi="Segoe UI Symbol" w:cs="Segoe UI Symbol"/>
          <w:sz w:val="6"/>
        </w:rPr>
        <w:t>⠀</w:t>
      </w:r>
      <w:r>
        <w:t>Tata Usaha Negara</w:t>
      </w:r>
      <w:r w:rsidR="00B35FD1" w:rsidRPr="00B35FD1">
        <w:rPr>
          <w:rFonts w:ascii="Segoe UI Symbol" w:hAnsi="Segoe UI Symbol" w:cs="Segoe UI Symbol"/>
          <w:sz w:val="6"/>
        </w:rPr>
        <w:t>⠀</w:t>
      </w:r>
      <w:r>
        <w:t>yang menimbulkan sengketa</w:t>
      </w:r>
      <w:r w:rsidR="00B35FD1" w:rsidRPr="00B35FD1">
        <w:rPr>
          <w:rFonts w:ascii="Segoe UI Symbol" w:hAnsi="Segoe UI Symbol" w:cs="Segoe UI Symbol"/>
          <w:sz w:val="6"/>
        </w:rPr>
        <w:t>⠀</w:t>
      </w:r>
      <w:r>
        <w:t>Tata Usaha</w:t>
      </w:r>
      <w:r w:rsidR="00B35FD1" w:rsidRPr="00B35FD1">
        <w:rPr>
          <w:rFonts w:ascii="Segoe UI Symbol" w:hAnsi="Segoe UI Symbol" w:cs="Segoe UI Symbol"/>
          <w:sz w:val="6"/>
        </w:rPr>
        <w:t>⠀</w:t>
      </w:r>
      <w:r>
        <w:t>Negara adalah Keputusan</w:t>
      </w:r>
      <w:r w:rsidR="00B35FD1" w:rsidRPr="00B35FD1">
        <w:rPr>
          <w:rFonts w:ascii="Segoe UI Symbol" w:hAnsi="Segoe UI Symbol" w:cs="Segoe UI Symbol"/>
        </w:rPr>
        <w:t>⠀</w:t>
      </w:r>
      <w:r>
        <w:t>Tata Usaha Negara</w:t>
      </w:r>
      <w:r w:rsidR="00B35FD1" w:rsidRPr="00B35FD1">
        <w:rPr>
          <w:rFonts w:ascii="Segoe UI Symbol" w:hAnsi="Segoe UI Symbol" w:cs="Segoe UI Symbol"/>
          <w:sz w:val="6"/>
        </w:rPr>
        <w:t>⠀</w:t>
      </w:r>
      <w:r>
        <w:t>yang tidak dinyatakan</w:t>
      </w:r>
      <w:r w:rsidR="00B35FD1" w:rsidRPr="00B35FD1">
        <w:rPr>
          <w:rFonts w:ascii="Segoe UI Symbol" w:hAnsi="Segoe UI Symbol" w:cs="Segoe UI Symbol"/>
          <w:sz w:val="6"/>
        </w:rPr>
        <w:t>⠀</w:t>
      </w:r>
      <w:r>
        <w:t>batal atau sah.</w:t>
      </w:r>
    </w:p>
    <w:p w14:paraId="2BBBCFE5" w14:textId="77777777" w:rsidR="00840517" w:rsidRDefault="00840517" w:rsidP="00840517">
      <w:pPr>
        <w:pStyle w:val="BodyText"/>
        <w:spacing w:line="276" w:lineRule="auto"/>
        <w:ind w:left="952" w:hanging="316"/>
      </w:pPr>
      <w:r>
        <w:t>2)</w:t>
      </w:r>
      <w:r>
        <w:tab/>
        <w:t>Gugatan</w:t>
      </w:r>
      <w:r w:rsidR="00B35FD1" w:rsidRPr="00B35FD1">
        <w:rPr>
          <w:rFonts w:ascii="Segoe UI Symbol" w:hAnsi="Segoe UI Symbol" w:cs="Segoe UI Symbol"/>
          <w:sz w:val="6"/>
        </w:rPr>
        <w:t>⠀</w:t>
      </w:r>
      <w:r>
        <w:t>dikabulkan</w:t>
      </w:r>
    </w:p>
    <w:p w14:paraId="2BBBCFE6" w14:textId="77777777" w:rsidR="00840517" w:rsidRDefault="00840517" w:rsidP="00840517">
      <w:pPr>
        <w:pStyle w:val="BodyText"/>
        <w:spacing w:line="276" w:lineRule="auto"/>
        <w:ind w:left="658" w:firstLine="308"/>
      </w:pPr>
      <w:r>
        <w:t>Putusan yang berupa</w:t>
      </w:r>
      <w:r w:rsidR="00B35FD1" w:rsidRPr="00B35FD1">
        <w:rPr>
          <w:rFonts w:ascii="Segoe UI Symbol" w:hAnsi="Segoe UI Symbol" w:cs="Segoe UI Symbol"/>
          <w:sz w:val="6"/>
        </w:rPr>
        <w:t>⠀</w:t>
      </w:r>
      <w:r>
        <w:t>gugatan ditolak adalah putusan</w:t>
      </w:r>
      <w:r w:rsidR="00B35FD1" w:rsidRPr="00B35FD1">
        <w:rPr>
          <w:rFonts w:ascii="Segoe UI Symbol" w:hAnsi="Segoe UI Symbol" w:cs="Segoe UI Symbol"/>
          <w:sz w:val="6"/>
        </w:rPr>
        <w:t>⠀</w:t>
      </w:r>
      <w:r>
        <w:t>yang menyatakan bahwa</w:t>
      </w:r>
      <w:r w:rsidR="00B35FD1" w:rsidRPr="00B35FD1">
        <w:rPr>
          <w:rFonts w:ascii="Segoe UI Symbol" w:hAnsi="Segoe UI Symbol" w:cs="Segoe UI Symbol"/>
          <w:sz w:val="6"/>
        </w:rPr>
        <w:t>⠀</w:t>
      </w:r>
      <w:r>
        <w:t>keputusan Tata Usaha</w:t>
      </w:r>
      <w:r w:rsidR="00B35FD1" w:rsidRPr="00B35FD1">
        <w:rPr>
          <w:rFonts w:ascii="Segoe UI Symbol" w:hAnsi="Segoe UI Symbol" w:cs="Segoe UI Symbol"/>
          <w:sz w:val="6"/>
        </w:rPr>
        <w:t>⠀</w:t>
      </w:r>
      <w:r>
        <w:t>Negara yang menimbulkan</w:t>
      </w:r>
      <w:r w:rsidR="00B35FD1" w:rsidRPr="00B35FD1">
        <w:rPr>
          <w:rFonts w:ascii="Segoe UI Symbol" w:hAnsi="Segoe UI Symbol" w:cs="Segoe UI Symbol"/>
          <w:sz w:val="6"/>
        </w:rPr>
        <w:t>⠀</w:t>
      </w:r>
      <w:r>
        <w:t>sengketa Tata Usaha</w:t>
      </w:r>
      <w:r w:rsidR="00B35FD1" w:rsidRPr="00B35FD1">
        <w:rPr>
          <w:rFonts w:ascii="Segoe UI Symbol" w:hAnsi="Segoe UI Symbol" w:cs="Segoe UI Symbol"/>
          <w:sz w:val="6"/>
        </w:rPr>
        <w:t>⠀</w:t>
      </w:r>
      <w:r>
        <w:t>Negara adalah Keputusan</w:t>
      </w:r>
      <w:r w:rsidR="00B35FD1" w:rsidRPr="00B35FD1">
        <w:rPr>
          <w:rFonts w:ascii="Segoe UI Symbol" w:hAnsi="Segoe UI Symbol" w:cs="Segoe UI Symbol"/>
          <w:sz w:val="6"/>
        </w:rPr>
        <w:t>⠀</w:t>
      </w:r>
      <w:r>
        <w:t>Tata Usaha Negara</w:t>
      </w:r>
      <w:r w:rsidR="00B35FD1" w:rsidRPr="00B35FD1">
        <w:rPr>
          <w:rFonts w:ascii="Segoe UI Symbol" w:hAnsi="Segoe UI Symbol" w:cs="Segoe UI Symbol"/>
          <w:sz w:val="16"/>
        </w:rPr>
        <w:t>⠀</w:t>
      </w:r>
      <w:r>
        <w:t>yang tidak dinyatakan</w:t>
      </w:r>
      <w:r w:rsidR="00B35FD1" w:rsidRPr="00B35FD1">
        <w:rPr>
          <w:rFonts w:ascii="Segoe UI Symbol" w:hAnsi="Segoe UI Symbol" w:cs="Segoe UI Symbol"/>
          <w:sz w:val="16"/>
        </w:rPr>
        <w:t>⠀</w:t>
      </w:r>
      <w:r>
        <w:t>batal atau sah.menimbulkan</w:t>
      </w:r>
      <w:r w:rsidR="00B35FD1" w:rsidRPr="00B35FD1">
        <w:rPr>
          <w:rFonts w:ascii="Segoe UI Symbol" w:hAnsi="Segoe UI Symbol" w:cs="Segoe UI Symbol"/>
          <w:sz w:val="10"/>
        </w:rPr>
        <w:t>⠀</w:t>
      </w:r>
      <w:r>
        <w:t>sengketa Tata Usaha</w:t>
      </w:r>
      <w:r w:rsidR="00B35FD1" w:rsidRPr="00B35FD1">
        <w:rPr>
          <w:rFonts w:ascii="Segoe UI Symbol" w:hAnsi="Segoe UI Symbol" w:cs="Segoe UI Symbol"/>
          <w:sz w:val="10"/>
        </w:rPr>
        <w:t>⠀</w:t>
      </w:r>
      <w:r>
        <w:t>Negara adalah Keputusan</w:t>
      </w:r>
      <w:r w:rsidR="00B35FD1" w:rsidRPr="00B35FD1">
        <w:rPr>
          <w:rFonts w:ascii="Segoe UI Symbol" w:hAnsi="Segoe UI Symbol" w:cs="Segoe UI Symbol"/>
          <w:sz w:val="10"/>
        </w:rPr>
        <w:t>⠀</w:t>
      </w:r>
      <w:r>
        <w:t>Tata Usaha Negara</w:t>
      </w:r>
      <w:r w:rsidR="00B35FD1" w:rsidRPr="00B35FD1">
        <w:rPr>
          <w:rFonts w:ascii="Segoe UI Symbol" w:hAnsi="Segoe UI Symbol" w:cs="Segoe UI Symbol"/>
          <w:sz w:val="10"/>
        </w:rPr>
        <w:t>⠀</w:t>
      </w:r>
      <w:r>
        <w:t>yang dinyatakan batal</w:t>
      </w:r>
      <w:r w:rsidR="00B35FD1" w:rsidRPr="00B35FD1">
        <w:rPr>
          <w:rFonts w:ascii="Segoe UI Symbol" w:hAnsi="Segoe UI Symbol" w:cs="Segoe UI Symbol"/>
          <w:sz w:val="6"/>
        </w:rPr>
        <w:t>⠀</w:t>
      </w:r>
      <w:r>
        <w:t>atau tidak sah.</w:t>
      </w:r>
    </w:p>
    <w:p w14:paraId="2BBBCFE7" w14:textId="77777777" w:rsidR="00840517" w:rsidRDefault="00840517" w:rsidP="00840517">
      <w:pPr>
        <w:pStyle w:val="BodyText"/>
        <w:spacing w:line="276" w:lineRule="auto"/>
        <w:ind w:left="658" w:firstLine="308"/>
      </w:pPr>
      <w:r>
        <w:t>Oleh</w:t>
      </w:r>
      <w:r w:rsidR="00B35FD1" w:rsidRPr="00B35FD1">
        <w:rPr>
          <w:rFonts w:ascii="Segoe UI Symbol" w:hAnsi="Segoe UI Symbol" w:cs="Segoe UI Symbol"/>
          <w:sz w:val="6"/>
        </w:rPr>
        <w:t>⠀</w:t>
      </w:r>
      <w:r>
        <w:t>karena gugatan Pasal</w:t>
      </w:r>
      <w:r w:rsidR="00B35FD1" w:rsidRPr="00B35FD1">
        <w:rPr>
          <w:rFonts w:ascii="Segoe UI Symbol" w:hAnsi="Segoe UI Symbol" w:cs="Segoe UI Symbol"/>
          <w:sz w:val="6"/>
        </w:rPr>
        <w:t>⠀</w:t>
      </w:r>
      <w:r>
        <w:t>97 ayat (8)</w:t>
      </w:r>
      <w:r w:rsidR="00B35FD1" w:rsidRPr="00B35FD1">
        <w:rPr>
          <w:rFonts w:ascii="Segoe UI Symbol" w:hAnsi="Segoe UI Symbol" w:cs="Segoe UI Symbol"/>
          <w:sz w:val="6"/>
        </w:rPr>
        <w:t>⠀</w:t>
      </w:r>
      <w:r>
        <w:t>Undang-undang No.5 Tahun</w:t>
      </w:r>
      <w:r w:rsidR="00B35FD1" w:rsidRPr="00B35FD1">
        <w:rPr>
          <w:rFonts w:ascii="Segoe UI Symbol" w:hAnsi="Segoe UI Symbol" w:cs="Segoe UI Symbol"/>
          <w:sz w:val="6"/>
        </w:rPr>
        <w:t>⠀</w:t>
      </w:r>
      <w:r>
        <w:t>1986 Tentang Pengadilan</w:t>
      </w:r>
      <w:r w:rsidR="00B35FD1" w:rsidRPr="00B35FD1">
        <w:rPr>
          <w:rFonts w:ascii="Segoe UI Symbol" w:hAnsi="Segoe UI Symbol" w:cs="Segoe UI Symbol"/>
          <w:sz w:val="6"/>
        </w:rPr>
        <w:t>⠀</w:t>
      </w:r>
      <w:r>
        <w:t>tata usaha negara</w:t>
      </w:r>
      <w:r w:rsidR="00B35FD1" w:rsidRPr="00B35FD1">
        <w:rPr>
          <w:rFonts w:ascii="Segoe UI Symbol" w:hAnsi="Segoe UI Symbol" w:cs="Segoe UI Symbol"/>
          <w:sz w:val="6"/>
        </w:rPr>
        <w:t>⠀</w:t>
      </w:r>
      <w:r>
        <w:t>ditentukan bahwa dalam</w:t>
      </w:r>
      <w:r w:rsidR="00B35FD1" w:rsidRPr="00B35FD1">
        <w:rPr>
          <w:rFonts w:ascii="Segoe UI Symbol" w:hAnsi="Segoe UI Symbol" w:cs="Segoe UI Symbol"/>
          <w:sz w:val="6"/>
        </w:rPr>
        <w:t>⠀</w:t>
      </w:r>
      <w:r>
        <w:t>hal gugatan dikabulkan</w:t>
      </w:r>
      <w:r w:rsidR="00B35FD1" w:rsidRPr="00B35FD1">
        <w:rPr>
          <w:rFonts w:ascii="Segoe UI Symbol" w:hAnsi="Segoe UI Symbol" w:cs="Segoe UI Symbol"/>
          <w:sz w:val="6"/>
        </w:rPr>
        <w:t>⠀</w:t>
      </w:r>
      <w:r>
        <w:t>maka dalam putusan</w:t>
      </w:r>
      <w:r w:rsidR="00B35FD1" w:rsidRPr="00B35FD1">
        <w:rPr>
          <w:rFonts w:ascii="Segoe UI Symbol" w:hAnsi="Segoe UI Symbol" w:cs="Segoe UI Symbol"/>
          <w:sz w:val="6"/>
        </w:rPr>
        <w:t>⠀</w:t>
      </w:r>
      <w:r>
        <w:t>tersebut dapat ditetapkan</w:t>
      </w:r>
      <w:r w:rsidR="00B35FD1" w:rsidRPr="00B35FD1">
        <w:rPr>
          <w:rFonts w:ascii="Segoe UI Symbol" w:hAnsi="Segoe UI Symbol" w:cs="Segoe UI Symbol"/>
          <w:sz w:val="6"/>
        </w:rPr>
        <w:t>⠀</w:t>
      </w:r>
      <w:r>
        <w:t>kewajiban yang harus</w:t>
      </w:r>
      <w:r w:rsidR="00B35FD1" w:rsidRPr="00B35FD1">
        <w:rPr>
          <w:rFonts w:ascii="Segoe UI Symbol" w:hAnsi="Segoe UI Symbol" w:cs="Segoe UI Symbol"/>
          <w:sz w:val="6"/>
        </w:rPr>
        <w:t>⠀</w:t>
      </w:r>
      <w:r>
        <w:t>ditentukan dalam pasai</w:t>
      </w:r>
      <w:r w:rsidR="00B35FD1" w:rsidRPr="00B35FD1">
        <w:rPr>
          <w:rFonts w:ascii="Segoe UI Symbol" w:hAnsi="Segoe UI Symbol" w:cs="Segoe UI Symbol"/>
          <w:sz w:val="6"/>
        </w:rPr>
        <w:t>⠀</w:t>
      </w:r>
      <w:r>
        <w:t>97 ayat (9)</w:t>
      </w:r>
      <w:r w:rsidR="00B35FD1" w:rsidRPr="00B35FD1">
        <w:rPr>
          <w:rFonts w:ascii="Segoe UI Symbol" w:hAnsi="Segoe UI Symbol" w:cs="Segoe UI Symbol"/>
          <w:sz w:val="6"/>
        </w:rPr>
        <w:t>⠀</w:t>
      </w:r>
      <w:r>
        <w:t>Undang-Undang No.5 Tahun 1986</w:t>
      </w:r>
      <w:r w:rsidR="00B35FD1" w:rsidRPr="00B35FD1">
        <w:rPr>
          <w:rFonts w:ascii="Segoe UI Symbol" w:hAnsi="Segoe UI Symbol" w:cs="Segoe UI Symbol"/>
          <w:sz w:val="6"/>
        </w:rPr>
        <w:t>⠀</w:t>
      </w:r>
      <w:r>
        <w:t>Tentang Pengadilan tata</w:t>
      </w:r>
      <w:r w:rsidR="00B35FD1" w:rsidRPr="00B35FD1">
        <w:rPr>
          <w:rFonts w:ascii="Segoe UI Symbol" w:hAnsi="Segoe UI Symbol" w:cs="Segoe UI Symbol"/>
          <w:sz w:val="6"/>
        </w:rPr>
        <w:t>⠀</w:t>
      </w:r>
      <w:r>
        <w:t>Usaha Negara yang berupa:</w:t>
      </w:r>
    </w:p>
    <w:p w14:paraId="2BBBCFE8" w14:textId="77777777" w:rsidR="00840517" w:rsidRDefault="00840517" w:rsidP="00840517">
      <w:pPr>
        <w:pStyle w:val="BodyText"/>
        <w:spacing w:line="276" w:lineRule="auto"/>
        <w:ind w:left="1276" w:hanging="283"/>
      </w:pPr>
      <w:r>
        <w:t>a)</w:t>
      </w:r>
      <w:r>
        <w:tab/>
        <w:t>pencabutan</w:t>
      </w:r>
      <w:r w:rsidR="00B35FD1" w:rsidRPr="00B35FD1">
        <w:rPr>
          <w:rFonts w:ascii="Segoe UI Symbol" w:hAnsi="Segoe UI Symbol" w:cs="Segoe UI Symbol"/>
          <w:sz w:val="6"/>
        </w:rPr>
        <w:t>⠀</w:t>
      </w:r>
      <w:r>
        <w:t>Keputusan Tata Usaha</w:t>
      </w:r>
      <w:r w:rsidR="00B35FD1" w:rsidRPr="00B35FD1">
        <w:rPr>
          <w:rFonts w:ascii="Segoe UI Symbol" w:hAnsi="Segoe UI Symbol" w:cs="Segoe UI Symbol"/>
          <w:sz w:val="6"/>
        </w:rPr>
        <w:t>⠀</w:t>
      </w:r>
      <w:r>
        <w:t>Negara yang bersangkutan;</w:t>
      </w:r>
      <w:r w:rsidR="00B35FD1" w:rsidRPr="00B35FD1">
        <w:rPr>
          <w:rFonts w:ascii="Segoe UI Symbol" w:hAnsi="Segoe UI Symbol" w:cs="Segoe UI Symbol"/>
          <w:sz w:val="6"/>
        </w:rPr>
        <w:t>⠀</w:t>
      </w:r>
      <w:r>
        <w:t>atau</w:t>
      </w:r>
    </w:p>
    <w:p w14:paraId="2BBBCFE9" w14:textId="77777777" w:rsidR="00840517" w:rsidRDefault="00840517" w:rsidP="00840517">
      <w:pPr>
        <w:pStyle w:val="BodyText"/>
        <w:spacing w:line="276" w:lineRule="auto"/>
        <w:ind w:left="1276" w:hanging="283"/>
      </w:pPr>
      <w:r>
        <w:t>b)</w:t>
      </w:r>
      <w:r>
        <w:tab/>
        <w:t>pencabutan Keputusan</w:t>
      </w:r>
      <w:r w:rsidR="00B35FD1" w:rsidRPr="00B35FD1">
        <w:rPr>
          <w:rFonts w:ascii="Segoe UI Symbol" w:hAnsi="Segoe UI Symbol" w:cs="Segoe UI Symbol"/>
          <w:sz w:val="6"/>
        </w:rPr>
        <w:t>⠀</w:t>
      </w:r>
      <w:r>
        <w:t>Tata Usaha Negara yang</w:t>
      </w:r>
      <w:r w:rsidR="00B35FD1" w:rsidRPr="00B35FD1">
        <w:rPr>
          <w:rFonts w:ascii="Segoe UI Symbol" w:hAnsi="Segoe UI Symbol" w:cs="Segoe UI Symbol"/>
          <w:sz w:val="6"/>
        </w:rPr>
        <w:t>⠀</w:t>
      </w:r>
      <w:r>
        <w:t>bersangkutan dan menerbitkan Keputusan</w:t>
      </w:r>
      <w:r w:rsidR="00B35FD1" w:rsidRPr="00B35FD1">
        <w:rPr>
          <w:rFonts w:ascii="Segoe UI Symbol" w:hAnsi="Segoe UI Symbol" w:cs="Segoe UI Symbol"/>
          <w:sz w:val="6"/>
        </w:rPr>
        <w:t>⠀</w:t>
      </w:r>
      <w:r>
        <w:t>Tata Usaha Negara</w:t>
      </w:r>
      <w:r w:rsidR="00B35FD1" w:rsidRPr="00B35FD1">
        <w:rPr>
          <w:rFonts w:ascii="Segoe UI Symbol" w:hAnsi="Segoe UI Symbol" w:cs="Segoe UI Symbol"/>
          <w:sz w:val="6"/>
        </w:rPr>
        <w:t>⠀</w:t>
      </w:r>
      <w:r>
        <w:t>yang baru; atau</w:t>
      </w:r>
    </w:p>
    <w:p w14:paraId="2BBBCFEA" w14:textId="77777777" w:rsidR="00840517" w:rsidRDefault="00840517" w:rsidP="00840517">
      <w:pPr>
        <w:pStyle w:val="BodyText"/>
        <w:spacing w:line="276" w:lineRule="auto"/>
        <w:ind w:left="1276" w:hanging="283"/>
      </w:pPr>
      <w:r>
        <w:t>c)</w:t>
      </w:r>
      <w:r>
        <w:tab/>
        <w:t>penerbitan</w:t>
      </w:r>
      <w:r w:rsidR="00B35FD1" w:rsidRPr="00B35FD1">
        <w:rPr>
          <w:rFonts w:ascii="Segoe UI Symbol" w:hAnsi="Segoe UI Symbol" w:cs="Segoe UI Symbol"/>
          <w:sz w:val="6"/>
        </w:rPr>
        <w:t>⠀</w:t>
      </w:r>
      <w:r>
        <w:t>Keputusan Tata Usaha</w:t>
      </w:r>
      <w:r w:rsidR="00B35FD1" w:rsidRPr="00B35FD1">
        <w:rPr>
          <w:rFonts w:ascii="Segoe UI Symbol" w:hAnsi="Segoe UI Symbol" w:cs="Segoe UI Symbol"/>
          <w:sz w:val="6"/>
        </w:rPr>
        <w:t>⠀</w:t>
      </w:r>
      <w:r>
        <w:t>Negara dalam hal</w:t>
      </w:r>
      <w:r w:rsidR="00B35FD1" w:rsidRPr="00B35FD1">
        <w:rPr>
          <w:rFonts w:ascii="Segoe UI Symbol" w:hAnsi="Segoe UI Symbol" w:cs="Segoe UI Symbol"/>
          <w:sz w:val="6"/>
        </w:rPr>
        <w:t>⠀</w:t>
      </w:r>
      <w:r>
        <w:t>gugatan didasarkan pada</w:t>
      </w:r>
      <w:r w:rsidR="00B35FD1" w:rsidRPr="00B35FD1">
        <w:rPr>
          <w:rFonts w:ascii="Segoe UI Symbol" w:hAnsi="Segoe UI Symbol" w:cs="Segoe UI Symbol"/>
          <w:sz w:val="6"/>
        </w:rPr>
        <w:t>⠀</w:t>
      </w:r>
      <w:r>
        <w:t>Pasal 3.</w:t>
      </w:r>
    </w:p>
    <w:p w14:paraId="2BBBCFEB" w14:textId="77777777" w:rsidR="00840517" w:rsidRDefault="00840517" w:rsidP="00840517">
      <w:pPr>
        <w:pStyle w:val="BodyText"/>
        <w:spacing w:line="276" w:lineRule="auto"/>
        <w:ind w:left="952" w:hanging="316"/>
      </w:pPr>
      <w:r>
        <w:t>3)</w:t>
      </w:r>
      <w:r>
        <w:tab/>
        <w:t>Gugatan tidak</w:t>
      </w:r>
      <w:r w:rsidR="00B35FD1" w:rsidRPr="00B35FD1">
        <w:rPr>
          <w:rFonts w:ascii="Segoe UI Symbol" w:hAnsi="Segoe UI Symbol" w:cs="Segoe UI Symbol"/>
          <w:sz w:val="6"/>
        </w:rPr>
        <w:t>⠀</w:t>
      </w:r>
      <w:r>
        <w:t>diterima</w:t>
      </w:r>
    </w:p>
    <w:p w14:paraId="2BBBCFEC" w14:textId="77777777" w:rsidR="00840517" w:rsidRDefault="00840517" w:rsidP="00840517">
      <w:pPr>
        <w:pStyle w:val="BodyText"/>
        <w:spacing w:line="276" w:lineRule="auto"/>
        <w:ind w:left="658" w:firstLine="308"/>
      </w:pPr>
      <w:r>
        <w:t>Putusan yang</w:t>
      </w:r>
      <w:r w:rsidR="00B35FD1" w:rsidRPr="00B35FD1">
        <w:rPr>
          <w:rFonts w:ascii="Segoe UI Symbol" w:hAnsi="Segoe UI Symbol" w:cs="Segoe UI Symbol"/>
          <w:sz w:val="6"/>
        </w:rPr>
        <w:t>⠀</w:t>
      </w:r>
      <w:r>
        <w:t>berupa gugatan tidak</w:t>
      </w:r>
      <w:r w:rsidR="00B35FD1" w:rsidRPr="00B35FD1">
        <w:rPr>
          <w:rFonts w:ascii="Segoe UI Symbol" w:hAnsi="Segoe UI Symbol" w:cs="Segoe UI Symbol"/>
          <w:sz w:val="6"/>
        </w:rPr>
        <w:t>⠀</w:t>
      </w:r>
      <w:r>
        <w:t>diterima adalah putusan</w:t>
      </w:r>
      <w:r w:rsidR="00B35FD1" w:rsidRPr="00B35FD1">
        <w:rPr>
          <w:rFonts w:ascii="Segoe UI Symbol" w:hAnsi="Segoe UI Symbol" w:cs="Segoe UI Symbol"/>
          <w:sz w:val="6"/>
        </w:rPr>
        <w:t>⠀</w:t>
      </w:r>
      <w:r>
        <w:t>yang menyatakan bahwa</w:t>
      </w:r>
      <w:r w:rsidR="00B35FD1" w:rsidRPr="00B35FD1">
        <w:rPr>
          <w:rFonts w:ascii="Segoe UI Symbol" w:hAnsi="Segoe UI Symbol" w:cs="Segoe UI Symbol"/>
          <w:sz w:val="6"/>
        </w:rPr>
        <w:t>⠀</w:t>
      </w:r>
      <w:r>
        <w:t>syarat-syarat yang telah</w:t>
      </w:r>
      <w:r w:rsidR="00B35FD1" w:rsidRPr="00B35FD1">
        <w:rPr>
          <w:rFonts w:ascii="Segoe UI Symbol" w:hAnsi="Segoe UI Symbol" w:cs="Segoe UI Symbol"/>
          <w:sz w:val="6"/>
        </w:rPr>
        <w:t>⠀</w:t>
      </w:r>
      <w:r>
        <w:t>ditentukan tidak dipenuhi</w:t>
      </w:r>
      <w:r w:rsidR="00B35FD1" w:rsidRPr="00B35FD1">
        <w:rPr>
          <w:rFonts w:ascii="Segoe UI Symbol" w:hAnsi="Segoe UI Symbol" w:cs="Segoe UI Symbol"/>
          <w:sz w:val="6"/>
        </w:rPr>
        <w:t>⠀</w:t>
      </w:r>
      <w:r>
        <w:t>oleh gugatan yang</w:t>
      </w:r>
      <w:r w:rsidR="00B35FD1" w:rsidRPr="00B35FD1">
        <w:rPr>
          <w:rFonts w:ascii="Segoe UI Symbol" w:hAnsi="Segoe UI Symbol" w:cs="Segoe UI Symbol"/>
          <w:sz w:val="6"/>
        </w:rPr>
        <w:t>⠀</w:t>
      </w:r>
      <w:r>
        <w:t>diajukan oleh</w:t>
      </w:r>
      <w:r w:rsidR="00B35FD1" w:rsidRPr="00B35FD1">
        <w:rPr>
          <w:rFonts w:ascii="Segoe UI Symbol" w:hAnsi="Segoe UI Symbol" w:cs="Segoe UI Symbol"/>
          <w:sz w:val="6"/>
        </w:rPr>
        <w:t>⠀</w:t>
      </w:r>
      <w:r>
        <w:t>penggugat.</w:t>
      </w:r>
    </w:p>
    <w:p w14:paraId="2BBBCFED" w14:textId="77777777" w:rsidR="00840517" w:rsidRDefault="00840517" w:rsidP="00840517">
      <w:pPr>
        <w:pStyle w:val="BodyText"/>
        <w:spacing w:line="276" w:lineRule="auto"/>
        <w:ind w:left="952" w:hanging="316"/>
      </w:pPr>
      <w:r>
        <w:t>4)</w:t>
      </w:r>
      <w:r>
        <w:tab/>
        <w:t>Gugatan gugur</w:t>
      </w:r>
    </w:p>
    <w:p w14:paraId="2BBBCFEE" w14:textId="77777777" w:rsidR="00840517" w:rsidRDefault="00840517" w:rsidP="00840517">
      <w:pPr>
        <w:pStyle w:val="BodyText"/>
        <w:spacing w:line="276" w:lineRule="auto"/>
        <w:ind w:left="658" w:firstLine="308"/>
      </w:pPr>
      <w:r>
        <w:t>Putusan</w:t>
      </w:r>
      <w:r w:rsidR="00B35FD1" w:rsidRPr="00B35FD1">
        <w:rPr>
          <w:rFonts w:ascii="Segoe UI Symbol" w:hAnsi="Segoe UI Symbol" w:cs="Segoe UI Symbol"/>
          <w:sz w:val="6"/>
        </w:rPr>
        <w:t>⠀</w:t>
      </w:r>
      <w:r>
        <w:t>yang berupa gugatan</w:t>
      </w:r>
      <w:r w:rsidR="00B35FD1" w:rsidRPr="00B35FD1">
        <w:rPr>
          <w:rFonts w:ascii="Segoe UI Symbol" w:hAnsi="Segoe UI Symbol" w:cs="Segoe UI Symbol"/>
          <w:sz w:val="6"/>
        </w:rPr>
        <w:t>⠀</w:t>
      </w:r>
      <w:r>
        <w:t>gugur adaiah putusan</w:t>
      </w:r>
      <w:r w:rsidR="00B35FD1" w:rsidRPr="00B35FD1">
        <w:rPr>
          <w:rFonts w:ascii="Segoe UI Symbol" w:hAnsi="Segoe UI Symbol" w:cs="Segoe UI Symbol"/>
          <w:sz w:val="6"/>
        </w:rPr>
        <w:t>⠀</w:t>
      </w:r>
      <w:r>
        <w:t>yang dijatuhkan hakim</w:t>
      </w:r>
      <w:r w:rsidR="00B35FD1" w:rsidRPr="00B35FD1">
        <w:rPr>
          <w:rFonts w:ascii="Segoe UI Symbol" w:hAnsi="Segoe UI Symbol" w:cs="Segoe UI Symbol"/>
          <w:sz w:val="6"/>
        </w:rPr>
        <w:t>⠀</w:t>
      </w:r>
      <w:r>
        <w:t>karena penggugat tidak</w:t>
      </w:r>
      <w:r w:rsidR="00B35FD1" w:rsidRPr="00B35FD1">
        <w:rPr>
          <w:rFonts w:ascii="Segoe UI Symbol" w:hAnsi="Segoe UI Symbol" w:cs="Segoe UI Symbol"/>
          <w:sz w:val="6"/>
        </w:rPr>
        <w:t>⠀</w:t>
      </w:r>
      <w:r>
        <w:t>hadir dalambeberapa kali</w:t>
      </w:r>
      <w:r w:rsidR="00B35FD1" w:rsidRPr="00B35FD1">
        <w:rPr>
          <w:rFonts w:ascii="Segoe UI Symbol" w:hAnsi="Segoe UI Symbol" w:cs="Segoe UI Symbol"/>
          <w:sz w:val="6"/>
        </w:rPr>
        <w:t>⠀</w:t>
      </w:r>
      <w:r>
        <w:t>sidang meskipun telah</w:t>
      </w:r>
      <w:r w:rsidR="00B35FD1" w:rsidRPr="00B35FD1">
        <w:rPr>
          <w:rFonts w:ascii="Segoe UI Symbol" w:hAnsi="Segoe UI Symbol" w:cs="Segoe UI Symbol"/>
          <w:sz w:val="6"/>
        </w:rPr>
        <w:t>⠀</w:t>
      </w:r>
      <w:r>
        <w:t>dipanggil dengan patut</w:t>
      </w:r>
      <w:r w:rsidR="00B35FD1" w:rsidRPr="00B35FD1">
        <w:rPr>
          <w:rFonts w:ascii="Segoe UI Symbol" w:hAnsi="Segoe UI Symbol" w:cs="Segoe UI Symbol"/>
          <w:sz w:val="6"/>
        </w:rPr>
        <w:t>⠀</w:t>
      </w:r>
      <w:r>
        <w:t>atau penggugat meninggal</w:t>
      </w:r>
      <w:r w:rsidR="00B35FD1" w:rsidRPr="00B35FD1">
        <w:rPr>
          <w:rFonts w:ascii="Segoe UI Symbol" w:hAnsi="Segoe UI Symbol" w:cs="Segoe UI Symbol"/>
          <w:sz w:val="6"/>
        </w:rPr>
        <w:t>⠀</w:t>
      </w:r>
      <w:r>
        <w:t>dunia.</w:t>
      </w:r>
    </w:p>
    <w:p w14:paraId="2BBBCFEF" w14:textId="77777777" w:rsidR="00840517" w:rsidRPr="00840517" w:rsidRDefault="00840517" w:rsidP="00840517">
      <w:pPr>
        <w:pStyle w:val="BodyText"/>
        <w:spacing w:line="276" w:lineRule="auto"/>
        <w:ind w:firstLine="426"/>
      </w:pPr>
      <w:r w:rsidRPr="00840517">
        <w:t>Dengan melihat amar Putusan NO. 230/G/TF/2019/PTUN-JKT yang berbunyi:</w:t>
      </w:r>
    </w:p>
    <w:p w14:paraId="2BBBCFF0" w14:textId="77777777" w:rsidR="00840517" w:rsidRDefault="00840517" w:rsidP="00D27915">
      <w:pPr>
        <w:pStyle w:val="BodyText"/>
        <w:spacing w:line="240" w:lineRule="auto"/>
        <w:ind w:firstLine="426"/>
      </w:pPr>
      <w:r>
        <w:t>“Dalam</w:t>
      </w:r>
      <w:r w:rsidR="00B35FD1" w:rsidRPr="00B35FD1">
        <w:rPr>
          <w:rFonts w:ascii="Segoe UI Symbol" w:hAnsi="Segoe UI Symbol" w:cs="Segoe UI Symbol"/>
          <w:sz w:val="6"/>
        </w:rPr>
        <w:t>⠀</w:t>
      </w:r>
      <w:r>
        <w:t xml:space="preserve">Eksepsi: </w:t>
      </w:r>
    </w:p>
    <w:p w14:paraId="2BBBCFF1" w14:textId="77777777" w:rsidR="00840517" w:rsidRDefault="00840517" w:rsidP="00D27915">
      <w:pPr>
        <w:pStyle w:val="BodyText"/>
        <w:spacing w:line="240" w:lineRule="auto"/>
        <w:ind w:left="426" w:firstLine="0"/>
      </w:pPr>
      <w:r>
        <w:t>-</w:t>
      </w:r>
      <w:r w:rsidR="00B35FD1" w:rsidRPr="00B35FD1">
        <w:rPr>
          <w:rFonts w:ascii="Segoe UI Symbol" w:hAnsi="Segoe UI Symbol" w:cs="Segoe UI Symbol"/>
          <w:sz w:val="6"/>
        </w:rPr>
        <w:t>⠀</w:t>
      </w:r>
      <w:r>
        <w:t>Menyatakan eksepsi Tergugat</w:t>
      </w:r>
      <w:r w:rsidR="00B35FD1" w:rsidRPr="00B35FD1">
        <w:rPr>
          <w:rFonts w:ascii="Segoe UI Symbol" w:hAnsi="Segoe UI Symbol" w:cs="Segoe UI Symbol"/>
          <w:sz w:val="6"/>
        </w:rPr>
        <w:t>⠀</w:t>
      </w:r>
      <w:r>
        <w:t>I dan Tergugat</w:t>
      </w:r>
      <w:r w:rsidR="00B35FD1" w:rsidRPr="00B35FD1">
        <w:rPr>
          <w:rFonts w:ascii="Segoe UI Symbol" w:hAnsi="Segoe UI Symbol" w:cs="Segoe UI Symbol"/>
          <w:sz w:val="6"/>
        </w:rPr>
        <w:t>⠀</w:t>
      </w:r>
      <w:r>
        <w:t>II tidak</w:t>
      </w:r>
      <w:r w:rsidR="00B35FD1" w:rsidRPr="00B35FD1">
        <w:rPr>
          <w:rFonts w:ascii="Segoe UI Symbol" w:hAnsi="Segoe UI Symbol" w:cs="Segoe UI Symbol"/>
          <w:sz w:val="6"/>
        </w:rPr>
        <w:t>⠀</w:t>
      </w:r>
      <w:r>
        <w:t xml:space="preserve">diterima; </w:t>
      </w:r>
    </w:p>
    <w:p w14:paraId="2BBBCFF2" w14:textId="77777777" w:rsidR="00840517" w:rsidRDefault="00840517" w:rsidP="00D27915">
      <w:pPr>
        <w:pStyle w:val="BodyText"/>
        <w:spacing w:line="240" w:lineRule="auto"/>
        <w:ind w:firstLine="426"/>
      </w:pPr>
      <w:r>
        <w:t>Dalam</w:t>
      </w:r>
      <w:r w:rsidR="00B35FD1" w:rsidRPr="00B35FD1">
        <w:rPr>
          <w:rFonts w:ascii="Segoe UI Symbol" w:hAnsi="Segoe UI Symbol" w:cs="Segoe UI Symbol"/>
          <w:sz w:val="6"/>
        </w:rPr>
        <w:t>⠀</w:t>
      </w:r>
      <w:r>
        <w:t xml:space="preserve">Pokok Perkara: </w:t>
      </w:r>
    </w:p>
    <w:p w14:paraId="2BBBCFF3" w14:textId="77777777" w:rsidR="00840517" w:rsidRDefault="00840517" w:rsidP="00D27915">
      <w:pPr>
        <w:pStyle w:val="BodyText"/>
        <w:spacing w:line="240" w:lineRule="auto"/>
        <w:ind w:left="709" w:hanging="283"/>
      </w:pPr>
      <w:r>
        <w:lastRenderedPageBreak/>
        <w:t>1.</w:t>
      </w:r>
      <w:r>
        <w:tab/>
        <w:t>Mengabulkan</w:t>
      </w:r>
      <w:r w:rsidR="00B35FD1" w:rsidRPr="00B35FD1">
        <w:rPr>
          <w:rFonts w:ascii="Segoe UI Symbol" w:hAnsi="Segoe UI Symbol" w:cs="Segoe UI Symbol"/>
          <w:sz w:val="6"/>
        </w:rPr>
        <w:t>⠀</w:t>
      </w:r>
      <w:r>
        <w:t>gugatan Para</w:t>
      </w:r>
      <w:r w:rsidR="00B35FD1" w:rsidRPr="00B35FD1">
        <w:rPr>
          <w:rFonts w:ascii="Segoe UI Symbol" w:hAnsi="Segoe UI Symbol" w:cs="Segoe UI Symbol"/>
          <w:sz w:val="6"/>
        </w:rPr>
        <w:t>⠀</w:t>
      </w:r>
      <w:r>
        <w:t xml:space="preserve">Penggugat; </w:t>
      </w:r>
    </w:p>
    <w:p w14:paraId="2BBBCFF4" w14:textId="77777777" w:rsidR="00840517" w:rsidRDefault="00840517" w:rsidP="00D27915">
      <w:pPr>
        <w:pStyle w:val="BodyText"/>
        <w:spacing w:line="240" w:lineRule="auto"/>
        <w:ind w:left="709" w:hanging="283"/>
      </w:pPr>
      <w:r>
        <w:t>2.</w:t>
      </w:r>
      <w:r>
        <w:tab/>
        <w:t>Menyatakan Tindakan-Tindakan</w:t>
      </w:r>
      <w:r w:rsidR="00B35FD1" w:rsidRPr="00B35FD1">
        <w:rPr>
          <w:rFonts w:ascii="Segoe UI Symbol" w:hAnsi="Segoe UI Symbol" w:cs="Segoe UI Symbol"/>
          <w:sz w:val="16"/>
        </w:rPr>
        <w:t>⠀</w:t>
      </w:r>
      <w:r>
        <w:t>Pemerintahan yang dilakukan</w:t>
      </w:r>
      <w:r w:rsidR="00B35FD1" w:rsidRPr="00B35FD1">
        <w:rPr>
          <w:rFonts w:ascii="Segoe UI Symbol" w:hAnsi="Segoe UI Symbol" w:cs="Segoe UI Symbol"/>
          <w:sz w:val="10"/>
        </w:rPr>
        <w:t>⠀</w:t>
      </w:r>
      <w:r>
        <w:t>oleh Tergugat I</w:t>
      </w:r>
      <w:r w:rsidR="00B35FD1" w:rsidRPr="00B35FD1">
        <w:rPr>
          <w:rFonts w:ascii="Segoe UI Symbol" w:hAnsi="Segoe UI Symbol" w:cs="Segoe UI Symbol"/>
          <w:sz w:val="10"/>
        </w:rPr>
        <w:t>⠀</w:t>
      </w:r>
      <w:r>
        <w:t>dan Tergugat II berupa:</w:t>
      </w:r>
      <w:r w:rsidR="00B35FD1" w:rsidRPr="00B35FD1">
        <w:rPr>
          <w:rFonts w:ascii="Segoe UI Symbol" w:hAnsi="Segoe UI Symbol" w:cs="Segoe UI Symbol"/>
          <w:sz w:val="10"/>
        </w:rPr>
        <w:t>⠀</w:t>
      </w:r>
    </w:p>
    <w:p w14:paraId="2BBBCFF5" w14:textId="19840AD3" w:rsidR="00840517" w:rsidRDefault="00840517" w:rsidP="00386EEA">
      <w:pPr>
        <w:pStyle w:val="BodyText"/>
        <w:numPr>
          <w:ilvl w:val="1"/>
          <w:numId w:val="34"/>
        </w:numPr>
        <w:spacing w:line="240" w:lineRule="auto"/>
        <w:ind w:left="993" w:hanging="284"/>
      </w:pPr>
      <w:r>
        <w:t>Tindakan</w:t>
      </w:r>
      <w:r w:rsidR="00B35FD1" w:rsidRPr="00B35FD1">
        <w:rPr>
          <w:rFonts w:ascii="Segoe UI Symbol" w:hAnsi="Segoe UI Symbol" w:cs="Segoe UI Symbol"/>
        </w:rPr>
        <w:t>⠀</w:t>
      </w:r>
      <w:r>
        <w:t>Pemerintahan Throttling atau pelambatan</w:t>
      </w:r>
      <w:r w:rsidR="00B35FD1" w:rsidRPr="00B35FD1">
        <w:rPr>
          <w:rFonts w:ascii="Segoe UI Symbol" w:hAnsi="Segoe UI Symbol" w:cs="Segoe UI Symbol"/>
        </w:rPr>
        <w:t>⠀</w:t>
      </w:r>
      <w:r>
        <w:t>akses/bandwidth di beberapa wilayah</w:t>
      </w:r>
      <w:r w:rsidR="00B35FD1" w:rsidRPr="00B35FD1">
        <w:rPr>
          <w:rFonts w:ascii="Segoe UI Symbol" w:hAnsi="Segoe UI Symbol" w:cs="Segoe UI Symbol"/>
        </w:rPr>
        <w:t>⠀</w:t>
      </w:r>
      <w:r>
        <w:t>Provinsi Papua Barat</w:t>
      </w:r>
      <w:r w:rsidR="00B35FD1" w:rsidRPr="00B35FD1">
        <w:rPr>
          <w:rFonts w:ascii="Segoe UI Symbol" w:hAnsi="Segoe UI Symbol" w:cs="Segoe UI Symbol"/>
        </w:rPr>
        <w:t>⠀</w:t>
      </w:r>
      <w:r>
        <w:t>dan Provinsi Papua</w:t>
      </w:r>
      <w:r w:rsidR="00B35FD1" w:rsidRPr="00B35FD1">
        <w:rPr>
          <w:rFonts w:ascii="Segoe UI Symbol" w:hAnsi="Segoe UI Symbol" w:cs="Segoe UI Symbol"/>
          <w:sz w:val="10"/>
        </w:rPr>
        <w:t>⠀</w:t>
      </w:r>
      <w:r>
        <w:t>pada 19 Agustus</w:t>
      </w:r>
      <w:r w:rsidR="00B35FD1" w:rsidRPr="00B35FD1">
        <w:rPr>
          <w:rFonts w:ascii="Segoe UI Symbol" w:hAnsi="Segoe UI Symbol" w:cs="Segoe UI Symbol"/>
          <w:sz w:val="10"/>
        </w:rPr>
        <w:t>⠀</w:t>
      </w:r>
      <w:r>
        <w:t>2019 sejak pukul 13.00</w:t>
      </w:r>
      <w:r w:rsidR="00B35FD1" w:rsidRPr="00B35FD1">
        <w:rPr>
          <w:rFonts w:ascii="Segoe UI Symbol" w:hAnsi="Segoe UI Symbol" w:cs="Segoe UI Symbol"/>
          <w:sz w:val="10"/>
        </w:rPr>
        <w:t>⠀</w:t>
      </w:r>
      <w:r>
        <w:t>WIT (Waktu Indonesia</w:t>
      </w:r>
      <w:r w:rsidR="00B35FD1" w:rsidRPr="00B35FD1">
        <w:rPr>
          <w:rFonts w:ascii="Segoe UI Symbol" w:hAnsi="Segoe UI Symbol" w:cs="Segoe UI Symbol"/>
          <w:sz w:val="10"/>
        </w:rPr>
        <w:t>⠀</w:t>
      </w:r>
      <w:r>
        <w:t>Timur) sampai dengan</w:t>
      </w:r>
      <w:r w:rsidR="00B35FD1" w:rsidRPr="00B35FD1">
        <w:rPr>
          <w:rFonts w:ascii="Segoe UI Symbol" w:hAnsi="Segoe UI Symbol" w:cs="Segoe UI Symbol"/>
          <w:sz w:val="10"/>
        </w:rPr>
        <w:t>⠀</w:t>
      </w:r>
      <w:r>
        <w:t>pukul 20.30</w:t>
      </w:r>
      <w:r w:rsidR="00B35FD1" w:rsidRPr="00B35FD1">
        <w:rPr>
          <w:rFonts w:ascii="Segoe UI Symbol" w:hAnsi="Segoe UI Symbol" w:cs="Segoe UI Symbol"/>
          <w:sz w:val="10"/>
        </w:rPr>
        <w:t>⠀</w:t>
      </w:r>
      <w:r>
        <w:t>WIT;</w:t>
      </w:r>
    </w:p>
    <w:p w14:paraId="2BBBCFF6" w14:textId="3F648AF4" w:rsidR="00840517" w:rsidRDefault="00840517" w:rsidP="00386EEA">
      <w:pPr>
        <w:pStyle w:val="BodyText"/>
        <w:numPr>
          <w:ilvl w:val="1"/>
          <w:numId w:val="34"/>
        </w:numPr>
        <w:spacing w:line="240" w:lineRule="auto"/>
        <w:ind w:left="993" w:hanging="284"/>
      </w:pPr>
      <w:r>
        <w:t>Tindakan Pemerintahan yaitu</w:t>
      </w:r>
      <w:r w:rsidR="00B35FD1" w:rsidRPr="00B35FD1">
        <w:rPr>
          <w:rFonts w:ascii="Segoe UI Symbol" w:hAnsi="Segoe UI Symbol" w:cs="Segoe UI Symbol"/>
          <w:sz w:val="10"/>
        </w:rPr>
        <w:t>⠀</w:t>
      </w:r>
      <w:r>
        <w:t>pemblokiran layanan</w:t>
      </w:r>
      <w:r w:rsidR="00B35FD1" w:rsidRPr="00B35FD1">
        <w:rPr>
          <w:rFonts w:ascii="Segoe UI Symbol" w:hAnsi="Segoe UI Symbol" w:cs="Segoe UI Symbol"/>
          <w:sz w:val="10"/>
        </w:rPr>
        <w:t>⠀</w:t>
      </w:r>
      <w:r>
        <w:t>data dan/atau pemutusan</w:t>
      </w:r>
      <w:r w:rsidR="00B35FD1" w:rsidRPr="00B35FD1">
        <w:rPr>
          <w:rFonts w:ascii="Segoe UI Symbol" w:hAnsi="Segoe UI Symbol" w:cs="Segoe UI Symbol"/>
          <w:sz w:val="10"/>
        </w:rPr>
        <w:t>⠀</w:t>
      </w:r>
      <w:r>
        <w:t>akses internet secara</w:t>
      </w:r>
      <w:r w:rsidR="00B35FD1" w:rsidRPr="00B35FD1">
        <w:rPr>
          <w:rFonts w:ascii="Segoe UI Symbol" w:hAnsi="Segoe UI Symbol" w:cs="Segoe UI Symbol"/>
          <w:sz w:val="10"/>
        </w:rPr>
        <w:t>⠀</w:t>
      </w:r>
      <w:r>
        <w:t>menyeluruh di Provinsi</w:t>
      </w:r>
      <w:r w:rsidR="00B35FD1" w:rsidRPr="00B35FD1">
        <w:rPr>
          <w:rFonts w:ascii="Segoe UI Symbol" w:hAnsi="Segoe UI Symbol" w:cs="Segoe UI Symbol"/>
          <w:sz w:val="10"/>
        </w:rPr>
        <w:t>⠀</w:t>
      </w:r>
      <w:r>
        <w:t>Papua (29 Kota/Kabupaten)</w:t>
      </w:r>
      <w:r w:rsidR="00B35FD1" w:rsidRPr="00B35FD1">
        <w:rPr>
          <w:rFonts w:ascii="Segoe UI Symbol" w:hAnsi="Segoe UI Symbol" w:cs="Segoe UI Symbol"/>
          <w:sz w:val="10"/>
        </w:rPr>
        <w:t>⠀</w:t>
      </w:r>
      <w:r>
        <w:t>dan Provinsi Papua Barat</w:t>
      </w:r>
      <w:r w:rsidR="00B35FD1" w:rsidRPr="00B35FD1">
        <w:rPr>
          <w:rFonts w:ascii="Segoe UI Symbol" w:hAnsi="Segoe UI Symbol" w:cs="Segoe UI Symbol"/>
          <w:sz w:val="10"/>
        </w:rPr>
        <w:t>⠀</w:t>
      </w:r>
      <w:r>
        <w:t>(13 Kota/Kabupaten) tertanggal</w:t>
      </w:r>
      <w:r w:rsidR="00B35FD1" w:rsidRPr="00B35FD1">
        <w:rPr>
          <w:rFonts w:ascii="Segoe UI Symbol" w:hAnsi="Segoe UI Symbol" w:cs="Segoe UI Symbol"/>
          <w:sz w:val="10"/>
        </w:rPr>
        <w:t>⠀</w:t>
      </w:r>
      <w:r>
        <w:t>21 Agustus 2019</w:t>
      </w:r>
      <w:r w:rsidR="00B35FD1" w:rsidRPr="00B35FD1">
        <w:rPr>
          <w:rFonts w:ascii="Segoe UI Symbol" w:hAnsi="Segoe UI Symbol" w:cs="Segoe UI Symbol"/>
          <w:sz w:val="10"/>
        </w:rPr>
        <w:t>⠀</w:t>
      </w:r>
      <w:r>
        <w:t>sampai dengan setidak-tidaknya</w:t>
      </w:r>
      <w:r w:rsidR="00B35FD1" w:rsidRPr="00B35FD1">
        <w:rPr>
          <w:rFonts w:ascii="Segoe UI Symbol" w:hAnsi="Segoe UI Symbol" w:cs="Segoe UI Symbol"/>
          <w:sz w:val="10"/>
        </w:rPr>
        <w:t>⠀</w:t>
      </w:r>
      <w:r>
        <w:t>pada 4 September</w:t>
      </w:r>
      <w:r w:rsidR="00B35FD1" w:rsidRPr="00B35FD1">
        <w:rPr>
          <w:rFonts w:ascii="Segoe UI Symbol" w:hAnsi="Segoe UI Symbol" w:cs="Segoe UI Symbol"/>
          <w:sz w:val="10"/>
        </w:rPr>
        <w:t>⠀</w:t>
      </w:r>
      <w:r>
        <w:t>2019 pukul</w:t>
      </w:r>
      <w:r w:rsidR="00B35FD1" w:rsidRPr="00B35FD1">
        <w:rPr>
          <w:rFonts w:ascii="Segoe UI Symbol" w:hAnsi="Segoe UI Symbol" w:cs="Segoe UI Symbol"/>
          <w:sz w:val="10"/>
        </w:rPr>
        <w:t>⠀</w:t>
      </w:r>
      <w:r>
        <w:t>23.00 WIT;</w:t>
      </w:r>
    </w:p>
    <w:p w14:paraId="2BBBCFF7" w14:textId="0F3385D0" w:rsidR="00840517" w:rsidRDefault="00840517" w:rsidP="00386EEA">
      <w:pPr>
        <w:pStyle w:val="BodyText"/>
        <w:numPr>
          <w:ilvl w:val="1"/>
          <w:numId w:val="34"/>
        </w:numPr>
        <w:spacing w:line="240" w:lineRule="auto"/>
        <w:ind w:left="993" w:hanging="284"/>
      </w:pPr>
      <w:r>
        <w:t>Tindakan</w:t>
      </w:r>
      <w:r w:rsidR="00B35FD1" w:rsidRPr="00B35FD1">
        <w:rPr>
          <w:rFonts w:ascii="Segoe UI Symbol" w:hAnsi="Segoe UI Symbol" w:cs="Segoe UI Symbol"/>
          <w:sz w:val="10"/>
        </w:rPr>
        <w:t>⠀</w:t>
      </w:r>
      <w:r>
        <w:t>Pemerintahan yaitu memperpanjang pemblokiran</w:t>
      </w:r>
      <w:r w:rsidR="00B35FD1" w:rsidRPr="00B35FD1">
        <w:rPr>
          <w:rFonts w:ascii="Segoe UI Symbol" w:hAnsi="Segoe UI Symbol" w:cs="Segoe UI Symbol"/>
          <w:sz w:val="10"/>
        </w:rPr>
        <w:t>⠀</w:t>
      </w:r>
      <w:r>
        <w:t>layanan data dan/atau</w:t>
      </w:r>
      <w:r w:rsidR="00B35FD1" w:rsidRPr="00B35FD1">
        <w:rPr>
          <w:rFonts w:ascii="Segoe UI Symbol" w:hAnsi="Segoe UI Symbol" w:cs="Segoe UI Symbol"/>
          <w:sz w:val="6"/>
        </w:rPr>
        <w:t>⠀</w:t>
      </w:r>
      <w:r>
        <w:t>pemutusan akses internet</w:t>
      </w:r>
      <w:r w:rsidR="00B35FD1" w:rsidRPr="00B35FD1">
        <w:rPr>
          <w:rFonts w:ascii="Segoe UI Symbol" w:hAnsi="Segoe UI Symbol" w:cs="Segoe UI Symbol"/>
          <w:sz w:val="6"/>
        </w:rPr>
        <w:t>⠀</w:t>
      </w:r>
      <w:r>
        <w:t>di 4 Kota/Kabupaten</w:t>
      </w:r>
      <w:r w:rsidR="00B35FD1" w:rsidRPr="00B35FD1">
        <w:rPr>
          <w:rFonts w:ascii="Segoe UI Symbol" w:hAnsi="Segoe UI Symbol" w:cs="Segoe UI Symbol"/>
          <w:sz w:val="6"/>
        </w:rPr>
        <w:t>⠀</w:t>
      </w:r>
      <w:r>
        <w:t>di Provinsi Papua</w:t>
      </w:r>
      <w:r w:rsidR="00B35FD1" w:rsidRPr="00B35FD1">
        <w:rPr>
          <w:rFonts w:ascii="Segoe UI Symbol" w:hAnsi="Segoe UI Symbol" w:cs="Segoe UI Symbol"/>
          <w:sz w:val="6"/>
        </w:rPr>
        <w:t>⠀</w:t>
      </w:r>
      <w:r>
        <w:t>(yaitu</w:t>
      </w:r>
      <w:r w:rsidR="00B35FD1" w:rsidRPr="00B35FD1">
        <w:rPr>
          <w:rFonts w:ascii="Segoe UI Symbol" w:hAnsi="Segoe UI Symbol" w:cs="Segoe UI Symbol"/>
        </w:rPr>
        <w:t>⠀</w:t>
      </w:r>
      <w:r>
        <w:t>Kota Jayapura, Kabupaten Jayapura,</w:t>
      </w:r>
      <w:r w:rsidR="00B35FD1" w:rsidRPr="00B35FD1">
        <w:rPr>
          <w:rFonts w:ascii="Segoe UI Symbol" w:hAnsi="Segoe UI Symbol" w:cs="Segoe UI Symbol"/>
          <w:sz w:val="10"/>
        </w:rPr>
        <w:t>⠀</w:t>
      </w:r>
      <w:r>
        <w:t>Kabupaten Mimika, dan</w:t>
      </w:r>
      <w:r w:rsidR="00B35FD1" w:rsidRPr="00B35FD1">
        <w:rPr>
          <w:rFonts w:ascii="Segoe UI Symbol" w:hAnsi="Segoe UI Symbol" w:cs="Segoe UI Symbol"/>
          <w:sz w:val="10"/>
        </w:rPr>
        <w:t>⠀</w:t>
      </w:r>
      <w:r>
        <w:t>Kabupaten Jayawijaya) dan</w:t>
      </w:r>
      <w:r w:rsidR="00B35FD1" w:rsidRPr="00B35FD1">
        <w:rPr>
          <w:rFonts w:ascii="Segoe UI Symbol" w:hAnsi="Segoe UI Symbol" w:cs="Segoe UI Symbol"/>
          <w:sz w:val="6"/>
        </w:rPr>
        <w:t>⠀</w:t>
      </w:r>
      <w:r>
        <w:t>2 Kota/Kabupaten di</w:t>
      </w:r>
      <w:r w:rsidR="00B35FD1" w:rsidRPr="00B35FD1">
        <w:rPr>
          <w:rFonts w:ascii="Segoe UI Symbol" w:hAnsi="Segoe UI Symbol" w:cs="Segoe UI Symbol"/>
          <w:sz w:val="6"/>
        </w:rPr>
        <w:t>⠀</w:t>
      </w:r>
      <w:r>
        <w:t>Provinsi Papua Barat</w:t>
      </w:r>
      <w:r w:rsidR="00B35FD1" w:rsidRPr="00B35FD1">
        <w:rPr>
          <w:rFonts w:ascii="Segoe UI Symbol" w:hAnsi="Segoe UI Symbol" w:cs="Segoe UI Symbol"/>
          <w:sz w:val="6"/>
        </w:rPr>
        <w:t>⠀</w:t>
      </w:r>
      <w:r>
        <w:t>(yaitu Kota Manokwari</w:t>
      </w:r>
      <w:r w:rsidR="00B35FD1" w:rsidRPr="00B35FD1">
        <w:rPr>
          <w:rFonts w:ascii="Segoe UI Symbol" w:hAnsi="Segoe UI Symbol" w:cs="Segoe UI Symbol"/>
          <w:sz w:val="6"/>
        </w:rPr>
        <w:t>⠀</w:t>
      </w:r>
      <w:r>
        <w:t>dan Kota Sorong)</w:t>
      </w:r>
      <w:r w:rsidR="00B35FD1" w:rsidRPr="00B35FD1">
        <w:rPr>
          <w:rFonts w:ascii="Segoe UI Symbol" w:hAnsi="Segoe UI Symbol" w:cs="Segoe UI Symbol"/>
          <w:sz w:val="6"/>
        </w:rPr>
        <w:t>⠀</w:t>
      </w:r>
      <w:r>
        <w:t>sejak 4 September</w:t>
      </w:r>
      <w:r w:rsidR="00B35FD1" w:rsidRPr="00B35FD1">
        <w:rPr>
          <w:rFonts w:ascii="Segoe UI Symbol" w:hAnsi="Segoe UI Symbol" w:cs="Segoe UI Symbol"/>
          <w:sz w:val="6"/>
        </w:rPr>
        <w:t>⠀</w:t>
      </w:r>
      <w:r>
        <w:t>2019 pukul</w:t>
      </w:r>
      <w:r w:rsidR="00B35FD1" w:rsidRPr="00B35FD1">
        <w:rPr>
          <w:rFonts w:ascii="Segoe UI Symbol" w:hAnsi="Segoe UI Symbol" w:cs="Segoe UI Symbol"/>
          <w:sz w:val="6"/>
        </w:rPr>
        <w:t>⠀</w:t>
      </w:r>
      <w:r>
        <w:t>23.00 WIT sampai</w:t>
      </w:r>
      <w:r w:rsidR="00B35FD1" w:rsidRPr="00B35FD1">
        <w:rPr>
          <w:rFonts w:ascii="Segoe UI Symbol" w:hAnsi="Segoe UI Symbol" w:cs="Segoe UI Symbol"/>
          <w:sz w:val="6"/>
        </w:rPr>
        <w:t>⠀</w:t>
      </w:r>
      <w:r>
        <w:t>dengan 9 September</w:t>
      </w:r>
      <w:r w:rsidR="00B35FD1" w:rsidRPr="00B35FD1">
        <w:rPr>
          <w:rFonts w:ascii="Segoe UI Symbol" w:hAnsi="Segoe UI Symbol" w:cs="Segoe UI Symbol"/>
          <w:sz w:val="6"/>
        </w:rPr>
        <w:t>⠀</w:t>
      </w:r>
      <w:r>
        <w:t>2019 pukul 18.00</w:t>
      </w:r>
      <w:r w:rsidR="00B35FD1" w:rsidRPr="00B35FD1">
        <w:rPr>
          <w:rFonts w:ascii="Segoe UI Symbol" w:hAnsi="Segoe UI Symbol" w:cs="Segoe UI Symbol"/>
          <w:sz w:val="6"/>
        </w:rPr>
        <w:t>⠀</w:t>
      </w:r>
      <w:r>
        <w:t>WIB/20.00 WIT; Adalah</w:t>
      </w:r>
      <w:r w:rsidR="00B35FD1" w:rsidRPr="00B35FD1">
        <w:rPr>
          <w:rFonts w:ascii="Segoe UI Symbol" w:hAnsi="Segoe UI Symbol" w:cs="Segoe UI Symbol"/>
          <w:sz w:val="6"/>
        </w:rPr>
        <w:t>⠀</w:t>
      </w:r>
      <w:r>
        <w:t>perbuatan melanggar hukum</w:t>
      </w:r>
      <w:r w:rsidR="00B35FD1" w:rsidRPr="00B35FD1">
        <w:rPr>
          <w:rFonts w:ascii="Segoe UI Symbol" w:hAnsi="Segoe UI Symbol" w:cs="Segoe UI Symbol"/>
          <w:sz w:val="6"/>
        </w:rPr>
        <w:t>⠀</w:t>
      </w:r>
      <w:r>
        <w:t>oleh Badan dan/atau Pejabat</w:t>
      </w:r>
      <w:r w:rsidR="00B35FD1" w:rsidRPr="00B35FD1">
        <w:rPr>
          <w:rFonts w:ascii="Segoe UI Symbol" w:hAnsi="Segoe UI Symbol" w:cs="Segoe UI Symbol"/>
          <w:sz w:val="6"/>
        </w:rPr>
        <w:t>⠀</w:t>
      </w:r>
      <w:r>
        <w:t xml:space="preserve">Pemerintahan; </w:t>
      </w:r>
    </w:p>
    <w:p w14:paraId="2BBBCFF8" w14:textId="77777777" w:rsidR="00840517" w:rsidRDefault="00840517" w:rsidP="00D27915">
      <w:pPr>
        <w:pStyle w:val="BodyText"/>
        <w:spacing w:line="240" w:lineRule="auto"/>
        <w:ind w:left="709" w:hanging="283"/>
      </w:pPr>
      <w:r>
        <w:t>3.</w:t>
      </w:r>
      <w:r>
        <w:tab/>
        <w:t>Menghukum</w:t>
      </w:r>
      <w:r w:rsidR="00B35FD1" w:rsidRPr="00B35FD1">
        <w:rPr>
          <w:rFonts w:ascii="Segoe UI Symbol" w:hAnsi="Segoe UI Symbol" w:cs="Segoe UI Symbol"/>
          <w:sz w:val="6"/>
        </w:rPr>
        <w:t>⠀</w:t>
      </w:r>
      <w:r>
        <w:t>Tergugat I dan</w:t>
      </w:r>
      <w:r w:rsidR="00B35FD1" w:rsidRPr="00B35FD1">
        <w:rPr>
          <w:rFonts w:ascii="Segoe UI Symbol" w:hAnsi="Segoe UI Symbol" w:cs="Segoe UI Symbol"/>
          <w:sz w:val="6"/>
        </w:rPr>
        <w:t>⠀</w:t>
      </w:r>
      <w:r>
        <w:t>Tergugat II untuk membayar</w:t>
      </w:r>
      <w:r w:rsidR="00B35FD1" w:rsidRPr="00B35FD1">
        <w:rPr>
          <w:rFonts w:ascii="Segoe UI Symbol" w:hAnsi="Segoe UI Symbol" w:cs="Segoe UI Symbol"/>
          <w:sz w:val="6"/>
        </w:rPr>
        <w:t>⠀</w:t>
      </w:r>
      <w:r>
        <w:t>biaya perkara secara</w:t>
      </w:r>
      <w:r w:rsidR="00B35FD1" w:rsidRPr="00B35FD1">
        <w:rPr>
          <w:rFonts w:ascii="Segoe UI Symbol" w:hAnsi="Segoe UI Symbol" w:cs="Segoe UI Symbol"/>
          <w:sz w:val="6"/>
        </w:rPr>
        <w:t>⠀</w:t>
      </w:r>
      <w:r>
        <w:t>tanggung renteng sebesar</w:t>
      </w:r>
      <w:r w:rsidR="00B35FD1" w:rsidRPr="00B35FD1">
        <w:rPr>
          <w:rFonts w:ascii="Segoe UI Symbol" w:hAnsi="Segoe UI Symbol" w:cs="Segoe UI Symbol"/>
          <w:sz w:val="6"/>
        </w:rPr>
        <w:t>⠀</w:t>
      </w:r>
      <w:r>
        <w:t>Rp.457.000,- (empat ratus</w:t>
      </w:r>
      <w:r w:rsidR="00B35FD1" w:rsidRPr="00B35FD1">
        <w:rPr>
          <w:rFonts w:ascii="Segoe UI Symbol" w:hAnsi="Segoe UI Symbol" w:cs="Segoe UI Symbol"/>
          <w:sz w:val="6"/>
        </w:rPr>
        <w:t>⠀</w:t>
      </w:r>
      <w:r>
        <w:t>lima puluh tujuh</w:t>
      </w:r>
      <w:r w:rsidR="00B35FD1" w:rsidRPr="00B35FD1">
        <w:rPr>
          <w:rFonts w:ascii="Segoe UI Symbol" w:hAnsi="Segoe UI Symbol" w:cs="Segoe UI Symbol"/>
          <w:sz w:val="6"/>
        </w:rPr>
        <w:t>⠀</w:t>
      </w:r>
      <w:r>
        <w:t>ribu rupiah);”</w:t>
      </w:r>
    </w:p>
    <w:p w14:paraId="2BBBCFF9" w14:textId="77777777" w:rsidR="005426A9" w:rsidRDefault="005426A9" w:rsidP="005426A9">
      <w:pPr>
        <w:pStyle w:val="BodyText"/>
        <w:spacing w:line="276" w:lineRule="auto"/>
        <w:ind w:firstLine="426"/>
      </w:pPr>
      <w:r>
        <w:t>Dapat disimpulkan</w:t>
      </w:r>
      <w:r w:rsidR="00B35FD1" w:rsidRPr="00B35FD1">
        <w:rPr>
          <w:rFonts w:ascii="Segoe UI Symbol" w:hAnsi="Segoe UI Symbol" w:cs="Segoe UI Symbol"/>
        </w:rPr>
        <w:t>⠀</w:t>
      </w:r>
      <w:r>
        <w:t>jika amar Putusan NO.230/G/TF/2019/PTUN-JKT</w:t>
      </w:r>
      <w:r w:rsidR="00B35FD1" w:rsidRPr="00B35FD1">
        <w:rPr>
          <w:rFonts w:ascii="Segoe UI Symbol" w:hAnsi="Segoe UI Symbol" w:cs="Segoe UI Symbol"/>
        </w:rPr>
        <w:t>⠀</w:t>
      </w:r>
      <w:r>
        <w:t>bersifat declaratoir dan condemnatoir</w:t>
      </w:r>
      <w:r w:rsidR="00B35FD1" w:rsidRPr="00B35FD1">
        <w:rPr>
          <w:rFonts w:ascii="Segoe UI Symbol" w:hAnsi="Segoe UI Symbol" w:cs="Segoe UI Symbol"/>
        </w:rPr>
        <w:t>⠀</w:t>
      </w:r>
      <w:r>
        <w:t>dibuktikan dengan amar</w:t>
      </w:r>
      <w:r w:rsidR="00B35FD1" w:rsidRPr="00B35FD1">
        <w:rPr>
          <w:rFonts w:ascii="Segoe UI Symbol" w:hAnsi="Segoe UI Symbol" w:cs="Segoe UI Symbol"/>
        </w:rPr>
        <w:t>⠀</w:t>
      </w:r>
      <w:r>
        <w:t>putusan yang menyatakan</w:t>
      </w:r>
      <w:r w:rsidR="00B35FD1" w:rsidRPr="00B35FD1">
        <w:rPr>
          <w:rFonts w:ascii="Segoe UI Symbol" w:hAnsi="Segoe UI Symbol" w:cs="Segoe UI Symbol"/>
          <w:sz w:val="10"/>
        </w:rPr>
        <w:t>⠀</w:t>
      </w:r>
      <w:r>
        <w:t>tindakan pemerintah dalam</w:t>
      </w:r>
      <w:r w:rsidR="00B35FD1" w:rsidRPr="00B35FD1">
        <w:rPr>
          <w:rFonts w:ascii="Segoe UI Symbol" w:hAnsi="Segoe UI Symbol" w:cs="Segoe UI Symbol"/>
          <w:sz w:val="10"/>
        </w:rPr>
        <w:t>⠀</w:t>
      </w:r>
      <w:r>
        <w:t>pembatasan dan pemblokiran</w:t>
      </w:r>
      <w:r w:rsidR="00B35FD1" w:rsidRPr="00B35FD1">
        <w:rPr>
          <w:rFonts w:ascii="Segoe UI Symbol" w:hAnsi="Segoe UI Symbol" w:cs="Segoe UI Symbol"/>
          <w:sz w:val="10"/>
        </w:rPr>
        <w:t>⠀</w:t>
      </w:r>
      <w:r>
        <w:t>internet yang merupakan</w:t>
      </w:r>
      <w:r w:rsidR="00B35FD1" w:rsidRPr="00B35FD1">
        <w:rPr>
          <w:rFonts w:ascii="Segoe UI Symbol" w:hAnsi="Segoe UI Symbol" w:cs="Segoe UI Symbol"/>
          <w:sz w:val="10"/>
        </w:rPr>
        <w:t>⠀</w:t>
      </w:r>
      <w:r>
        <w:t>objek sengketa merupakan</w:t>
      </w:r>
      <w:r w:rsidR="00B35FD1" w:rsidRPr="00B35FD1">
        <w:rPr>
          <w:rFonts w:ascii="Segoe UI Symbol" w:hAnsi="Segoe UI Symbol" w:cs="Segoe UI Symbol"/>
          <w:sz w:val="6"/>
        </w:rPr>
        <w:t>⠀</w:t>
      </w:r>
      <w:r>
        <w:t>perbuatan melawan hukum</w:t>
      </w:r>
      <w:r w:rsidR="00B35FD1" w:rsidRPr="00B35FD1">
        <w:rPr>
          <w:rFonts w:ascii="Segoe UI Symbol" w:hAnsi="Segoe UI Symbol" w:cs="Segoe UI Symbol"/>
          <w:sz w:val="6"/>
        </w:rPr>
        <w:t>⠀</w:t>
      </w:r>
      <w:r>
        <w:t>oleh badan dan/atau pejabat</w:t>
      </w:r>
      <w:r w:rsidR="00B35FD1" w:rsidRPr="00B35FD1">
        <w:rPr>
          <w:rFonts w:ascii="Segoe UI Symbol" w:hAnsi="Segoe UI Symbol" w:cs="Segoe UI Symbol"/>
          <w:sz w:val="16"/>
        </w:rPr>
        <w:t>⠀</w:t>
      </w:r>
      <w:r>
        <w:t>pemerintahan.Dapat dikatakan</w:t>
      </w:r>
      <w:r w:rsidR="00B35FD1" w:rsidRPr="00B35FD1">
        <w:rPr>
          <w:rFonts w:ascii="Segoe UI Symbol" w:hAnsi="Segoe UI Symbol" w:cs="Segoe UI Symbol"/>
          <w:sz w:val="16"/>
        </w:rPr>
        <w:t>⠀</w:t>
      </w:r>
      <w:r>
        <w:t>condemnatoir karena para</w:t>
      </w:r>
      <w:r w:rsidR="00B35FD1" w:rsidRPr="00B35FD1">
        <w:rPr>
          <w:rFonts w:ascii="Segoe UI Symbol" w:hAnsi="Segoe UI Symbol" w:cs="Segoe UI Symbol"/>
          <w:sz w:val="16"/>
        </w:rPr>
        <w:t>⠀</w:t>
      </w:r>
      <w:r>
        <w:t>tergugat dihukum untuk</w:t>
      </w:r>
      <w:r w:rsidR="00B35FD1" w:rsidRPr="00B35FD1">
        <w:rPr>
          <w:rFonts w:ascii="Segoe UI Symbol" w:hAnsi="Segoe UI Symbol" w:cs="Segoe UI Symbol"/>
          <w:sz w:val="16"/>
        </w:rPr>
        <w:t>⠀</w:t>
      </w:r>
      <w:r>
        <w:t>membayar denda secara</w:t>
      </w:r>
      <w:r w:rsidR="00B35FD1" w:rsidRPr="00B35FD1">
        <w:rPr>
          <w:rFonts w:ascii="Segoe UI Symbol" w:hAnsi="Segoe UI Symbol" w:cs="Segoe UI Symbol"/>
          <w:sz w:val="16"/>
        </w:rPr>
        <w:t>⠀</w:t>
      </w:r>
      <w:r>
        <w:t>tanggung renteng.</w:t>
      </w:r>
    </w:p>
    <w:p w14:paraId="2BBBCFFA" w14:textId="4990DD13" w:rsidR="005426A9" w:rsidRDefault="005426A9" w:rsidP="005426A9">
      <w:pPr>
        <w:pStyle w:val="BodyText"/>
        <w:spacing w:line="276" w:lineRule="auto"/>
        <w:ind w:firstLine="426"/>
      </w:pPr>
      <w:r>
        <w:t>Akibat hukum</w:t>
      </w:r>
      <w:r w:rsidR="00B35FD1" w:rsidRPr="00B35FD1">
        <w:rPr>
          <w:rFonts w:ascii="Segoe UI Symbol" w:hAnsi="Segoe UI Symbol" w:cs="Segoe UI Symbol"/>
          <w:sz w:val="4"/>
        </w:rPr>
        <w:t>⠀</w:t>
      </w:r>
      <w:r>
        <w:t>pada beberapa literatur</w:t>
      </w:r>
      <w:r w:rsidR="00B35FD1" w:rsidRPr="00B35FD1">
        <w:rPr>
          <w:rFonts w:ascii="Segoe UI Symbol" w:hAnsi="Segoe UI Symbol" w:cs="Segoe UI Symbol"/>
          <w:sz w:val="4"/>
        </w:rPr>
        <w:t>⠀</w:t>
      </w:r>
      <w:r>
        <w:t>disebut sebagai implikasi</w:t>
      </w:r>
      <w:r w:rsidR="00B35FD1" w:rsidRPr="00B35FD1">
        <w:rPr>
          <w:rFonts w:ascii="Segoe UI Symbol" w:hAnsi="Segoe UI Symbol" w:cs="Segoe UI Symbol"/>
          <w:sz w:val="8"/>
        </w:rPr>
        <w:t>⠀</w:t>
      </w:r>
      <w:r>
        <w:t>hukum. Secara kebahasaan,</w:t>
      </w:r>
      <w:r w:rsidR="00B35FD1" w:rsidRPr="00B35FD1">
        <w:rPr>
          <w:rFonts w:ascii="Segoe UI Symbol" w:hAnsi="Segoe UI Symbol" w:cs="Segoe UI Symbol"/>
          <w:sz w:val="8"/>
        </w:rPr>
        <w:t>⠀</w:t>
      </w:r>
      <w:r>
        <w:t>“implication” yang memiliki</w:t>
      </w:r>
      <w:r w:rsidR="00B35FD1" w:rsidRPr="00B35FD1">
        <w:rPr>
          <w:rFonts w:ascii="Segoe UI Symbol" w:hAnsi="Segoe UI Symbol" w:cs="Segoe UI Symbol"/>
          <w:sz w:val="8"/>
        </w:rPr>
        <w:t>⠀</w:t>
      </w:r>
      <w:r>
        <w:t>makna dalam bahasa</w:t>
      </w:r>
      <w:r w:rsidR="00B35FD1" w:rsidRPr="00B35FD1">
        <w:rPr>
          <w:rFonts w:ascii="Segoe UI Symbol" w:hAnsi="Segoe UI Symbol" w:cs="Segoe UI Symbol"/>
          <w:sz w:val="8"/>
        </w:rPr>
        <w:t>⠀</w:t>
      </w:r>
      <w:r>
        <w:t>indonesia yaitu pengertian; maksud;</w:t>
      </w:r>
      <w:r w:rsidR="00B35FD1" w:rsidRPr="00B35FD1">
        <w:rPr>
          <w:rFonts w:ascii="Segoe UI Symbol" w:hAnsi="Segoe UI Symbol" w:cs="Segoe UI Symbol"/>
          <w:sz w:val="8"/>
        </w:rPr>
        <w:t>⠀</w:t>
      </w:r>
      <w:r>
        <w:t>terlibatnya kemudian “imply”</w:t>
      </w:r>
      <w:r w:rsidR="00B35FD1" w:rsidRPr="00B35FD1">
        <w:rPr>
          <w:rFonts w:ascii="Segoe UI Symbol" w:hAnsi="Segoe UI Symbol" w:cs="Segoe UI Symbol"/>
          <w:sz w:val="8"/>
        </w:rPr>
        <w:t>⠀</w:t>
      </w:r>
      <w:r>
        <w:t>yang memiliki arti pernyataan</w:t>
      </w:r>
      <w:r w:rsidR="00B35FD1" w:rsidRPr="00B35FD1">
        <w:rPr>
          <w:rFonts w:ascii="Segoe UI Symbol" w:hAnsi="Segoe UI Symbol" w:cs="Segoe UI Symbol"/>
          <w:sz w:val="8"/>
        </w:rPr>
        <w:t>⠀</w:t>
      </w:r>
      <w:r>
        <w:t>tidak langsung, tak</w:t>
      </w:r>
      <w:r w:rsidR="00B35FD1" w:rsidRPr="00B35FD1">
        <w:rPr>
          <w:rFonts w:ascii="Segoe UI Symbol" w:hAnsi="Segoe UI Symbol" w:cs="Segoe UI Symbol"/>
          <w:sz w:val="8"/>
        </w:rPr>
        <w:t>⠀</w:t>
      </w:r>
      <w:r>
        <w:t>sama dengan “impact”</w:t>
      </w:r>
      <w:r w:rsidR="00F023E5" w:rsidRPr="00F023E5">
        <w:rPr>
          <w:rFonts w:ascii="Segoe UI Symbol" w:hAnsi="Segoe UI Symbol" w:cs="Segoe UI Symbol"/>
          <w:sz w:val="4"/>
        </w:rPr>
        <w:t>⠀</w:t>
      </w:r>
      <w:r>
        <w:t>yang memiliki arti</w:t>
      </w:r>
      <w:r w:rsidR="00F023E5" w:rsidRPr="00F023E5">
        <w:rPr>
          <w:rFonts w:ascii="Segoe UI Symbol" w:hAnsi="Segoe UI Symbol" w:cs="Segoe UI Symbol"/>
          <w:sz w:val="4"/>
        </w:rPr>
        <w:t>⠀</w:t>
      </w:r>
      <w:r>
        <w:t>kosekuensi; dampak; hasil.</w:t>
      </w:r>
      <w:r w:rsidR="00F023E5" w:rsidRPr="00F023E5">
        <w:rPr>
          <w:rFonts w:ascii="Segoe UI Symbol" w:hAnsi="Segoe UI Symbol" w:cs="Segoe UI Symbol"/>
          <w:sz w:val="4"/>
        </w:rPr>
        <w:t>⠀</w:t>
      </w:r>
      <w:r w:rsidR="003246B4">
        <w:rPr>
          <w:rFonts w:ascii="Segoe UI Symbol" w:hAnsi="Segoe UI Symbol" w:cs="Segoe UI Symbol"/>
          <w:sz w:val="4"/>
          <w:lang w:val="id-ID"/>
        </w:rPr>
        <w:t xml:space="preserve"> </w:t>
      </w:r>
      <w:r>
        <w:t>Kata “akibat” memiliki</w:t>
      </w:r>
      <w:r w:rsidR="00F023E5" w:rsidRPr="00F023E5">
        <w:rPr>
          <w:rFonts w:ascii="Segoe UI Symbol" w:hAnsi="Segoe UI Symbol" w:cs="Segoe UI Symbol"/>
          <w:sz w:val="10"/>
        </w:rPr>
        <w:t>⠀</w:t>
      </w:r>
      <w:r>
        <w:t>pemaknaan sebagai hasil</w:t>
      </w:r>
      <w:r w:rsidR="00F023E5" w:rsidRPr="00F023E5">
        <w:rPr>
          <w:rFonts w:ascii="Segoe UI Symbol" w:hAnsi="Segoe UI Symbol" w:cs="Segoe UI Symbol"/>
          <w:sz w:val="10"/>
        </w:rPr>
        <w:t>⠀</w:t>
      </w:r>
      <w:r>
        <w:t>dari suatu peristiwa yang</w:t>
      </w:r>
      <w:r w:rsidR="00F023E5" w:rsidRPr="00F023E5">
        <w:rPr>
          <w:rFonts w:ascii="Segoe UI Symbol" w:hAnsi="Segoe UI Symbol" w:cs="Segoe UI Symbol"/>
          <w:sz w:val="10"/>
        </w:rPr>
        <w:t>⠀</w:t>
      </w:r>
      <w:r>
        <w:t>telah terjadi. Dengan</w:t>
      </w:r>
      <w:r w:rsidR="00F023E5" w:rsidRPr="00F023E5">
        <w:rPr>
          <w:rFonts w:ascii="Segoe UI Symbol" w:hAnsi="Segoe UI Symbol" w:cs="Segoe UI Symbol"/>
          <w:sz w:val="10"/>
        </w:rPr>
        <w:t>⠀</w:t>
      </w:r>
      <w:r>
        <w:t>demikian istilah akibat</w:t>
      </w:r>
      <w:r w:rsidR="00F023E5" w:rsidRPr="00F023E5">
        <w:rPr>
          <w:rFonts w:ascii="Segoe UI Symbol" w:hAnsi="Segoe UI Symbol" w:cs="Segoe UI Symbol"/>
          <w:sz w:val="10"/>
        </w:rPr>
        <w:t>⠀</w:t>
      </w:r>
      <w:r>
        <w:t>dan konsekuensi memiliki</w:t>
      </w:r>
      <w:r w:rsidR="00F023E5" w:rsidRPr="00F023E5">
        <w:rPr>
          <w:rFonts w:ascii="Segoe UI Symbol" w:hAnsi="Segoe UI Symbol" w:cs="Segoe UI Symbol"/>
          <w:sz w:val="10"/>
        </w:rPr>
        <w:t>⠀</w:t>
      </w:r>
      <w:r>
        <w:t>kedudukan yang sama,</w:t>
      </w:r>
      <w:r w:rsidR="00F023E5" w:rsidRPr="00F023E5">
        <w:rPr>
          <w:rFonts w:ascii="Segoe UI Symbol" w:hAnsi="Segoe UI Symbol" w:cs="Segoe UI Symbol"/>
          <w:sz w:val="10"/>
        </w:rPr>
        <w:t>⠀</w:t>
      </w:r>
      <w:r>
        <w:t>yaitu sebagai akibat</w:t>
      </w:r>
      <w:r w:rsidR="00F023E5" w:rsidRPr="00F023E5">
        <w:rPr>
          <w:rFonts w:ascii="Segoe UI Symbol" w:hAnsi="Segoe UI Symbol" w:cs="Segoe UI Symbol"/>
          <w:sz w:val="16"/>
        </w:rPr>
        <w:t>⠀</w:t>
      </w:r>
      <w:r>
        <w:t>hukum tidak langsung.</w:t>
      </w:r>
      <w:r w:rsidR="00F023E5" w:rsidRPr="00F023E5">
        <w:rPr>
          <w:rFonts w:ascii="Segoe UI Symbol" w:hAnsi="Segoe UI Symbol" w:cs="Segoe UI Symbol"/>
          <w:sz w:val="16"/>
        </w:rPr>
        <w:t>⠀</w:t>
      </w:r>
      <w:r>
        <w:t>Sedangkan, implikasi hukum</w:t>
      </w:r>
      <w:r w:rsidR="00F023E5" w:rsidRPr="00F023E5">
        <w:rPr>
          <w:rFonts w:ascii="Segoe UI Symbol" w:hAnsi="Segoe UI Symbol" w:cs="Segoe UI Symbol"/>
          <w:sz w:val="4"/>
        </w:rPr>
        <w:t>⠀</w:t>
      </w:r>
      <w:r>
        <w:t xml:space="preserve">merupakan </w:t>
      </w:r>
      <w:r>
        <w:lastRenderedPageBreak/>
        <w:t>dampak tidak</w:t>
      </w:r>
      <w:r w:rsidR="00F023E5" w:rsidRPr="00F023E5">
        <w:rPr>
          <w:rFonts w:ascii="Segoe UI Symbol" w:hAnsi="Segoe UI Symbol" w:cs="Segoe UI Symbol"/>
          <w:sz w:val="4"/>
        </w:rPr>
        <w:t>⠀</w:t>
      </w:r>
      <w:r>
        <w:t>langsung yang terjadi</w:t>
      </w:r>
      <w:r w:rsidR="00F023E5" w:rsidRPr="00F023E5">
        <w:rPr>
          <w:rFonts w:ascii="Segoe UI Symbol" w:hAnsi="Segoe UI Symbol" w:cs="Segoe UI Symbol"/>
          <w:sz w:val="4"/>
        </w:rPr>
        <w:t>⠀</w:t>
      </w:r>
      <w:r>
        <w:t>(implisit) (Hamidi 2006).</w:t>
      </w:r>
    </w:p>
    <w:p w14:paraId="2BBBCFFB" w14:textId="77777777" w:rsidR="005426A9" w:rsidRDefault="005426A9" w:rsidP="005426A9">
      <w:pPr>
        <w:pStyle w:val="BodyText"/>
        <w:spacing w:line="276" w:lineRule="auto"/>
        <w:ind w:firstLine="426"/>
      </w:pPr>
      <w:r>
        <w:t>Akibat</w:t>
      </w:r>
      <w:r w:rsidR="00F023E5" w:rsidRPr="00F023E5">
        <w:rPr>
          <w:rFonts w:ascii="Segoe UI Symbol" w:hAnsi="Segoe UI Symbol" w:cs="Segoe UI Symbol"/>
          <w:sz w:val="4"/>
        </w:rPr>
        <w:t>⠀</w:t>
      </w:r>
      <w:r>
        <w:t>yang ditimbulkan dari</w:t>
      </w:r>
      <w:r w:rsidR="00F023E5" w:rsidRPr="00F023E5">
        <w:rPr>
          <w:rFonts w:ascii="Segoe UI Symbol" w:hAnsi="Segoe UI Symbol" w:cs="Segoe UI Symbol"/>
          <w:sz w:val="4"/>
        </w:rPr>
        <w:t>⠀</w:t>
      </w:r>
      <w:r>
        <w:t>keberadaan hukum atas perbuatan</w:t>
      </w:r>
      <w:r w:rsidR="00F023E5" w:rsidRPr="00F023E5">
        <w:rPr>
          <w:rFonts w:ascii="Segoe UI Symbol" w:hAnsi="Segoe UI Symbol" w:cs="Segoe UI Symbol"/>
          <w:sz w:val="4"/>
        </w:rPr>
        <w:t>⠀</w:t>
      </w:r>
      <w:r>
        <w:t>subjek hukum merupakan</w:t>
      </w:r>
      <w:r w:rsidR="00F023E5" w:rsidRPr="00F023E5">
        <w:rPr>
          <w:rFonts w:ascii="Segoe UI Symbol" w:hAnsi="Segoe UI Symbol" w:cs="Segoe UI Symbol"/>
          <w:sz w:val="4"/>
        </w:rPr>
        <w:t>⠀</w:t>
      </w:r>
      <w:r>
        <w:t>akibat hukum. Pelaku hukum</w:t>
      </w:r>
      <w:r w:rsidR="00F023E5" w:rsidRPr="00F023E5">
        <w:rPr>
          <w:rFonts w:ascii="Segoe UI Symbol" w:hAnsi="Segoe UI Symbol" w:cs="Segoe UI Symbol"/>
          <w:sz w:val="4"/>
        </w:rPr>
        <w:t>⠀</w:t>
      </w:r>
      <w:r>
        <w:t>melakukan tindakan yang</w:t>
      </w:r>
      <w:r w:rsidR="00F023E5" w:rsidRPr="00F023E5">
        <w:rPr>
          <w:rFonts w:ascii="Segoe UI Symbol" w:hAnsi="Segoe UI Symbol" w:cs="Segoe UI Symbol"/>
          <w:sz w:val="4"/>
        </w:rPr>
        <w:t>⠀</w:t>
      </w:r>
      <w:r>
        <w:t>diharapkan maupun tidak diharapkan</w:t>
      </w:r>
      <w:r w:rsidR="00F023E5" w:rsidRPr="00F023E5">
        <w:rPr>
          <w:rFonts w:ascii="Segoe UI Symbol" w:hAnsi="Segoe UI Symbol" w:cs="Segoe UI Symbol"/>
          <w:sz w:val="4"/>
        </w:rPr>
        <w:t>⠀</w:t>
      </w:r>
      <w:r>
        <w:t>untuk memperoleh suatu</w:t>
      </w:r>
      <w:r w:rsidR="00F023E5" w:rsidRPr="00F023E5">
        <w:rPr>
          <w:rFonts w:ascii="Segoe UI Symbol" w:hAnsi="Segoe UI Symbol" w:cs="Segoe UI Symbol"/>
          <w:sz w:val="4"/>
        </w:rPr>
        <w:t>⠀</w:t>
      </w:r>
      <w:r>
        <w:t>akibat, jika akibat tersebut</w:t>
      </w:r>
      <w:r w:rsidR="00F023E5" w:rsidRPr="00F023E5">
        <w:rPr>
          <w:rFonts w:ascii="Segoe UI Symbol" w:hAnsi="Segoe UI Symbol" w:cs="Segoe UI Symbol"/>
          <w:sz w:val="10"/>
        </w:rPr>
        <w:t>⠀</w:t>
      </w:r>
      <w:r>
        <w:t>termuat dalam suatu</w:t>
      </w:r>
      <w:r w:rsidR="00F023E5" w:rsidRPr="00F023E5">
        <w:rPr>
          <w:rFonts w:ascii="Segoe UI Symbol" w:hAnsi="Segoe UI Symbol" w:cs="Segoe UI Symbol"/>
          <w:sz w:val="10"/>
        </w:rPr>
        <w:t>⠀</w:t>
      </w:r>
      <w:r>
        <w:t>norma hukum maka</w:t>
      </w:r>
      <w:r w:rsidR="00F023E5" w:rsidRPr="00F023E5">
        <w:rPr>
          <w:rFonts w:ascii="Segoe UI Symbol" w:hAnsi="Segoe UI Symbol" w:cs="Segoe UI Symbol"/>
          <w:sz w:val="10"/>
        </w:rPr>
        <w:t>⠀</w:t>
      </w:r>
      <w:r>
        <w:t>akibat yang timbul</w:t>
      </w:r>
      <w:r w:rsidR="00F023E5" w:rsidRPr="00F023E5">
        <w:rPr>
          <w:rFonts w:ascii="Segoe UI Symbol" w:hAnsi="Segoe UI Symbol" w:cs="Segoe UI Symbol"/>
          <w:sz w:val="10"/>
        </w:rPr>
        <w:t>⠀</w:t>
      </w:r>
      <w:r>
        <w:t>adalah akibat hukum</w:t>
      </w:r>
      <w:r w:rsidR="00F023E5" w:rsidRPr="00F023E5">
        <w:rPr>
          <w:rFonts w:ascii="Segoe UI Symbol" w:hAnsi="Segoe UI Symbol" w:cs="Segoe UI Symbol"/>
          <w:sz w:val="10"/>
        </w:rPr>
        <w:t>⠀</w:t>
      </w:r>
      <w:r>
        <w:t>(Ali 2008). Dari pengertian</w:t>
      </w:r>
      <w:r w:rsidR="00F023E5" w:rsidRPr="00F023E5">
        <w:rPr>
          <w:rFonts w:ascii="Segoe UI Symbol" w:hAnsi="Segoe UI Symbol" w:cs="Segoe UI Symbol"/>
          <w:sz w:val="10"/>
        </w:rPr>
        <w:t>⠀</w:t>
      </w:r>
      <w:r>
        <w:t>tersebut maka akibat</w:t>
      </w:r>
      <w:r w:rsidR="00F023E5" w:rsidRPr="00F023E5">
        <w:rPr>
          <w:rFonts w:ascii="Segoe UI Symbol" w:hAnsi="Segoe UI Symbol" w:cs="Segoe UI Symbol"/>
          <w:sz w:val="14"/>
        </w:rPr>
        <w:t>⠀</w:t>
      </w:r>
      <w:r>
        <w:t>hukum Putusan NO. 230/G/TF/2019/PTUN-JKT</w:t>
      </w:r>
      <w:r w:rsidR="00F023E5" w:rsidRPr="00F023E5">
        <w:rPr>
          <w:rFonts w:ascii="Segoe UI Symbol" w:hAnsi="Segoe UI Symbol" w:cs="Segoe UI Symbol"/>
          <w:sz w:val="14"/>
        </w:rPr>
        <w:t>⠀</w:t>
      </w:r>
      <w:r>
        <w:t>dibedakan menjadi 2</w:t>
      </w:r>
      <w:r w:rsidR="00F023E5" w:rsidRPr="00F023E5">
        <w:rPr>
          <w:rFonts w:ascii="Segoe UI Symbol" w:hAnsi="Segoe UI Symbol" w:cs="Segoe UI Symbol"/>
          <w:sz w:val="14"/>
        </w:rPr>
        <w:t>⠀</w:t>
      </w:r>
      <w:r>
        <w:t>(dua) yaitu akibat</w:t>
      </w:r>
      <w:r w:rsidR="00F023E5" w:rsidRPr="00F023E5">
        <w:rPr>
          <w:rFonts w:ascii="Segoe UI Symbol" w:hAnsi="Segoe UI Symbol" w:cs="Segoe UI Symbol"/>
          <w:sz w:val="10"/>
        </w:rPr>
        <w:t>⠀</w:t>
      </w:r>
      <w:r>
        <w:t>hukum secara langsung</w:t>
      </w:r>
      <w:r w:rsidR="00F023E5" w:rsidRPr="00F023E5">
        <w:rPr>
          <w:rFonts w:ascii="Segoe UI Symbol" w:hAnsi="Segoe UI Symbol" w:cs="Segoe UI Symbol"/>
          <w:sz w:val="10"/>
        </w:rPr>
        <w:t>⠀</w:t>
      </w:r>
      <w:r>
        <w:t>dan akibat hukum tidak</w:t>
      </w:r>
      <w:r w:rsidR="00F023E5" w:rsidRPr="00F023E5">
        <w:rPr>
          <w:rFonts w:ascii="Segoe UI Symbol" w:hAnsi="Segoe UI Symbol" w:cs="Segoe UI Symbol"/>
          <w:sz w:val="10"/>
        </w:rPr>
        <w:t>⠀</w:t>
      </w:r>
      <w:r>
        <w:t>langsung.</w:t>
      </w:r>
    </w:p>
    <w:p w14:paraId="2BBBCFFC" w14:textId="77777777" w:rsidR="005426A9" w:rsidRDefault="005426A9" w:rsidP="005426A9">
      <w:pPr>
        <w:pStyle w:val="BodyText"/>
        <w:spacing w:line="276" w:lineRule="auto"/>
        <w:ind w:firstLine="426"/>
      </w:pPr>
      <w:r>
        <w:t>Akibat hukum</w:t>
      </w:r>
      <w:r w:rsidR="00F023E5" w:rsidRPr="00F023E5">
        <w:rPr>
          <w:rFonts w:ascii="Segoe UI Symbol" w:hAnsi="Segoe UI Symbol" w:cs="Segoe UI Symbol"/>
          <w:sz w:val="10"/>
        </w:rPr>
        <w:t>⠀</w:t>
      </w:r>
      <w:r>
        <w:t>bagi Aliansi Jurnalis</w:t>
      </w:r>
      <w:r w:rsidR="00F023E5" w:rsidRPr="00F023E5">
        <w:rPr>
          <w:rFonts w:ascii="Segoe UI Symbol" w:hAnsi="Segoe UI Symbol" w:cs="Segoe UI Symbol"/>
          <w:sz w:val="10"/>
        </w:rPr>
        <w:t>⠀</w:t>
      </w:r>
      <w:r>
        <w:t>Indonesia dan SAFEnet</w:t>
      </w:r>
      <w:r w:rsidR="00F023E5" w:rsidRPr="00F023E5">
        <w:rPr>
          <w:rFonts w:ascii="Segoe UI Symbol" w:hAnsi="Segoe UI Symbol" w:cs="Segoe UI Symbol"/>
          <w:sz w:val="10"/>
        </w:rPr>
        <w:t>⠀</w:t>
      </w:r>
      <w:r>
        <w:t>selaku Penggugat I</w:t>
      </w:r>
      <w:r w:rsidR="00F023E5" w:rsidRPr="00F023E5">
        <w:rPr>
          <w:rFonts w:ascii="Segoe UI Symbol" w:hAnsi="Segoe UI Symbol" w:cs="Segoe UI Symbol"/>
          <w:sz w:val="10"/>
        </w:rPr>
        <w:t>⠀</w:t>
      </w:r>
      <w:r>
        <w:t>dan Penggugat 2</w:t>
      </w:r>
      <w:r w:rsidR="00F023E5" w:rsidRPr="00F023E5">
        <w:rPr>
          <w:rFonts w:ascii="Segoe UI Symbol" w:hAnsi="Segoe UI Symbol" w:cs="Segoe UI Symbol"/>
          <w:sz w:val="10"/>
        </w:rPr>
        <w:t>⠀</w:t>
      </w:r>
      <w:r>
        <w:t>ialah dikabulkannya gugatan</w:t>
      </w:r>
      <w:r w:rsidR="00F023E5" w:rsidRPr="00F023E5">
        <w:rPr>
          <w:rFonts w:ascii="Segoe UI Symbol" w:hAnsi="Segoe UI Symbol" w:cs="Segoe UI Symbol"/>
          <w:sz w:val="10"/>
        </w:rPr>
        <w:t>⠀</w:t>
      </w:r>
      <w:r>
        <w:t>sesuai dengan petitum</w:t>
      </w:r>
      <w:r w:rsidR="00F023E5" w:rsidRPr="00F023E5">
        <w:rPr>
          <w:rFonts w:ascii="Segoe UI Symbol" w:hAnsi="Segoe UI Symbol" w:cs="Segoe UI Symbol"/>
          <w:sz w:val="10"/>
        </w:rPr>
        <w:t>⠀</w:t>
      </w:r>
      <w:r>
        <w:t>para penggugat yang</w:t>
      </w:r>
      <w:r w:rsidR="00F023E5" w:rsidRPr="00F023E5">
        <w:rPr>
          <w:rFonts w:ascii="Segoe UI Symbol" w:hAnsi="Segoe UI Symbol" w:cs="Segoe UI Symbol"/>
          <w:sz w:val="10"/>
        </w:rPr>
        <w:t>⠀</w:t>
      </w:r>
      <w:r>
        <w:t>menginginkan pernyataan jika</w:t>
      </w:r>
      <w:r w:rsidR="00F023E5" w:rsidRPr="00F023E5">
        <w:rPr>
          <w:rFonts w:ascii="Segoe UI Symbol" w:hAnsi="Segoe UI Symbol" w:cs="Segoe UI Symbol"/>
          <w:sz w:val="10"/>
        </w:rPr>
        <w:t>⠀</w:t>
      </w:r>
      <w:r>
        <w:t>tindakan pemerintah dalam</w:t>
      </w:r>
      <w:r w:rsidR="00F023E5" w:rsidRPr="00F023E5">
        <w:rPr>
          <w:rFonts w:ascii="Segoe UI Symbol" w:hAnsi="Segoe UI Symbol" w:cs="Segoe UI Symbol"/>
          <w:sz w:val="10"/>
        </w:rPr>
        <w:t>⠀</w:t>
      </w:r>
      <w:r>
        <w:t>melambatkan dan memutus</w:t>
      </w:r>
      <w:r w:rsidR="00F023E5" w:rsidRPr="00F023E5">
        <w:rPr>
          <w:rFonts w:ascii="Segoe UI Symbol" w:hAnsi="Segoe UI Symbol" w:cs="Segoe UI Symbol"/>
          <w:sz w:val="10"/>
        </w:rPr>
        <w:t>⠀</w:t>
      </w:r>
      <w:r>
        <w:t>akses internet di</w:t>
      </w:r>
      <w:r w:rsidR="00F023E5" w:rsidRPr="00F023E5">
        <w:rPr>
          <w:rFonts w:ascii="Segoe UI Symbol" w:hAnsi="Segoe UI Symbol" w:cs="Segoe UI Symbol"/>
          <w:sz w:val="10"/>
        </w:rPr>
        <w:t>⠀</w:t>
      </w:r>
      <w:r>
        <w:t>Provinsi Papua Barat</w:t>
      </w:r>
      <w:r w:rsidR="00F023E5" w:rsidRPr="00F023E5">
        <w:rPr>
          <w:rFonts w:ascii="Segoe UI Symbol" w:hAnsi="Segoe UI Symbol" w:cs="Segoe UI Symbol"/>
          <w:sz w:val="10"/>
        </w:rPr>
        <w:t>⠀</w:t>
      </w:r>
      <w:r>
        <w:t>dan Provinsi Papua sebagai</w:t>
      </w:r>
      <w:r w:rsidR="00F023E5" w:rsidRPr="00F023E5">
        <w:rPr>
          <w:rFonts w:ascii="Segoe UI Symbol" w:hAnsi="Segoe UI Symbol" w:cs="Segoe UI Symbol"/>
          <w:sz w:val="10"/>
        </w:rPr>
        <w:t>⠀</w:t>
      </w:r>
      <w:r>
        <w:t>Perbuatan Melanggar Hukum</w:t>
      </w:r>
      <w:r w:rsidR="00F023E5" w:rsidRPr="00F023E5">
        <w:rPr>
          <w:rFonts w:ascii="Segoe UI Symbol" w:hAnsi="Segoe UI Symbol" w:cs="Segoe UI Symbol"/>
        </w:rPr>
        <w:t>⠀</w:t>
      </w:r>
      <w:r>
        <w:t>Oleh Badan dan/atau</w:t>
      </w:r>
      <w:r w:rsidR="00F023E5" w:rsidRPr="00F023E5">
        <w:rPr>
          <w:rFonts w:ascii="Segoe UI Symbol" w:hAnsi="Segoe UI Symbol" w:cs="Segoe UI Symbol"/>
          <w:sz w:val="10"/>
        </w:rPr>
        <w:t>⠀</w:t>
      </w:r>
      <w:r>
        <w:t>Pejabat Pemerintahan. Majelis</w:t>
      </w:r>
      <w:r w:rsidR="00F023E5" w:rsidRPr="00F023E5">
        <w:rPr>
          <w:rFonts w:ascii="Segoe UI Symbol" w:hAnsi="Segoe UI Symbol" w:cs="Segoe UI Symbol"/>
          <w:sz w:val="10"/>
        </w:rPr>
        <w:t>⠀</w:t>
      </w:r>
      <w:r>
        <w:t>hakim sebenarnya mempertimbangkan</w:t>
      </w:r>
      <w:r w:rsidR="00F023E5" w:rsidRPr="00F023E5">
        <w:rPr>
          <w:rFonts w:ascii="Segoe UI Symbol" w:hAnsi="Segoe UI Symbol" w:cs="Segoe UI Symbol"/>
          <w:sz w:val="10"/>
        </w:rPr>
        <w:t>⠀</w:t>
      </w:r>
      <w:r>
        <w:t>akan memberikan untuk</w:t>
      </w:r>
      <w:r w:rsidR="00F023E5" w:rsidRPr="00F023E5">
        <w:rPr>
          <w:rFonts w:ascii="Segoe UI Symbol" w:hAnsi="Segoe UI Symbol" w:cs="Segoe UI Symbol"/>
          <w:sz w:val="10"/>
        </w:rPr>
        <w:t>⠀</w:t>
      </w:r>
      <w:r>
        <w:t>memutus ganti rugi</w:t>
      </w:r>
      <w:r w:rsidR="00F023E5" w:rsidRPr="00F023E5">
        <w:rPr>
          <w:rFonts w:ascii="Segoe UI Symbol" w:hAnsi="Segoe UI Symbol" w:cs="Segoe UI Symbol"/>
          <w:sz w:val="10"/>
        </w:rPr>
        <w:t>⠀</w:t>
      </w:r>
      <w:r>
        <w:t>diberikan kepada para</w:t>
      </w:r>
      <w:r w:rsidR="00F023E5" w:rsidRPr="00F023E5">
        <w:rPr>
          <w:rFonts w:ascii="Segoe UI Symbol" w:hAnsi="Segoe UI Symbol" w:cs="Segoe UI Symbol"/>
          <w:sz w:val="10"/>
        </w:rPr>
        <w:t>⠀</w:t>
      </w:r>
      <w:r>
        <w:t>jurnalis (Aliansi Jurnalis), namun</w:t>
      </w:r>
      <w:r w:rsidR="00F023E5" w:rsidRPr="00F023E5">
        <w:rPr>
          <w:rFonts w:ascii="Segoe UI Symbol" w:hAnsi="Segoe UI Symbol" w:cs="Segoe UI Symbol"/>
          <w:sz w:val="10"/>
        </w:rPr>
        <w:t>⠀</w:t>
      </w:r>
      <w:r>
        <w:t>karena dalam tuntutannya</w:t>
      </w:r>
      <w:r w:rsidR="00F023E5" w:rsidRPr="00F023E5">
        <w:rPr>
          <w:rFonts w:ascii="Segoe UI Symbol" w:hAnsi="Segoe UI Symbol" w:cs="Segoe UI Symbol"/>
          <w:sz w:val="10"/>
        </w:rPr>
        <w:t>⠀</w:t>
      </w:r>
      <w:r>
        <w:t>para penggugat tidak meminta</w:t>
      </w:r>
      <w:r w:rsidR="00F023E5" w:rsidRPr="00F023E5">
        <w:rPr>
          <w:rFonts w:ascii="Segoe UI Symbol" w:hAnsi="Segoe UI Symbol" w:cs="Segoe UI Symbol"/>
          <w:sz w:val="10"/>
        </w:rPr>
        <w:t>⠀</w:t>
      </w:r>
      <w:r>
        <w:t>ganti rugi maka</w:t>
      </w:r>
      <w:r w:rsidR="00F023E5" w:rsidRPr="00F023E5">
        <w:rPr>
          <w:rFonts w:ascii="Segoe UI Symbol" w:hAnsi="Segoe UI Symbol" w:cs="Segoe UI Symbol"/>
          <w:sz w:val="10"/>
        </w:rPr>
        <w:t>⠀</w:t>
      </w:r>
      <w:r>
        <w:t>hakim tidak berwenang</w:t>
      </w:r>
      <w:r w:rsidR="00F023E5" w:rsidRPr="00F023E5">
        <w:rPr>
          <w:rFonts w:ascii="Segoe UI Symbol" w:hAnsi="Segoe UI Symbol" w:cs="Segoe UI Symbol"/>
          <w:sz w:val="10"/>
        </w:rPr>
        <w:t>⠀</w:t>
      </w:r>
      <w:r>
        <w:t>untuk memutusnya.</w:t>
      </w:r>
    </w:p>
    <w:p w14:paraId="2BBBCFFD" w14:textId="76869FA6" w:rsidR="005426A9" w:rsidRDefault="005426A9" w:rsidP="005426A9">
      <w:pPr>
        <w:pStyle w:val="BodyText"/>
        <w:spacing w:line="276" w:lineRule="auto"/>
        <w:ind w:firstLine="426"/>
      </w:pPr>
      <w:r>
        <w:t>UU</w:t>
      </w:r>
      <w:r w:rsidR="00F023E5" w:rsidRPr="00F023E5">
        <w:rPr>
          <w:rFonts w:ascii="Segoe UI Symbol" w:hAnsi="Segoe UI Symbol" w:cs="Segoe UI Symbol"/>
          <w:sz w:val="10"/>
        </w:rPr>
        <w:t>⠀</w:t>
      </w:r>
      <w:r>
        <w:t>PTUN tidak mengatur</w:t>
      </w:r>
      <w:r w:rsidR="00F023E5" w:rsidRPr="00F023E5">
        <w:rPr>
          <w:rFonts w:ascii="Segoe UI Symbol" w:hAnsi="Segoe UI Symbol" w:cs="Segoe UI Symbol"/>
          <w:sz w:val="10"/>
        </w:rPr>
        <w:t>⠀</w:t>
      </w:r>
      <w:r>
        <w:t>secara tegas larangan pembuatan</w:t>
      </w:r>
      <w:r w:rsidR="00F023E5" w:rsidRPr="00F023E5">
        <w:rPr>
          <w:rFonts w:ascii="Segoe UI Symbol" w:hAnsi="Segoe UI Symbol" w:cs="Segoe UI Symbol"/>
          <w:sz w:val="10"/>
        </w:rPr>
        <w:t>⠀</w:t>
      </w:r>
      <w:r>
        <w:t>putusan yang mengandung</w:t>
      </w:r>
      <w:r w:rsidR="00F023E5" w:rsidRPr="00F023E5">
        <w:rPr>
          <w:rFonts w:ascii="Segoe UI Symbol" w:hAnsi="Segoe UI Symbol" w:cs="Segoe UI Symbol"/>
          <w:sz w:val="10"/>
        </w:rPr>
        <w:t>⠀</w:t>
      </w:r>
      <w:r>
        <w:t>ultra petita.</w:t>
      </w:r>
      <w:r w:rsidR="003246B4">
        <w:rPr>
          <w:lang w:val="id-ID"/>
        </w:rPr>
        <w:t xml:space="preserve"> </w:t>
      </w:r>
      <w:r>
        <w:t>Tidak ada</w:t>
      </w:r>
      <w:r w:rsidR="00F023E5" w:rsidRPr="00F023E5">
        <w:rPr>
          <w:rFonts w:ascii="Segoe UI Symbol" w:hAnsi="Segoe UI Symbol" w:cs="Segoe UI Symbol"/>
          <w:sz w:val="10"/>
        </w:rPr>
        <w:t>⠀</w:t>
      </w:r>
      <w:r>
        <w:t>satu pasal pun</w:t>
      </w:r>
      <w:r w:rsidR="00F023E5" w:rsidRPr="00F023E5">
        <w:rPr>
          <w:rFonts w:ascii="Segoe UI Symbol" w:hAnsi="Segoe UI Symbol" w:cs="Segoe UI Symbol"/>
          <w:sz w:val="10"/>
        </w:rPr>
        <w:t>⠀</w:t>
      </w:r>
      <w:r>
        <w:t>yang melarang secara</w:t>
      </w:r>
      <w:r w:rsidR="00F023E5" w:rsidRPr="00F023E5">
        <w:rPr>
          <w:rFonts w:ascii="Segoe UI Symbol" w:hAnsi="Segoe UI Symbol" w:cs="Segoe UI Symbol"/>
          <w:sz w:val="24"/>
        </w:rPr>
        <w:t>⠀</w:t>
      </w:r>
      <w:r>
        <w:t>tegas. Sebaliknya, tidak</w:t>
      </w:r>
      <w:r w:rsidR="00F023E5" w:rsidRPr="00F023E5">
        <w:rPr>
          <w:rFonts w:ascii="Segoe UI Symbol" w:hAnsi="Segoe UI Symbol" w:cs="Segoe UI Symbol"/>
          <w:sz w:val="6"/>
        </w:rPr>
        <w:t>⠀</w:t>
      </w:r>
      <w:r>
        <w:t>ada satupun ketentuan</w:t>
      </w:r>
      <w:r w:rsidR="00F023E5" w:rsidRPr="00F023E5">
        <w:rPr>
          <w:rFonts w:ascii="Segoe UI Symbol" w:hAnsi="Segoe UI Symbol" w:cs="Segoe UI Symbol"/>
          <w:sz w:val="6"/>
        </w:rPr>
        <w:t>⠀</w:t>
      </w:r>
      <w:r>
        <w:t>yang secara tegas memperbolehkan</w:t>
      </w:r>
      <w:r w:rsidR="00F023E5" w:rsidRPr="00F023E5">
        <w:rPr>
          <w:rFonts w:ascii="Segoe UI Symbol" w:hAnsi="Segoe UI Symbol" w:cs="Segoe UI Symbol"/>
          <w:sz w:val="6"/>
        </w:rPr>
        <w:t>⠀</w:t>
      </w:r>
      <w:r>
        <w:t>dilakukannya ultra petita.</w:t>
      </w:r>
      <w:r w:rsidR="00F023E5" w:rsidRPr="00F023E5">
        <w:rPr>
          <w:rFonts w:ascii="Segoe UI Symbol" w:hAnsi="Segoe UI Symbol" w:cs="Segoe UI Symbol"/>
          <w:sz w:val="6"/>
        </w:rPr>
        <w:t>⠀</w:t>
      </w:r>
      <w:r w:rsidR="003246B4">
        <w:rPr>
          <w:rFonts w:ascii="Segoe UI Symbol" w:hAnsi="Segoe UI Symbol" w:cs="Segoe UI Symbol"/>
          <w:sz w:val="6"/>
          <w:lang w:val="id-ID"/>
        </w:rPr>
        <w:t xml:space="preserve"> </w:t>
      </w:r>
      <w:r>
        <w:t>Meskipun demikian, pemahaman</w:t>
      </w:r>
      <w:r w:rsidR="00F023E5" w:rsidRPr="00F023E5">
        <w:rPr>
          <w:rFonts w:ascii="Segoe UI Symbol" w:hAnsi="Segoe UI Symbol" w:cs="Segoe UI Symbol"/>
          <w:sz w:val="6"/>
        </w:rPr>
        <w:t>⠀</w:t>
      </w:r>
      <w:r>
        <w:t>tentang larangan ultra</w:t>
      </w:r>
      <w:r w:rsidR="00F023E5" w:rsidRPr="00F023E5">
        <w:rPr>
          <w:rFonts w:ascii="Segoe UI Symbol" w:hAnsi="Segoe UI Symbol" w:cs="Segoe UI Symbol"/>
          <w:sz w:val="6"/>
        </w:rPr>
        <w:t>⠀</w:t>
      </w:r>
      <w:r>
        <w:t>petita dalam peradilan</w:t>
      </w:r>
      <w:r w:rsidR="00F023E5" w:rsidRPr="00F023E5">
        <w:rPr>
          <w:rFonts w:ascii="Segoe UI Symbol" w:hAnsi="Segoe UI Symbol" w:cs="Segoe UI Symbol"/>
          <w:sz w:val="6"/>
        </w:rPr>
        <w:t>⠀</w:t>
      </w:r>
      <w:r>
        <w:t>TUN juga masih</w:t>
      </w:r>
      <w:r w:rsidR="00F023E5" w:rsidRPr="00F023E5">
        <w:rPr>
          <w:rFonts w:ascii="Segoe UI Symbol" w:hAnsi="Segoe UI Symbol" w:cs="Segoe UI Symbol"/>
          <w:sz w:val="6"/>
        </w:rPr>
        <w:t>⠀</w:t>
      </w:r>
      <w:r>
        <w:t>banyak dianut oleh</w:t>
      </w:r>
      <w:r w:rsidR="00F023E5" w:rsidRPr="00F023E5">
        <w:rPr>
          <w:rFonts w:ascii="Segoe UI Symbol" w:hAnsi="Segoe UI Symbol" w:cs="Segoe UI Symbol"/>
          <w:sz w:val="6"/>
        </w:rPr>
        <w:t>⠀</w:t>
      </w:r>
      <w:r>
        <w:t>sebagian hakim-hakim PTUN.</w:t>
      </w:r>
      <w:r w:rsidR="00F023E5" w:rsidRPr="00F023E5">
        <w:rPr>
          <w:rFonts w:ascii="Segoe UI Symbol" w:hAnsi="Segoe UI Symbol" w:cs="Segoe UI Symbol"/>
          <w:sz w:val="6"/>
        </w:rPr>
        <w:t>⠀</w:t>
      </w:r>
      <w:r w:rsidR="00386EEA">
        <w:t xml:space="preserve">Dapat dikatakan </w:t>
      </w:r>
      <w:r>
        <w:t>merupakan hal</w:t>
      </w:r>
      <w:r w:rsidR="00F023E5" w:rsidRPr="00F023E5">
        <w:rPr>
          <w:rFonts w:ascii="Segoe UI Symbol" w:hAnsi="Segoe UI Symbol" w:cs="Segoe UI Symbol"/>
          <w:sz w:val="6"/>
        </w:rPr>
        <w:t>⠀</w:t>
      </w:r>
      <w:r>
        <w:t>yang tabu dan dianggap</w:t>
      </w:r>
      <w:r w:rsidR="00F023E5" w:rsidRPr="00F023E5">
        <w:rPr>
          <w:rFonts w:ascii="Segoe UI Symbol" w:hAnsi="Segoe UI Symbol" w:cs="Segoe UI Symbol"/>
          <w:sz w:val="10"/>
        </w:rPr>
        <w:t>⠀</w:t>
      </w:r>
      <w:r>
        <w:t>melanggar konvensi yang</w:t>
      </w:r>
      <w:r w:rsidR="00F023E5" w:rsidRPr="00F023E5">
        <w:rPr>
          <w:rFonts w:ascii="Segoe UI Symbol" w:hAnsi="Segoe UI Symbol" w:cs="Segoe UI Symbol"/>
          <w:sz w:val="10"/>
        </w:rPr>
        <w:t>⠀</w:t>
      </w:r>
      <w:r>
        <w:t>sifatnya universal manakala</w:t>
      </w:r>
      <w:r w:rsidR="00F023E5" w:rsidRPr="00F023E5">
        <w:rPr>
          <w:rFonts w:ascii="Segoe UI Symbol" w:hAnsi="Segoe UI Symbol" w:cs="Segoe UI Symbol"/>
          <w:sz w:val="10"/>
        </w:rPr>
        <w:t>⠀</w:t>
      </w:r>
      <w:r>
        <w:t>hakim TUN membuat</w:t>
      </w:r>
      <w:r w:rsidR="00F023E5" w:rsidRPr="00F023E5">
        <w:rPr>
          <w:rFonts w:ascii="Segoe UI Symbol" w:hAnsi="Segoe UI Symbol" w:cs="Segoe UI Symbol"/>
          <w:sz w:val="10"/>
        </w:rPr>
        <w:t>⠀</w:t>
      </w:r>
      <w:r>
        <w:t>putusan yang sifatnya melebihi</w:t>
      </w:r>
      <w:r w:rsidR="00F023E5" w:rsidRPr="00F023E5">
        <w:rPr>
          <w:rFonts w:ascii="Segoe UI Symbol" w:hAnsi="Segoe UI Symbol" w:cs="Segoe UI Symbol"/>
          <w:sz w:val="10"/>
        </w:rPr>
        <w:t>⠀</w:t>
      </w:r>
      <w:r>
        <w:t>petitum. Kredo yang</w:t>
      </w:r>
      <w:r w:rsidR="00F023E5" w:rsidRPr="00F023E5">
        <w:rPr>
          <w:rFonts w:ascii="Segoe UI Symbol" w:hAnsi="Segoe UI Symbol" w:cs="Segoe UI Symbol"/>
          <w:sz w:val="10"/>
        </w:rPr>
        <w:t>⠀</w:t>
      </w:r>
      <w:r>
        <w:t>dipegang kuat adalah, hakim</w:t>
      </w:r>
      <w:r w:rsidR="00F023E5" w:rsidRPr="00F023E5">
        <w:rPr>
          <w:rFonts w:ascii="Segoe UI Symbol" w:hAnsi="Segoe UI Symbol" w:cs="Segoe UI Symbol"/>
          <w:sz w:val="10"/>
        </w:rPr>
        <w:t>⠀</w:t>
      </w:r>
      <w:r>
        <w:t>tidak boleh duduk</w:t>
      </w:r>
      <w:r w:rsidR="00F023E5" w:rsidRPr="00F023E5">
        <w:rPr>
          <w:rFonts w:ascii="Segoe UI Symbol" w:hAnsi="Segoe UI Symbol" w:cs="Segoe UI Symbol"/>
          <w:sz w:val="10"/>
        </w:rPr>
        <w:t>⠀</w:t>
      </w:r>
      <w:r>
        <w:t>di kursi eksekutif</w:t>
      </w:r>
      <w:r w:rsidR="00F023E5" w:rsidRPr="00F023E5">
        <w:rPr>
          <w:rFonts w:ascii="Segoe UI Symbol" w:hAnsi="Segoe UI Symbol" w:cs="Segoe UI Symbol"/>
          <w:sz w:val="10"/>
        </w:rPr>
        <w:t>⠀</w:t>
      </w:r>
      <w:r>
        <w:t>dengan putusan-putusannya yang</w:t>
      </w:r>
      <w:r w:rsidR="00F023E5" w:rsidRPr="00F023E5">
        <w:rPr>
          <w:rFonts w:ascii="Segoe UI Symbol" w:hAnsi="Segoe UI Symbol" w:cs="Segoe UI Symbol"/>
          <w:sz w:val="10"/>
        </w:rPr>
        <w:t>⠀</w:t>
      </w:r>
      <w:r>
        <w:t>sifatnya ultra petita</w:t>
      </w:r>
      <w:r w:rsidR="00F023E5" w:rsidRPr="00F023E5">
        <w:rPr>
          <w:rFonts w:ascii="Segoe UI Symbol" w:hAnsi="Segoe UI Symbol" w:cs="Segoe UI Symbol"/>
          <w:sz w:val="10"/>
        </w:rPr>
        <w:t>⠀</w:t>
      </w:r>
      <w:r>
        <w:t xml:space="preserve">(Martitah 2014). </w:t>
      </w:r>
    </w:p>
    <w:p w14:paraId="2BBBCFFE" w14:textId="77777777" w:rsidR="005426A9" w:rsidRDefault="005426A9" w:rsidP="005426A9">
      <w:pPr>
        <w:pStyle w:val="BodyText"/>
        <w:spacing w:line="276" w:lineRule="auto"/>
        <w:ind w:firstLine="426"/>
      </w:pPr>
      <w:r>
        <w:t>Lebih</w:t>
      </w:r>
      <w:r w:rsidR="00F023E5" w:rsidRPr="00F023E5">
        <w:rPr>
          <w:rFonts w:ascii="Segoe UI Symbol" w:hAnsi="Segoe UI Symbol" w:cs="Segoe UI Symbol"/>
          <w:sz w:val="10"/>
        </w:rPr>
        <w:t>⠀</w:t>
      </w:r>
      <w:r>
        <w:t>jauh, hakim TUN</w:t>
      </w:r>
      <w:r w:rsidR="00F023E5" w:rsidRPr="00F023E5">
        <w:rPr>
          <w:rFonts w:ascii="Segoe UI Symbol" w:hAnsi="Segoe UI Symbol" w:cs="Segoe UI Symbol"/>
          <w:sz w:val="10"/>
        </w:rPr>
        <w:t>⠀</w:t>
      </w:r>
      <w:r>
        <w:t>diperkenankan melakukan “ultra</w:t>
      </w:r>
      <w:r w:rsidR="00F023E5" w:rsidRPr="00F023E5">
        <w:rPr>
          <w:rFonts w:ascii="Segoe UI Symbol" w:hAnsi="Segoe UI Symbol" w:cs="Segoe UI Symbol"/>
          <w:sz w:val="10"/>
        </w:rPr>
        <w:t>⠀</w:t>
      </w:r>
      <w:r>
        <w:t>petita”, sebagai konsekuensi</w:t>
      </w:r>
      <w:r w:rsidR="00F023E5" w:rsidRPr="00F023E5">
        <w:rPr>
          <w:rFonts w:ascii="Segoe UI Symbol" w:hAnsi="Segoe UI Symbol" w:cs="Segoe UI Symbol"/>
          <w:sz w:val="10"/>
        </w:rPr>
        <w:t>⠀</w:t>
      </w:r>
      <w:r>
        <w:t>asas keaktifan hakim (dominus</w:t>
      </w:r>
      <w:r w:rsidR="00F023E5" w:rsidRPr="00F023E5">
        <w:rPr>
          <w:rFonts w:ascii="Segoe UI Symbol" w:hAnsi="Segoe UI Symbol" w:cs="Segoe UI Symbol"/>
          <w:sz w:val="10"/>
        </w:rPr>
        <w:t>⠀</w:t>
      </w:r>
      <w:r>
        <w:t>litis) yang merupakan</w:t>
      </w:r>
      <w:r w:rsidR="00F023E5" w:rsidRPr="00F023E5">
        <w:rPr>
          <w:rFonts w:ascii="Segoe UI Symbol" w:hAnsi="Segoe UI Symbol" w:cs="Segoe UI Symbol"/>
          <w:sz w:val="10"/>
        </w:rPr>
        <w:t>⠀</w:t>
      </w:r>
      <w:r>
        <w:t>suatu prinsip yang</w:t>
      </w:r>
      <w:r w:rsidR="00F023E5" w:rsidRPr="00F023E5">
        <w:rPr>
          <w:rFonts w:ascii="Segoe UI Symbol" w:hAnsi="Segoe UI Symbol" w:cs="Segoe UI Symbol"/>
          <w:sz w:val="10"/>
        </w:rPr>
        <w:t>⠀</w:t>
      </w:r>
      <w:r>
        <w:t>dianut sistem</w:t>
      </w:r>
      <w:r w:rsidR="00F023E5" w:rsidRPr="00F023E5">
        <w:rPr>
          <w:rFonts w:ascii="Segoe UI Symbol" w:hAnsi="Segoe UI Symbol" w:cs="Segoe UI Symbol"/>
          <w:sz w:val="10"/>
        </w:rPr>
        <w:t>⠀</w:t>
      </w:r>
      <w:r>
        <w:t>peradilan TUN (Penjelasan</w:t>
      </w:r>
      <w:r w:rsidR="00F023E5" w:rsidRPr="00F023E5">
        <w:rPr>
          <w:rFonts w:ascii="Segoe UI Symbol" w:hAnsi="Segoe UI Symbol" w:cs="Segoe UI Symbol"/>
          <w:sz w:val="10"/>
        </w:rPr>
        <w:t>⠀</w:t>
      </w:r>
      <w:r>
        <w:t>Umum angka 5).</w:t>
      </w:r>
      <w:r w:rsidR="00F023E5" w:rsidRPr="00F023E5">
        <w:rPr>
          <w:rFonts w:ascii="Segoe UI Symbol" w:hAnsi="Segoe UI Symbol" w:cs="Segoe UI Symbol"/>
          <w:sz w:val="10"/>
        </w:rPr>
        <w:t>⠀</w:t>
      </w:r>
      <w:r>
        <w:t>Hal ini tentu</w:t>
      </w:r>
      <w:r w:rsidR="00F023E5" w:rsidRPr="00F023E5">
        <w:rPr>
          <w:rFonts w:ascii="Segoe UI Symbol" w:hAnsi="Segoe UI Symbol" w:cs="Segoe UI Symbol"/>
          <w:sz w:val="10"/>
        </w:rPr>
        <w:t>⠀</w:t>
      </w:r>
      <w:r>
        <w:t>sejalan dengan pandangan</w:t>
      </w:r>
      <w:r w:rsidR="00F023E5" w:rsidRPr="00F023E5">
        <w:rPr>
          <w:rFonts w:ascii="Segoe UI Symbol" w:hAnsi="Segoe UI Symbol" w:cs="Segoe UI Symbol"/>
          <w:sz w:val="10"/>
        </w:rPr>
        <w:t>⠀</w:t>
      </w:r>
      <w:r>
        <w:t>Hadjon (Hadjon 2002), pada</w:t>
      </w:r>
      <w:r w:rsidR="00F023E5" w:rsidRPr="00F023E5">
        <w:rPr>
          <w:rFonts w:ascii="Segoe UI Symbol" w:hAnsi="Segoe UI Symbol" w:cs="Segoe UI Symbol"/>
          <w:sz w:val="10"/>
        </w:rPr>
        <w:t>⠀</w:t>
      </w:r>
      <w:r>
        <w:t>masa awal beroperasinya</w:t>
      </w:r>
      <w:r w:rsidR="00F023E5" w:rsidRPr="00F023E5">
        <w:rPr>
          <w:rFonts w:ascii="Segoe UI Symbol" w:hAnsi="Segoe UI Symbol" w:cs="Segoe UI Symbol"/>
          <w:sz w:val="10"/>
        </w:rPr>
        <w:t>⠀</w:t>
      </w:r>
      <w:r>
        <w:t>PTUN yang</w:t>
      </w:r>
      <w:r w:rsidR="00F023E5" w:rsidRPr="00F023E5">
        <w:rPr>
          <w:rFonts w:ascii="Segoe UI Symbol" w:hAnsi="Segoe UI Symbol" w:cs="Segoe UI Symbol"/>
          <w:sz w:val="10"/>
        </w:rPr>
        <w:t>⠀</w:t>
      </w:r>
      <w:r>
        <w:t>menganggap bahwa meskipun</w:t>
      </w:r>
      <w:r w:rsidR="00F023E5" w:rsidRPr="00F023E5">
        <w:rPr>
          <w:rFonts w:ascii="Segoe UI Symbol" w:hAnsi="Segoe UI Symbol" w:cs="Segoe UI Symbol"/>
          <w:sz w:val="10"/>
        </w:rPr>
        <w:t>⠀</w:t>
      </w:r>
      <w:r>
        <w:t>larangan ultra petita</w:t>
      </w:r>
      <w:r w:rsidR="00F023E5" w:rsidRPr="00F023E5">
        <w:rPr>
          <w:rFonts w:ascii="Segoe UI Symbol" w:hAnsi="Segoe UI Symbol" w:cs="Segoe UI Symbol"/>
          <w:sz w:val="10"/>
        </w:rPr>
        <w:t>⠀</w:t>
      </w:r>
      <w:r>
        <w:t>adalah prinsip</w:t>
      </w:r>
      <w:r w:rsidR="00F023E5" w:rsidRPr="00F023E5">
        <w:rPr>
          <w:rFonts w:ascii="Segoe UI Symbol" w:hAnsi="Segoe UI Symbol" w:cs="Segoe UI Symbol"/>
          <w:sz w:val="10"/>
        </w:rPr>
        <w:t>⠀</w:t>
      </w:r>
      <w:r>
        <w:t>yang melekat bagi</w:t>
      </w:r>
      <w:r w:rsidR="00F023E5" w:rsidRPr="00F023E5">
        <w:rPr>
          <w:rFonts w:ascii="Segoe UI Symbol" w:hAnsi="Segoe UI Symbol" w:cs="Segoe UI Symbol"/>
          <w:sz w:val="10"/>
        </w:rPr>
        <w:t>⠀</w:t>
      </w:r>
      <w:r>
        <w:t>hakim TUN, akan</w:t>
      </w:r>
      <w:r w:rsidR="00F023E5" w:rsidRPr="00F023E5">
        <w:rPr>
          <w:rFonts w:ascii="Segoe UI Symbol" w:hAnsi="Segoe UI Symbol" w:cs="Segoe UI Symbol"/>
          <w:sz w:val="10"/>
        </w:rPr>
        <w:t>⠀</w:t>
      </w:r>
      <w:r>
        <w:t>tetapi sebagai</w:t>
      </w:r>
      <w:r w:rsidR="00F023E5" w:rsidRPr="00F023E5">
        <w:rPr>
          <w:rFonts w:ascii="Segoe UI Symbol" w:hAnsi="Segoe UI Symbol" w:cs="Segoe UI Symbol"/>
          <w:sz w:val="10"/>
        </w:rPr>
        <w:t>⠀</w:t>
      </w:r>
      <w:r>
        <w:t>konsekuensi asas hakim</w:t>
      </w:r>
      <w:r w:rsidR="00F023E5" w:rsidRPr="00F023E5">
        <w:rPr>
          <w:rFonts w:ascii="Segoe UI Symbol" w:hAnsi="Segoe UI Symbol" w:cs="Segoe UI Symbol"/>
          <w:sz w:val="10"/>
        </w:rPr>
        <w:t>⠀</w:t>
      </w:r>
      <w:r>
        <w:t>aktif, dapatkah hakim</w:t>
      </w:r>
      <w:r w:rsidR="00F023E5" w:rsidRPr="00F023E5">
        <w:rPr>
          <w:rFonts w:ascii="Segoe UI Symbol" w:hAnsi="Segoe UI Symbol" w:cs="Segoe UI Symbol"/>
          <w:sz w:val="10"/>
        </w:rPr>
        <w:t>⠀</w:t>
      </w:r>
      <w:r>
        <w:t>administrasi melakukan ultra</w:t>
      </w:r>
      <w:r w:rsidR="00F023E5" w:rsidRPr="00F023E5">
        <w:rPr>
          <w:rFonts w:ascii="Segoe UI Symbol" w:hAnsi="Segoe UI Symbol" w:cs="Segoe UI Symbol"/>
          <w:sz w:val="10"/>
        </w:rPr>
        <w:t>⠀</w:t>
      </w:r>
      <w:r>
        <w:t>petita atau ultra</w:t>
      </w:r>
      <w:r w:rsidR="00F023E5" w:rsidRPr="00F023E5">
        <w:rPr>
          <w:rFonts w:ascii="Segoe UI Symbol" w:hAnsi="Segoe UI Symbol" w:cs="Segoe UI Symbol"/>
          <w:sz w:val="10"/>
        </w:rPr>
        <w:t>⠀</w:t>
      </w:r>
      <w:r>
        <w:t xml:space="preserve">passe </w:t>
      </w:r>
      <w:r w:rsidRPr="003246B4">
        <w:rPr>
          <w:i/>
        </w:rPr>
        <w:t>non potest</w:t>
      </w:r>
      <w:r w:rsidR="00F023E5" w:rsidRPr="003246B4">
        <w:rPr>
          <w:rFonts w:ascii="Segoe UI Symbol" w:hAnsi="Segoe UI Symbol" w:cs="Segoe UI Symbol"/>
          <w:i/>
          <w:sz w:val="10"/>
        </w:rPr>
        <w:t>⠀</w:t>
      </w:r>
      <w:r w:rsidRPr="003246B4">
        <w:rPr>
          <w:i/>
        </w:rPr>
        <w:t>esse, et vice</w:t>
      </w:r>
      <w:r w:rsidR="00F023E5" w:rsidRPr="003246B4">
        <w:rPr>
          <w:rFonts w:ascii="Segoe UI Symbol" w:hAnsi="Segoe UI Symbol" w:cs="Segoe UI Symbol"/>
          <w:i/>
          <w:sz w:val="10"/>
        </w:rPr>
        <w:t>⠀</w:t>
      </w:r>
      <w:r w:rsidRPr="003246B4">
        <w:rPr>
          <w:i/>
        </w:rPr>
        <w:t>versa?</w:t>
      </w:r>
      <w:r>
        <w:t xml:space="preserve"> adakah reformatio</w:t>
      </w:r>
      <w:r w:rsidR="00F023E5" w:rsidRPr="00F023E5">
        <w:rPr>
          <w:rFonts w:ascii="Segoe UI Symbol" w:hAnsi="Segoe UI Symbol" w:cs="Segoe UI Symbol"/>
          <w:sz w:val="10"/>
        </w:rPr>
        <w:t>⠀</w:t>
      </w:r>
      <w:r>
        <w:t>in peius? mengubah</w:t>
      </w:r>
      <w:r w:rsidR="00F023E5" w:rsidRPr="00F023E5">
        <w:rPr>
          <w:rFonts w:ascii="Segoe UI Symbol" w:hAnsi="Segoe UI Symbol" w:cs="Segoe UI Symbol"/>
          <w:sz w:val="10"/>
        </w:rPr>
        <w:t>⠀</w:t>
      </w:r>
      <w:r>
        <w:t>vonis yang merugikan</w:t>
      </w:r>
      <w:r w:rsidR="00F023E5" w:rsidRPr="00F023E5">
        <w:rPr>
          <w:rFonts w:ascii="Segoe UI Symbol" w:hAnsi="Segoe UI Symbol" w:cs="Segoe UI Symbol"/>
          <w:sz w:val="10"/>
        </w:rPr>
        <w:t>⠀</w:t>
      </w:r>
      <w:r>
        <w:t>pihak (Basah 1997).</w:t>
      </w:r>
    </w:p>
    <w:p w14:paraId="2BBBCFFF" w14:textId="4E570295" w:rsidR="005426A9" w:rsidRDefault="005426A9" w:rsidP="005426A9">
      <w:pPr>
        <w:pStyle w:val="BodyText"/>
        <w:spacing w:line="276" w:lineRule="auto"/>
        <w:ind w:firstLine="426"/>
      </w:pPr>
      <w:r>
        <w:lastRenderedPageBreak/>
        <w:t>Ditinjau</w:t>
      </w:r>
      <w:r w:rsidR="00F023E5" w:rsidRPr="00F023E5">
        <w:rPr>
          <w:rFonts w:ascii="Segoe UI Symbol" w:hAnsi="Segoe UI Symbol" w:cs="Segoe UI Symbol"/>
          <w:sz w:val="10"/>
        </w:rPr>
        <w:t>⠀</w:t>
      </w:r>
      <w:r>
        <w:t>melalu Pasal 87</w:t>
      </w:r>
      <w:r w:rsidR="00F023E5" w:rsidRPr="00F023E5">
        <w:rPr>
          <w:rFonts w:ascii="Segoe UI Symbol" w:hAnsi="Segoe UI Symbol" w:cs="Segoe UI Symbol"/>
          <w:sz w:val="10"/>
        </w:rPr>
        <w:t>⠀</w:t>
      </w:r>
      <w:r>
        <w:t>huruf e UU</w:t>
      </w:r>
      <w:r w:rsidR="00F023E5" w:rsidRPr="00F023E5">
        <w:rPr>
          <w:rFonts w:ascii="Segoe UI Symbol" w:hAnsi="Segoe UI Symbol" w:cs="Segoe UI Symbol"/>
          <w:sz w:val="10"/>
        </w:rPr>
        <w:t>⠀</w:t>
      </w:r>
      <w:r>
        <w:t>AP, unsur KTUN</w:t>
      </w:r>
      <w:r w:rsidR="00F023E5" w:rsidRPr="00F023E5">
        <w:rPr>
          <w:rFonts w:ascii="Segoe UI Symbol" w:hAnsi="Segoe UI Symbol" w:cs="Segoe UI Symbol"/>
          <w:sz w:val="10"/>
        </w:rPr>
        <w:t>⠀</w:t>
      </w:r>
      <w:r>
        <w:t>salah satunya adalah</w:t>
      </w:r>
      <w:r w:rsidR="00F023E5" w:rsidRPr="00F023E5">
        <w:rPr>
          <w:rFonts w:ascii="Segoe UI Symbol" w:hAnsi="Segoe UI Symbol" w:cs="Segoe UI Symbol"/>
          <w:sz w:val="12"/>
        </w:rPr>
        <w:t>⠀</w:t>
      </w:r>
      <w:r>
        <w:t>berpotensi menimbulkan akibat</w:t>
      </w:r>
      <w:r w:rsidR="00F023E5" w:rsidRPr="00F023E5">
        <w:rPr>
          <w:rFonts w:ascii="Segoe UI Symbol" w:hAnsi="Segoe UI Symbol" w:cs="Segoe UI Symbol"/>
          <w:sz w:val="16"/>
        </w:rPr>
        <w:t>⠀</w:t>
      </w:r>
      <w:r>
        <w:t>hukum.Akibat hukum</w:t>
      </w:r>
      <w:r w:rsidR="00F023E5" w:rsidRPr="00F023E5">
        <w:rPr>
          <w:rFonts w:ascii="Segoe UI Symbol" w:hAnsi="Segoe UI Symbol" w:cs="Segoe UI Symbol"/>
          <w:sz w:val="16"/>
        </w:rPr>
        <w:t>⠀</w:t>
      </w:r>
      <w:r>
        <w:t>bagi Kementerian Komunikasi</w:t>
      </w:r>
      <w:r w:rsidR="00F023E5" w:rsidRPr="00F023E5">
        <w:rPr>
          <w:rFonts w:ascii="Segoe UI Symbol" w:hAnsi="Segoe UI Symbol" w:cs="Segoe UI Symbol"/>
          <w:sz w:val="16"/>
        </w:rPr>
        <w:t>⠀</w:t>
      </w:r>
      <w:r>
        <w:t>dan Informatika dan</w:t>
      </w:r>
      <w:r w:rsidR="00F023E5" w:rsidRPr="00F023E5">
        <w:rPr>
          <w:rFonts w:ascii="Segoe UI Symbol" w:hAnsi="Segoe UI Symbol" w:cs="Segoe UI Symbol"/>
          <w:sz w:val="16"/>
        </w:rPr>
        <w:t>⠀</w:t>
      </w:r>
      <w:r>
        <w:t>Presiden Republik Indonesia</w:t>
      </w:r>
      <w:r w:rsidR="00F023E5" w:rsidRPr="00F023E5">
        <w:rPr>
          <w:rFonts w:ascii="Segoe UI Symbol" w:hAnsi="Segoe UI Symbol" w:cs="Segoe UI Symbol"/>
          <w:sz w:val="16"/>
        </w:rPr>
        <w:t>⠀</w:t>
      </w:r>
      <w:r>
        <w:t>selaku Tergugat I</w:t>
      </w:r>
      <w:r w:rsidR="00F023E5" w:rsidRPr="00F023E5">
        <w:rPr>
          <w:rFonts w:ascii="Segoe UI Symbol" w:hAnsi="Segoe UI Symbol" w:cs="Segoe UI Symbol"/>
          <w:sz w:val="16"/>
        </w:rPr>
        <w:t>⠀</w:t>
      </w:r>
      <w:r>
        <w:t>dan Tergugat II</w:t>
      </w:r>
      <w:r w:rsidR="00F023E5" w:rsidRPr="00F023E5">
        <w:rPr>
          <w:rFonts w:ascii="Segoe UI Symbol" w:hAnsi="Segoe UI Symbol" w:cs="Segoe UI Symbol"/>
          <w:sz w:val="16"/>
        </w:rPr>
        <w:t>⠀</w:t>
      </w:r>
      <w:r>
        <w:t>ialah pemerintah tidak</w:t>
      </w:r>
      <w:r w:rsidR="00F023E5" w:rsidRPr="00F023E5">
        <w:rPr>
          <w:rFonts w:ascii="Segoe UI Symbol" w:hAnsi="Segoe UI Symbol" w:cs="Segoe UI Symbol"/>
          <w:sz w:val="16"/>
        </w:rPr>
        <w:t>⠀</w:t>
      </w:r>
      <w:r>
        <w:t>dapat lagi melakukan</w:t>
      </w:r>
      <w:r w:rsidR="00F023E5" w:rsidRPr="00F023E5">
        <w:rPr>
          <w:rFonts w:ascii="Segoe UI Symbol" w:hAnsi="Segoe UI Symbol" w:cs="Segoe UI Symbol"/>
          <w:sz w:val="16"/>
        </w:rPr>
        <w:t>⠀</w:t>
      </w:r>
      <w:r>
        <w:t>pelambatan dan pemutusan</w:t>
      </w:r>
      <w:r w:rsidR="00F023E5" w:rsidRPr="00F023E5">
        <w:rPr>
          <w:rFonts w:ascii="Segoe UI Symbol" w:hAnsi="Segoe UI Symbol" w:cs="Segoe UI Symbol"/>
          <w:sz w:val="16"/>
        </w:rPr>
        <w:t>⠀</w:t>
      </w:r>
      <w:r>
        <w:t>akses internet sebagai</w:t>
      </w:r>
      <w:r w:rsidR="00F023E5" w:rsidRPr="00F023E5">
        <w:rPr>
          <w:rFonts w:ascii="Segoe UI Symbol" w:hAnsi="Segoe UI Symbol" w:cs="Segoe UI Symbol"/>
          <w:sz w:val="16"/>
        </w:rPr>
        <w:t>⠀</w:t>
      </w:r>
      <w:r>
        <w:t>alasan untuk mengkodusifkan</w:t>
      </w:r>
      <w:r w:rsidR="00F023E5" w:rsidRPr="00F023E5">
        <w:rPr>
          <w:rFonts w:ascii="Segoe UI Symbol" w:hAnsi="Segoe UI Symbol" w:cs="Segoe UI Symbol"/>
          <w:sz w:val="16"/>
        </w:rPr>
        <w:t>⠀</w:t>
      </w:r>
      <w:r>
        <w:t>keadaan.Pelambatan dan</w:t>
      </w:r>
      <w:r w:rsidR="00F023E5" w:rsidRPr="00F023E5">
        <w:rPr>
          <w:rFonts w:ascii="Segoe UI Symbol" w:hAnsi="Segoe UI Symbol" w:cs="Segoe UI Symbol"/>
          <w:sz w:val="16"/>
        </w:rPr>
        <w:t>⠀</w:t>
      </w:r>
      <w:r>
        <w:t>pemutusan internet hanya</w:t>
      </w:r>
      <w:r w:rsidR="00F023E5" w:rsidRPr="00F023E5">
        <w:rPr>
          <w:rFonts w:ascii="Segoe UI Symbol" w:hAnsi="Segoe UI Symbol" w:cs="Segoe UI Symbol"/>
          <w:sz w:val="16"/>
        </w:rPr>
        <w:t>⠀</w:t>
      </w:r>
      <w:r>
        <w:t>dilakukan pada konten-konten</w:t>
      </w:r>
      <w:r w:rsidR="00F023E5" w:rsidRPr="00F023E5">
        <w:rPr>
          <w:rFonts w:ascii="Segoe UI Symbol" w:hAnsi="Segoe UI Symbol" w:cs="Segoe UI Symbol"/>
          <w:sz w:val="16"/>
        </w:rPr>
        <w:t>⠀</w:t>
      </w:r>
      <w:r>
        <w:t>yang memiliki muatan</w:t>
      </w:r>
      <w:r w:rsidR="00F023E5" w:rsidRPr="00F023E5">
        <w:rPr>
          <w:rFonts w:ascii="Segoe UI Symbol" w:hAnsi="Segoe UI Symbol" w:cs="Segoe UI Symbol"/>
          <w:sz w:val="16"/>
        </w:rPr>
        <w:t>⠀</w:t>
      </w:r>
      <w:r>
        <w:t>bermasalah atau bertentangan</w:t>
      </w:r>
      <w:r w:rsidR="00F023E5" w:rsidRPr="00F023E5">
        <w:rPr>
          <w:rFonts w:ascii="Segoe UI Symbol" w:hAnsi="Segoe UI Symbol" w:cs="Segoe UI Symbol"/>
          <w:sz w:val="16"/>
        </w:rPr>
        <w:t>⠀</w:t>
      </w:r>
      <w:r>
        <w:t>dengan peraturan perundang-undangan</w:t>
      </w:r>
      <w:r w:rsidR="00F023E5" w:rsidRPr="00F023E5">
        <w:rPr>
          <w:rFonts w:ascii="Segoe UI Symbol" w:hAnsi="Segoe UI Symbol" w:cs="Segoe UI Symbol"/>
          <w:sz w:val="16"/>
        </w:rPr>
        <w:t>⠀</w:t>
      </w:r>
      <w:r>
        <w:t>yang berlaku.</w:t>
      </w:r>
      <w:r w:rsidR="003B507C">
        <w:t xml:space="preserve"> </w:t>
      </w:r>
      <w:r>
        <w:t>Putusan</w:t>
      </w:r>
      <w:r w:rsidR="00F023E5" w:rsidRPr="00F023E5">
        <w:rPr>
          <w:rFonts w:ascii="Segoe UI Symbol" w:hAnsi="Segoe UI Symbol" w:cs="Segoe UI Symbol"/>
          <w:sz w:val="4"/>
        </w:rPr>
        <w:t>⠀</w:t>
      </w:r>
      <w:r>
        <w:t>No. 230/G/TF/2019/PTUN-JKT menjadikan</w:t>
      </w:r>
      <w:r w:rsidR="00F023E5" w:rsidRPr="00F023E5">
        <w:rPr>
          <w:rFonts w:ascii="Segoe UI Symbol" w:hAnsi="Segoe UI Symbol" w:cs="Segoe UI Symbol"/>
          <w:sz w:val="16"/>
        </w:rPr>
        <w:t>⠀</w:t>
      </w:r>
      <w:r>
        <w:t>preseden bagi tindakan-tindakan</w:t>
      </w:r>
      <w:r w:rsidR="00F023E5" w:rsidRPr="00F023E5">
        <w:rPr>
          <w:rFonts w:ascii="Segoe UI Symbol" w:hAnsi="Segoe UI Symbol" w:cs="Segoe UI Symbol"/>
          <w:sz w:val="16"/>
        </w:rPr>
        <w:t>⠀</w:t>
      </w:r>
      <w:r>
        <w:t>pemerintah selanjutnya.</w:t>
      </w:r>
      <w:r w:rsidR="003246B4">
        <w:rPr>
          <w:lang w:val="id-ID"/>
        </w:rPr>
        <w:t xml:space="preserve"> </w:t>
      </w:r>
      <w:r>
        <w:t>Hal</w:t>
      </w:r>
      <w:r w:rsidR="00F023E5" w:rsidRPr="00F023E5">
        <w:rPr>
          <w:rFonts w:ascii="Segoe UI Symbol" w:hAnsi="Segoe UI Symbol" w:cs="Segoe UI Symbol"/>
          <w:sz w:val="16"/>
        </w:rPr>
        <w:t>⠀</w:t>
      </w:r>
      <w:r>
        <w:t>tersebut tidak meniadakan</w:t>
      </w:r>
      <w:r w:rsidR="00F023E5" w:rsidRPr="00F023E5">
        <w:rPr>
          <w:rFonts w:ascii="Segoe UI Symbol" w:hAnsi="Segoe UI Symbol" w:cs="Segoe UI Symbol"/>
        </w:rPr>
        <w:t>⠀</w:t>
      </w:r>
      <w:r>
        <w:t>kewenangan pemerintah dalam meregulasi lebih lanjut mengenai pelambatan dan pemutusan</w:t>
      </w:r>
      <w:r w:rsidR="00F023E5" w:rsidRPr="00F023E5">
        <w:rPr>
          <w:rFonts w:ascii="Segoe UI Symbol" w:hAnsi="Segoe UI Symbol" w:cs="Segoe UI Symbol"/>
          <w:sz w:val="10"/>
        </w:rPr>
        <w:t>⠀</w:t>
      </w:r>
      <w:r>
        <w:t>akses internet saat</w:t>
      </w:r>
      <w:r w:rsidR="00F023E5" w:rsidRPr="00F023E5">
        <w:rPr>
          <w:rFonts w:ascii="Segoe UI Symbol" w:hAnsi="Segoe UI Symbol" w:cs="Segoe UI Symbol"/>
          <w:sz w:val="10"/>
        </w:rPr>
        <w:t>⠀</w:t>
      </w:r>
      <w:r>
        <w:t>keadaan kurang</w:t>
      </w:r>
      <w:r w:rsidR="00F023E5" w:rsidRPr="00F023E5">
        <w:rPr>
          <w:rFonts w:ascii="Segoe UI Symbol" w:hAnsi="Segoe UI Symbol" w:cs="Segoe UI Symbol"/>
          <w:sz w:val="10"/>
        </w:rPr>
        <w:t>⠀</w:t>
      </w:r>
      <w:r>
        <w:t>kondusif, karenanya pengaturan</w:t>
      </w:r>
      <w:r w:rsidR="00F023E5" w:rsidRPr="00F023E5">
        <w:rPr>
          <w:rFonts w:ascii="Segoe UI Symbol" w:hAnsi="Segoe UI Symbol" w:cs="Segoe UI Symbol"/>
        </w:rPr>
        <w:t>⠀</w:t>
      </w:r>
      <w:r>
        <w:t>lebih lanjut tetap</w:t>
      </w:r>
      <w:r w:rsidR="00F023E5" w:rsidRPr="00F023E5">
        <w:rPr>
          <w:rFonts w:ascii="Segoe UI Symbol" w:hAnsi="Segoe UI Symbol" w:cs="Segoe UI Symbol"/>
        </w:rPr>
        <w:t>⠀</w:t>
      </w:r>
      <w:r>
        <w:t>merupakan kewenangan pemerintah</w:t>
      </w:r>
      <w:r w:rsidR="00F023E5" w:rsidRPr="00F023E5">
        <w:rPr>
          <w:rFonts w:ascii="Segoe UI Symbol" w:hAnsi="Segoe UI Symbol" w:cs="Segoe UI Symbol"/>
          <w:sz w:val="24"/>
        </w:rPr>
        <w:t>⠀</w:t>
      </w:r>
      <w:r>
        <w:t>selama didasarkan atas pertimbangan</w:t>
      </w:r>
      <w:r w:rsidR="00F023E5" w:rsidRPr="00F023E5">
        <w:rPr>
          <w:rFonts w:ascii="Segoe UI Symbol" w:hAnsi="Segoe UI Symbol" w:cs="Segoe UI Symbol"/>
          <w:sz w:val="10"/>
        </w:rPr>
        <w:t>⠀</w:t>
      </w:r>
      <w:r>
        <w:t>yang mengarah pada</w:t>
      </w:r>
      <w:r w:rsidR="00F023E5" w:rsidRPr="00F023E5">
        <w:rPr>
          <w:rFonts w:ascii="Segoe UI Symbol" w:hAnsi="Segoe UI Symbol" w:cs="Segoe UI Symbol"/>
          <w:sz w:val="10"/>
        </w:rPr>
        <w:t>⠀</w:t>
      </w:r>
      <w:r>
        <w:t>prinsip tujuan</w:t>
      </w:r>
      <w:r w:rsidR="00F023E5" w:rsidRPr="00F023E5">
        <w:rPr>
          <w:rFonts w:ascii="Segoe UI Symbol" w:hAnsi="Segoe UI Symbol" w:cs="Segoe UI Symbol"/>
          <w:sz w:val="10"/>
        </w:rPr>
        <w:t>⠀</w:t>
      </w:r>
      <w:r>
        <w:t>hukum.</w:t>
      </w:r>
    </w:p>
    <w:p w14:paraId="2BBBD000" w14:textId="77777777" w:rsidR="003879D3" w:rsidRDefault="003879D3" w:rsidP="00985574">
      <w:pPr>
        <w:pStyle w:val="BodyText"/>
        <w:ind w:firstLine="0"/>
        <w:rPr>
          <w:b/>
          <w:lang w:val="id-ID"/>
        </w:rPr>
      </w:pPr>
    </w:p>
    <w:p w14:paraId="2BBBD001" w14:textId="77777777" w:rsidR="003879D3" w:rsidRDefault="003879D3" w:rsidP="003879D3">
      <w:pPr>
        <w:pStyle w:val="BodyText"/>
        <w:ind w:firstLine="0"/>
        <w:rPr>
          <w:b/>
        </w:rPr>
      </w:pPr>
      <w:r>
        <w:rPr>
          <w:b/>
        </w:rPr>
        <w:t>PEN</w:t>
      </w:r>
      <w:r w:rsidR="00CF479D">
        <w:rPr>
          <w:b/>
        </w:rPr>
        <w:t>UTUP</w:t>
      </w:r>
    </w:p>
    <w:p w14:paraId="2BBBD002" w14:textId="77777777" w:rsidR="00A302D4" w:rsidRDefault="00A302D4" w:rsidP="00A302D4">
      <w:pPr>
        <w:pStyle w:val="ListParagraph"/>
        <w:numPr>
          <w:ilvl w:val="0"/>
          <w:numId w:val="22"/>
        </w:numPr>
        <w:ind w:left="426" w:hanging="426"/>
        <w:jc w:val="both"/>
        <w:rPr>
          <w:b/>
          <w:spacing w:val="-1"/>
        </w:rPr>
      </w:pPr>
      <w:r>
        <w:rPr>
          <w:b/>
          <w:spacing w:val="-1"/>
        </w:rPr>
        <w:t>Kesimpulan</w:t>
      </w:r>
    </w:p>
    <w:p w14:paraId="2BBBD003" w14:textId="77777777" w:rsidR="00110FF0" w:rsidRDefault="00110FF0" w:rsidP="00A302D4">
      <w:pPr>
        <w:pStyle w:val="ListParagraph"/>
        <w:ind w:left="0" w:firstLine="426"/>
        <w:jc w:val="both"/>
      </w:pPr>
    </w:p>
    <w:p w14:paraId="2BBBD004" w14:textId="77777777" w:rsidR="00110FF0" w:rsidRPr="00110FF0" w:rsidRDefault="00110FF0" w:rsidP="00110FF0">
      <w:pPr>
        <w:pStyle w:val="BodyText"/>
        <w:spacing w:line="276" w:lineRule="auto"/>
        <w:ind w:firstLine="426"/>
      </w:pPr>
      <w:r w:rsidRPr="00110FF0">
        <w:t>Hakim</w:t>
      </w:r>
      <w:r w:rsidR="00F023E5" w:rsidRPr="00F023E5">
        <w:rPr>
          <w:rFonts w:ascii="Segoe UI Symbol" w:hAnsi="Segoe UI Symbol" w:cs="Segoe UI Symbol"/>
          <w:sz w:val="10"/>
        </w:rPr>
        <w:t>⠀</w:t>
      </w:r>
      <w:r w:rsidRPr="00110FF0">
        <w:t>dalam memutus perkara</w:t>
      </w:r>
      <w:r w:rsidR="00F023E5" w:rsidRPr="00F023E5">
        <w:rPr>
          <w:rFonts w:ascii="Segoe UI Symbol" w:hAnsi="Segoe UI Symbol" w:cs="Segoe UI Symbol"/>
          <w:sz w:val="10"/>
        </w:rPr>
        <w:t>⠀</w:t>
      </w:r>
      <w:r w:rsidRPr="00110FF0">
        <w:t>dalam Putusan No. 230/G/TF/2019/PTUN-JKT</w:t>
      </w:r>
      <w:r w:rsidR="00F023E5" w:rsidRPr="00F023E5">
        <w:rPr>
          <w:rFonts w:ascii="Segoe UI Symbol" w:hAnsi="Segoe UI Symbol" w:cs="Segoe UI Symbol"/>
          <w:sz w:val="10"/>
        </w:rPr>
        <w:t>⠀</w:t>
      </w:r>
      <w:r w:rsidRPr="00110FF0">
        <w:t>telah memperhatikan unsur-unsur</w:t>
      </w:r>
      <w:r w:rsidR="00F023E5" w:rsidRPr="00F023E5">
        <w:rPr>
          <w:rFonts w:ascii="Segoe UI Symbol" w:hAnsi="Segoe UI Symbol" w:cs="Segoe UI Symbol"/>
          <w:sz w:val="10"/>
        </w:rPr>
        <w:t>⠀</w:t>
      </w:r>
      <w:r w:rsidRPr="00110FF0">
        <w:t>perluasan keputusan tata</w:t>
      </w:r>
      <w:r w:rsidR="00F023E5" w:rsidRPr="00F023E5">
        <w:rPr>
          <w:rFonts w:ascii="Segoe UI Symbol" w:hAnsi="Segoe UI Symbol" w:cs="Segoe UI Symbol"/>
          <w:sz w:val="10"/>
        </w:rPr>
        <w:t>⠀</w:t>
      </w:r>
      <w:r w:rsidRPr="00110FF0">
        <w:t>usaha</w:t>
      </w:r>
      <w:r w:rsidR="00F023E5" w:rsidRPr="00F023E5">
        <w:rPr>
          <w:rFonts w:ascii="Segoe UI Symbol" w:hAnsi="Segoe UI Symbol" w:cs="Segoe UI Symbol"/>
          <w:sz w:val="10"/>
        </w:rPr>
        <w:t>⠀</w:t>
      </w:r>
      <w:r w:rsidRPr="00110FF0">
        <w:t>yang diatur dalam Pasal 87 UU AP. Tindakan pemerintah yang menjadi objek sengketa merupakan KTUN sebagaimana telah dapat dibuktikan melalui Pasal 87 UU AP. Usaha pemerintah dalam mengkondusifkan keadaan melalui pembatasan dan pemutusan internet saat terjadi demonstrasi adalah pelanggaran terhadap tujuan diskresi. Tujuan diskresi harus terpenuhi secara kumulatif oleh karenanya tujuan-tujuan diskresi harus terpenuhi seluruhnya.</w:t>
      </w:r>
    </w:p>
    <w:p w14:paraId="2BBBD005" w14:textId="60BA970E" w:rsidR="00110FF0" w:rsidRPr="00110FF0" w:rsidRDefault="00110FF0" w:rsidP="00110FF0">
      <w:pPr>
        <w:pStyle w:val="BodyText"/>
        <w:spacing w:line="276" w:lineRule="auto"/>
        <w:ind w:firstLine="426"/>
      </w:pPr>
      <w:r w:rsidRPr="00110FF0">
        <w:t>Akibat hukum bagi Aliansi Jurnalis Indonesia dan SAFEnet selaku Penggugat I dan Penggugat 2 ialah dikabulkannya gugatan sesuai dengan petitum para penggugat yang menginginkan pernyataan jika tindakan pemerintah dalam melambatkan dan memutus akses internet di Provinsi Papua Barat dan Provinsi Papua sebagai Perbuatan Melanggar Hukum Oleh Badan dan/atau Pejabat Pemerintahan.Akibat hukum bagi Kementerian Komunikasi dan Informatika dan Presiden Republik Indonesia selaku Tergugat I dan Tergugat II ialah pemerintah tidak dapat lagi melakukan pelambatan dan pemutusan akses internet sebagai alasan untuk mengkodusifkan keadaan.</w:t>
      </w:r>
      <w:r w:rsidR="003246B4">
        <w:rPr>
          <w:lang w:val="id-ID"/>
        </w:rPr>
        <w:t xml:space="preserve"> </w:t>
      </w:r>
      <w:r w:rsidRPr="00110FF0">
        <w:t>Pelambatan dan pemutusan internet hanya dilakukan pada konten-konten yang memiliki muatan bermasalah atau bertentangan dengan peraturan perundang-undangan yang berlaku.</w:t>
      </w:r>
    </w:p>
    <w:p w14:paraId="2BBBD006" w14:textId="77777777" w:rsidR="00A302D4" w:rsidRPr="00900114" w:rsidRDefault="00A302D4" w:rsidP="00A302D4">
      <w:pPr>
        <w:pStyle w:val="ListParagraph"/>
        <w:numPr>
          <w:ilvl w:val="0"/>
          <w:numId w:val="22"/>
        </w:numPr>
        <w:ind w:left="426" w:hanging="426"/>
        <w:jc w:val="both"/>
        <w:rPr>
          <w:b/>
          <w:spacing w:val="-1"/>
        </w:rPr>
      </w:pPr>
      <w:r>
        <w:rPr>
          <w:b/>
          <w:spacing w:val="-1"/>
        </w:rPr>
        <w:t>Saran</w:t>
      </w:r>
    </w:p>
    <w:p w14:paraId="2BBBD007" w14:textId="77777777" w:rsidR="00110FF0" w:rsidRDefault="00110FF0" w:rsidP="00110FF0">
      <w:pPr>
        <w:pStyle w:val="BodyText"/>
        <w:spacing w:line="276" w:lineRule="auto"/>
        <w:ind w:firstLine="426"/>
      </w:pPr>
      <w:r>
        <w:lastRenderedPageBreak/>
        <w:t>Mengingat</w:t>
      </w:r>
      <w:r w:rsidR="00F023E5" w:rsidRPr="00F023E5">
        <w:rPr>
          <w:rFonts w:ascii="Segoe UI Symbol" w:hAnsi="Segoe UI Symbol" w:cs="Segoe UI Symbol"/>
          <w:sz w:val="10"/>
        </w:rPr>
        <w:t>⠀</w:t>
      </w:r>
      <w:r>
        <w:t>peran internet yang</w:t>
      </w:r>
      <w:r w:rsidR="00F023E5" w:rsidRPr="00F023E5">
        <w:rPr>
          <w:rFonts w:ascii="Segoe UI Symbol" w:hAnsi="Segoe UI Symbol" w:cs="Segoe UI Symbol"/>
          <w:sz w:val="10"/>
        </w:rPr>
        <w:t>⠀</w:t>
      </w:r>
      <w:r>
        <w:t>sudah tidak dapat dipisahkan</w:t>
      </w:r>
      <w:r w:rsidR="00F023E5" w:rsidRPr="00F023E5">
        <w:rPr>
          <w:rFonts w:ascii="Segoe UI Symbol" w:hAnsi="Segoe UI Symbol" w:cs="Segoe UI Symbol"/>
          <w:sz w:val="10"/>
        </w:rPr>
        <w:t>⠀</w:t>
      </w:r>
      <w:r>
        <w:t>dari kehidupan masyarakat,</w:t>
      </w:r>
      <w:r w:rsidR="00F023E5" w:rsidRPr="00F023E5">
        <w:rPr>
          <w:rFonts w:ascii="Segoe UI Symbol" w:hAnsi="Segoe UI Symbol" w:cs="Segoe UI Symbol"/>
          <w:sz w:val="10"/>
        </w:rPr>
        <w:t>⠀</w:t>
      </w:r>
      <w:r>
        <w:t>perlu ada sebuah regulasi</w:t>
      </w:r>
      <w:r w:rsidR="00F023E5" w:rsidRPr="00F023E5">
        <w:rPr>
          <w:rFonts w:ascii="Segoe UI Symbol" w:hAnsi="Segoe UI Symbol" w:cs="Segoe UI Symbol"/>
          <w:sz w:val="10"/>
        </w:rPr>
        <w:t>⠀</w:t>
      </w:r>
      <w:r>
        <w:t>yang jelas untuk</w:t>
      </w:r>
      <w:r w:rsidR="00F023E5" w:rsidRPr="00F023E5">
        <w:rPr>
          <w:rFonts w:ascii="Segoe UI Symbol" w:hAnsi="Segoe UI Symbol" w:cs="Segoe UI Symbol"/>
          <w:sz w:val="10"/>
        </w:rPr>
        <w:t>⠀</w:t>
      </w:r>
      <w:r>
        <w:t>mengatasi pembatasan konten internet</w:t>
      </w:r>
      <w:r w:rsidR="00F023E5" w:rsidRPr="00F023E5">
        <w:rPr>
          <w:rFonts w:ascii="Segoe UI Symbol" w:hAnsi="Segoe UI Symbol" w:cs="Segoe UI Symbol"/>
          <w:sz w:val="10"/>
        </w:rPr>
        <w:t>⠀</w:t>
      </w:r>
      <w:r>
        <w:t>di Indonesia. DPR</w:t>
      </w:r>
      <w:r w:rsidR="00F023E5" w:rsidRPr="00F023E5">
        <w:rPr>
          <w:rFonts w:ascii="Segoe UI Symbol" w:hAnsi="Segoe UI Symbol" w:cs="Segoe UI Symbol"/>
          <w:sz w:val="10"/>
        </w:rPr>
        <w:t>⠀</w:t>
      </w:r>
      <w:r>
        <w:t>melalui pelaksanaan</w:t>
      </w:r>
      <w:r w:rsidR="00F023E5" w:rsidRPr="00F023E5">
        <w:rPr>
          <w:rFonts w:ascii="Segoe UI Symbol" w:hAnsi="Segoe UI Symbol" w:cs="Segoe UI Symbol"/>
          <w:sz w:val="10"/>
        </w:rPr>
        <w:t>⠀</w:t>
      </w:r>
      <w:r>
        <w:t>fungsi legislasi juga</w:t>
      </w:r>
      <w:r w:rsidR="00F023E5" w:rsidRPr="00F023E5">
        <w:rPr>
          <w:rFonts w:ascii="Segoe UI Symbol" w:hAnsi="Segoe UI Symbol" w:cs="Segoe UI Symbol"/>
          <w:sz w:val="10"/>
        </w:rPr>
        <w:t>⠀</w:t>
      </w:r>
      <w:r>
        <w:t>dapat memprioritaskan untuk</w:t>
      </w:r>
      <w:r w:rsidR="00F023E5" w:rsidRPr="00F023E5">
        <w:rPr>
          <w:rFonts w:ascii="Segoe UI Symbol" w:hAnsi="Segoe UI Symbol" w:cs="Segoe UI Symbol"/>
          <w:sz w:val="10"/>
        </w:rPr>
        <w:t>⠀</w:t>
      </w:r>
      <w:r>
        <w:t>mengajukan perubahan materi</w:t>
      </w:r>
      <w:r w:rsidR="00F023E5" w:rsidRPr="00F023E5">
        <w:rPr>
          <w:rFonts w:ascii="Segoe UI Symbol" w:hAnsi="Segoe UI Symbol" w:cs="Segoe UI Symbol"/>
          <w:sz w:val="10"/>
        </w:rPr>
        <w:t>⠀</w:t>
      </w:r>
      <w:r>
        <w:t>mengenai peraturan pengawasan</w:t>
      </w:r>
      <w:r w:rsidR="00F023E5" w:rsidRPr="00F023E5">
        <w:rPr>
          <w:rFonts w:ascii="Segoe UI Symbol" w:hAnsi="Segoe UI Symbol" w:cs="Segoe UI Symbol"/>
          <w:sz w:val="10"/>
        </w:rPr>
        <w:t>⠀</w:t>
      </w:r>
      <w:r>
        <w:t>konten dalam media</w:t>
      </w:r>
      <w:r w:rsidR="00F023E5" w:rsidRPr="00F023E5">
        <w:rPr>
          <w:rFonts w:ascii="Segoe UI Symbol" w:hAnsi="Segoe UI Symbol" w:cs="Segoe UI Symbol"/>
          <w:sz w:val="10"/>
        </w:rPr>
        <w:t>⠀</w:t>
      </w:r>
      <w:r>
        <w:t>sosial yang dapat</w:t>
      </w:r>
      <w:r w:rsidR="00F023E5" w:rsidRPr="00F023E5">
        <w:rPr>
          <w:rFonts w:ascii="Segoe UI Symbol" w:hAnsi="Segoe UI Symbol" w:cs="Segoe UI Symbol"/>
          <w:sz w:val="10"/>
        </w:rPr>
        <w:t>⠀</w:t>
      </w:r>
      <w:r>
        <w:t>dimasukkan dalam perubahan</w:t>
      </w:r>
      <w:r w:rsidR="00F023E5" w:rsidRPr="00F023E5">
        <w:rPr>
          <w:rFonts w:ascii="Segoe UI Symbol" w:hAnsi="Segoe UI Symbol" w:cs="Segoe UI Symbol"/>
          <w:sz w:val="10"/>
        </w:rPr>
        <w:t>⠀</w:t>
      </w:r>
      <w:r>
        <w:t>UU Perubahan UU</w:t>
      </w:r>
      <w:r w:rsidR="00F023E5" w:rsidRPr="00F023E5">
        <w:rPr>
          <w:rFonts w:ascii="Segoe UI Symbol" w:hAnsi="Segoe UI Symbol" w:cs="Segoe UI Symbol"/>
          <w:sz w:val="10"/>
        </w:rPr>
        <w:t>⠀</w:t>
      </w:r>
      <w:r>
        <w:t>ITE.</w:t>
      </w:r>
    </w:p>
    <w:p w14:paraId="2BBBD008" w14:textId="4175091E" w:rsidR="00110FF0" w:rsidRDefault="00110FF0" w:rsidP="00110FF0">
      <w:pPr>
        <w:pStyle w:val="BodyText"/>
        <w:spacing w:line="276" w:lineRule="auto"/>
        <w:ind w:firstLine="426"/>
      </w:pPr>
      <w:r>
        <w:t>Bagi pemerintah dalam hal ini Kementerian Komunikasi dan Informatika selaku bidang pemerintahan yang menangani bidang komunikasi, seharusnya mengadakan kebijakan yang terang dan jelas.</w:t>
      </w:r>
      <w:r w:rsidR="003246B4">
        <w:rPr>
          <w:lang w:val="id-ID"/>
        </w:rPr>
        <w:t xml:space="preserve"> </w:t>
      </w:r>
      <w:r>
        <w:t>Pembatasan dan pemutusan harus terletak pada konten bukan pada akses internet itu sendiri.</w:t>
      </w:r>
      <w:r w:rsidR="003246B4">
        <w:rPr>
          <w:lang w:val="id-ID"/>
        </w:rPr>
        <w:t xml:space="preserve"> </w:t>
      </w:r>
      <w:r>
        <w:t>Apabila ada pada keadaan demikian, pelambatan dan pemutusan pula harus jelas dinyatakan mengenai batasan waktunya, bukan pada keadaan yang tidak ditentukan jangka waktu pelambatan dan pemutusannya. Sebelum dilakukannya kebijakan tersebut juga harus diinformasikan pada pemerintah daerah setempat sehingga apabila pembatasan dan pemutusan konten bermasalah berdampak pada stabilitas internet, permasalahan tersebut dapat tertangani dengan baik sehingga tidak merugikan sistem pemerintahan yang saat ini serba elektronik</w:t>
      </w:r>
    </w:p>
    <w:p w14:paraId="2BBBD009" w14:textId="77777777" w:rsidR="003879D3" w:rsidRDefault="003879D3" w:rsidP="00985574">
      <w:pPr>
        <w:pStyle w:val="BodyText"/>
        <w:ind w:firstLine="0"/>
        <w:rPr>
          <w:b/>
        </w:rPr>
      </w:pPr>
    </w:p>
    <w:p w14:paraId="2BBBD00A" w14:textId="77777777" w:rsidR="00891BA0" w:rsidRPr="003879D3" w:rsidRDefault="00891BA0" w:rsidP="00985574">
      <w:pPr>
        <w:pStyle w:val="BodyText"/>
        <w:ind w:firstLine="0"/>
        <w:rPr>
          <w:b/>
        </w:rPr>
      </w:pPr>
      <w:r>
        <w:rPr>
          <w:b/>
          <w:lang w:val="id-ID"/>
        </w:rPr>
        <w:t>DAFTAR PUSTAKA</w:t>
      </w:r>
    </w:p>
    <w:p w14:paraId="66780335" w14:textId="203BF085" w:rsidR="00386EEA" w:rsidRPr="00386EEA" w:rsidRDefault="00386EEA" w:rsidP="00386EEA">
      <w:pPr>
        <w:widowControl w:val="0"/>
        <w:autoSpaceDE w:val="0"/>
        <w:autoSpaceDN w:val="0"/>
        <w:adjustRightInd w:val="0"/>
        <w:spacing w:before="120"/>
        <w:ind w:left="426" w:hanging="426"/>
        <w:jc w:val="both"/>
        <w:rPr>
          <w:noProof/>
          <w:szCs w:val="24"/>
        </w:rPr>
      </w:pPr>
      <w:r>
        <w:rPr>
          <w:bCs/>
          <w:lang w:val="id-ID"/>
        </w:rPr>
        <w:fldChar w:fldCharType="begin" w:fldLock="1"/>
      </w:r>
      <w:r>
        <w:rPr>
          <w:bCs/>
          <w:lang w:val="id-ID"/>
        </w:rPr>
        <w:instrText xml:space="preserve">ADDIN Mendeley Bibliography CSL_BIBLIOGRAPHY </w:instrText>
      </w:r>
      <w:r>
        <w:rPr>
          <w:bCs/>
          <w:lang w:val="id-ID"/>
        </w:rPr>
        <w:fldChar w:fldCharType="separate"/>
      </w:r>
      <w:r w:rsidRPr="00386EEA">
        <w:rPr>
          <w:noProof/>
          <w:szCs w:val="24"/>
        </w:rPr>
        <w:t xml:space="preserve">Ansori, Lutfil. 2015. “Diskresi Dan Pertanggungjawaban Pemerintah Dalam Penyelenggaraan Pemerintahan.” </w:t>
      </w:r>
      <w:r w:rsidRPr="00386EEA">
        <w:rPr>
          <w:i/>
          <w:iCs/>
          <w:noProof/>
          <w:szCs w:val="24"/>
        </w:rPr>
        <w:t>Jurnal Yuridis</w:t>
      </w:r>
      <w:r w:rsidRPr="00386EEA">
        <w:rPr>
          <w:noProof/>
          <w:szCs w:val="24"/>
        </w:rPr>
        <w:t xml:space="preserve"> 2(1).</w:t>
      </w:r>
    </w:p>
    <w:p w14:paraId="25200636"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Dola Riza. 2018. “Keputusan Tata Usaha Negara Menurut Undang-Undang Peradilan Tata Usaha Negara Dan Undang-Undang Admnistrasi Pemerintahan.” </w:t>
      </w:r>
      <w:r w:rsidRPr="00386EEA">
        <w:rPr>
          <w:i/>
          <w:iCs/>
          <w:noProof/>
          <w:szCs w:val="24"/>
        </w:rPr>
        <w:t>Jurnal Bina Mulia Hukum</w:t>
      </w:r>
      <w:r w:rsidRPr="00386EEA">
        <w:rPr>
          <w:noProof/>
          <w:szCs w:val="24"/>
        </w:rPr>
        <w:t xml:space="preserve"> 3(1):99.</w:t>
      </w:r>
    </w:p>
    <w:p w14:paraId="589B060E"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Dwiyanti, Ida Ayu Sri Intan, I. Nyoman Putu Budiartha, and I. Made Minggu Widyantara. 2021. “Akibat Hukum Tindakan Anarkis Demonstran Terhadap Perusakan Fasilitas Umum Dan Penyerangan Petugas Kepolisian (Studi Kasus Penolakan Pengesahan UU Nomor 11 Tahun 2020 Tentang Cipta Kerja).” </w:t>
      </w:r>
      <w:r w:rsidRPr="00386EEA">
        <w:rPr>
          <w:i/>
          <w:iCs/>
          <w:noProof/>
          <w:szCs w:val="24"/>
        </w:rPr>
        <w:t>Jurnal Analogi Hukum</w:t>
      </w:r>
      <w:r w:rsidRPr="00386EEA">
        <w:rPr>
          <w:noProof/>
          <w:szCs w:val="24"/>
        </w:rPr>
        <w:t xml:space="preserve"> 3(2):251–55. doi: 10.22225/ah.3.2.2021.251-255.</w:t>
      </w:r>
    </w:p>
    <w:p w14:paraId="4E442904"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Ekasari, Luh Putu Happy. 2019. “Kekuatan Putusan Pengadilan Tata Usaha Negara Yang Berkekuatan Hukum Tetap Terhadap Pembatalan Sertifikat Hak Milik Atas Tanah Melalui Kewenangan Kepala Kantor Pertanahan.” </w:t>
      </w:r>
      <w:r w:rsidRPr="00386EEA">
        <w:rPr>
          <w:i/>
          <w:iCs/>
          <w:noProof/>
          <w:szCs w:val="24"/>
        </w:rPr>
        <w:t>Jurnal Hukum Prasada</w:t>
      </w:r>
      <w:r w:rsidRPr="00386EEA">
        <w:rPr>
          <w:noProof/>
          <w:szCs w:val="24"/>
        </w:rPr>
        <w:t xml:space="preserve"> 6(1):22–35.</w:t>
      </w:r>
    </w:p>
    <w:p w14:paraId="27E667CE"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Erliyanna, Anna. 2005. </w:t>
      </w:r>
      <w:r w:rsidRPr="00386EEA">
        <w:rPr>
          <w:i/>
          <w:iCs/>
          <w:noProof/>
          <w:szCs w:val="24"/>
        </w:rPr>
        <w:t>Keputusan Presiden, Analisis Keppres RI 1987-1998</w:t>
      </w:r>
      <w:r w:rsidRPr="00386EEA">
        <w:rPr>
          <w:noProof/>
          <w:szCs w:val="24"/>
        </w:rPr>
        <w:t>. Jakarta: Program Pasca Sarjana Fakultas Hukum Universitas Indonesia.</w:t>
      </w:r>
    </w:p>
    <w:p w14:paraId="4D290C26"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Gandara, Moh. 2020. “Kewenangan Atribusi, Delegasi Dan Mandat.” </w:t>
      </w:r>
      <w:r w:rsidRPr="00386EEA">
        <w:rPr>
          <w:i/>
          <w:iCs/>
          <w:noProof/>
          <w:szCs w:val="24"/>
        </w:rPr>
        <w:t>Khazanah Hukum</w:t>
      </w:r>
      <w:r w:rsidRPr="00386EEA">
        <w:rPr>
          <w:noProof/>
          <w:szCs w:val="24"/>
        </w:rPr>
        <w:t xml:space="preserve"> 2(3):92–99. doi: 10.15575/kh.v2i3.8187.</w:t>
      </w:r>
    </w:p>
    <w:p w14:paraId="3AC3DE21"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lastRenderedPageBreak/>
        <w:t xml:space="preserve">Gurr, Ted Robert. 1970. </w:t>
      </w:r>
      <w:r w:rsidRPr="00386EEA">
        <w:rPr>
          <w:i/>
          <w:iCs/>
          <w:noProof/>
          <w:szCs w:val="24"/>
        </w:rPr>
        <w:t>Why Men Rebel</w:t>
      </w:r>
      <w:r w:rsidRPr="00386EEA">
        <w:rPr>
          <w:noProof/>
          <w:szCs w:val="24"/>
        </w:rPr>
        <w:t>. Princeton: Princeton University Press.</w:t>
      </w:r>
    </w:p>
    <w:p w14:paraId="072D670B"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Hasse, J. 2012. “Anarkisme Demonstrasi Mahasiswa : Studi Kasus Pada Universitas Islam Negeri Alauddin Makassar.” 49–70.</w:t>
      </w:r>
    </w:p>
    <w:p w14:paraId="73D6B64F"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Koentjoro, Diana Halim. 2004. </w:t>
      </w:r>
      <w:r w:rsidRPr="00386EEA">
        <w:rPr>
          <w:i/>
          <w:iCs/>
          <w:noProof/>
          <w:szCs w:val="24"/>
        </w:rPr>
        <w:t>Koentjoro, Diana Halim</w:t>
      </w:r>
      <w:r w:rsidRPr="00386EEA">
        <w:rPr>
          <w:noProof/>
          <w:szCs w:val="24"/>
        </w:rPr>
        <w:t>. Bogor: Ghalia Indonesia.</w:t>
      </w:r>
    </w:p>
    <w:p w14:paraId="0F1CE013"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Kominfo. 2019a. “Layanan Data Internet Di Jayapura Dibuka Secara Bertahap.” Retrieved November 19, 2021 (https://www.kominfo.go.id/content/detail/21480/siaran-pers-no-181hmkominfo092019-tentang-layanan-data-internet-di-jayapura-dibuka-secara-bertahap/0/siaran_pers).</w:t>
      </w:r>
    </w:p>
    <w:p w14:paraId="61CCF79E"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Kominfo. 2019b. “Pelambatan Akses Di Beberapa Wilayah Papua Barat Dan Papua.” Retrieved November 19, 2021 (https://kominfo.go.id/content/detail/20787/siaran-pers-no-154hmkominfo082019-tentang-pelambatan-akses-di-beberapa-wilayah-papua-barat-dan-papua/0/siaran_pers).</w:t>
      </w:r>
    </w:p>
    <w:p w14:paraId="0F444384"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Kominfo. 2019c. “Pembatasan Layanan Data Di Wamena.” Retrieved November 19, 2021 (https://kominfo.go.id/content/detail/21719/siaran-pers-no-187hmkominfo092019-tentang-pembatasan-layanan-data-di-wamena/0/siaran_pers).</w:t>
      </w:r>
    </w:p>
    <w:p w14:paraId="48DECDA2"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Kominfo. 2019d. “Pemblokiran Layanan Data Di Papua Dan Papua Barat.” Retrieved November 19, 2021 (https://www.kominfo.go.id/content/detail/20821/siaran-pers-no-155hmkominfo082019-tentang-pemblokiran-layanan-data-di-papua-dan-papua-barat/0/siaran_pers).</w:t>
      </w:r>
    </w:p>
    <w:p w14:paraId="26839FE9"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Kominfo. 2019e. “Pemerintah Secara Bertahap Buka Blokir Layanan Data Di Papua Dan Papua Barat.” Retrieved (https://www.kominfo.go.id/content/detail/21125/siaran-pers-no-170hmkominfo092019-tentang-pemerintah-secara-bertahap-buka-blokir-layanan-data-di-papua-dan-papua-barat/0/siaran_pers).</w:t>
      </w:r>
    </w:p>
    <w:p w14:paraId="229A823E"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Kominfo. 2019f. “Siaran Pers No. 159/HM/KOMINFO/08/2019.” Retrieved November 19, 2021 (https://kominfo.go.id/content/detail/20860/siaran-pers-no).</w:t>
      </w:r>
    </w:p>
    <w:p w14:paraId="1C833AC6"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Kominfo. 2021. “Layanan Data Wamena Kembali Dibuka, Layanan Telekomunikasi Di Seluruh Papua Kembali Normal.” Retrieved (https://kominfo.go.id/content/detail/21806/siaran-pers-no-190hmkominfo092019-tentang-layanan-data-wamena-kembali-dibuka-layanan-telekomunikasi-di-seluruh-papua-kembali-normal/0/siaran_pers).</w:t>
      </w:r>
    </w:p>
    <w:p w14:paraId="717284E2"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Manan, Bagir, and Kuntana Magnar. 1997. </w:t>
      </w:r>
      <w:r w:rsidRPr="00386EEA">
        <w:rPr>
          <w:i/>
          <w:iCs/>
          <w:noProof/>
          <w:szCs w:val="24"/>
        </w:rPr>
        <w:t xml:space="preserve">Hukum Dan Peraturan Kebijaksanaan (Beleidsregel) Pada </w:t>
      </w:r>
      <w:r w:rsidRPr="00386EEA">
        <w:rPr>
          <w:i/>
          <w:iCs/>
          <w:noProof/>
          <w:szCs w:val="24"/>
        </w:rPr>
        <w:lastRenderedPageBreak/>
        <w:t>Pemerintahan Daerah</w:t>
      </w:r>
      <w:r w:rsidRPr="00386EEA">
        <w:rPr>
          <w:noProof/>
          <w:szCs w:val="24"/>
        </w:rPr>
        <w:t>. Bandung: Alumni.</w:t>
      </w:r>
    </w:p>
    <w:p w14:paraId="5160D2D4"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Marbun, S. F., and Moh. Mahfud M.D. 2006. </w:t>
      </w:r>
      <w:r w:rsidRPr="00386EEA">
        <w:rPr>
          <w:i/>
          <w:iCs/>
          <w:noProof/>
          <w:szCs w:val="24"/>
        </w:rPr>
        <w:t>Pokok-Pokok Hukum Administrasi Negara</w:t>
      </w:r>
      <w:r w:rsidRPr="00386EEA">
        <w:rPr>
          <w:noProof/>
          <w:szCs w:val="24"/>
        </w:rPr>
        <w:t>. Yogyakarta: Liberty.</w:t>
      </w:r>
    </w:p>
    <w:p w14:paraId="0A84EB42"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Marbun SF, Dkk. 2001. </w:t>
      </w:r>
      <w:r w:rsidRPr="00386EEA">
        <w:rPr>
          <w:i/>
          <w:iCs/>
          <w:noProof/>
          <w:szCs w:val="24"/>
        </w:rPr>
        <w:t>Dimensi-Dimensi Pemikiran Hukum Administrasi Negara</w:t>
      </w:r>
      <w:r w:rsidRPr="00386EEA">
        <w:rPr>
          <w:noProof/>
          <w:szCs w:val="24"/>
        </w:rPr>
        <w:t>. Yogyakarta: UII Press.</w:t>
      </w:r>
    </w:p>
    <w:p w14:paraId="2841E718"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Mertokusumo, Sudikno. 2005. </w:t>
      </w:r>
      <w:r w:rsidRPr="00386EEA">
        <w:rPr>
          <w:i/>
          <w:iCs/>
          <w:noProof/>
          <w:szCs w:val="24"/>
        </w:rPr>
        <w:t>Mengenal Hukum; Suatu Pengantar</w:t>
      </w:r>
      <w:r w:rsidRPr="00386EEA">
        <w:rPr>
          <w:noProof/>
          <w:szCs w:val="24"/>
        </w:rPr>
        <w:t>. Yogyakarta: Liberty.</w:t>
      </w:r>
    </w:p>
    <w:p w14:paraId="034B4C54"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Muchsin. 2009. </w:t>
      </w:r>
      <w:r w:rsidRPr="00386EEA">
        <w:rPr>
          <w:i/>
          <w:iCs/>
          <w:noProof/>
          <w:szCs w:val="24"/>
        </w:rPr>
        <w:t>Fungsi, Tugas Dan Wewenang Ombudsman Menurut Undang-Undang Nomor 37 Tahun 2008</w:t>
      </w:r>
      <w:r w:rsidRPr="00386EEA">
        <w:rPr>
          <w:noProof/>
          <w:szCs w:val="24"/>
        </w:rPr>
        <w:t>. Varia Peradilan.</w:t>
      </w:r>
    </w:p>
    <w:p w14:paraId="7ABBE65D"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Mustamu, Julista. 2011. “Diskresi Dan Tanggungjawab Administrasi Pemerintahan.” </w:t>
      </w:r>
      <w:r w:rsidRPr="00386EEA">
        <w:rPr>
          <w:i/>
          <w:iCs/>
          <w:noProof/>
          <w:szCs w:val="24"/>
        </w:rPr>
        <w:t>Jurnal Sasi</w:t>
      </w:r>
      <w:r w:rsidRPr="00386EEA">
        <w:rPr>
          <w:noProof/>
          <w:szCs w:val="24"/>
        </w:rPr>
        <w:t xml:space="preserve"> 17(02).</w:t>
      </w:r>
    </w:p>
    <w:p w14:paraId="1581724E"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Nuswanto, Sidik Kahono Muhammad Junaidi A. Heru. 2020. “TINJAUAN YURIDIS TERHADAP KETENTUAN ASAS CONTRIUS ACTUS MENURUT UNDANG-UNDANG NOMOR 16 TAHUN 2017 TENTANG PENETAPAN PERATURAN PEMERINTAH PENGGANTI UNDANG-UNDANG NOMOR 2 TAHUN 2017 TENTANG PERUBAHAN ATAS UNDANG-UNDANG NOMOR 17 TAHUN 2013 TENTANG ORGANISASI.” </w:t>
      </w:r>
      <w:r w:rsidRPr="00386EEA">
        <w:rPr>
          <w:i/>
          <w:iCs/>
          <w:noProof/>
          <w:szCs w:val="24"/>
        </w:rPr>
        <w:t>Semarang Law Review</w:t>
      </w:r>
      <w:r w:rsidRPr="00386EEA">
        <w:rPr>
          <w:noProof/>
          <w:szCs w:val="24"/>
        </w:rPr>
        <w:t xml:space="preserve"> 1(1):89–103.</w:t>
      </w:r>
    </w:p>
    <w:p w14:paraId="220ACFC3"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Patrika, Kertha. 2013. “Pengaturan Hak Menyatakan Pendapat Di Muka Umum Secara Bebas Dan Bertanggung Jawab.” </w:t>
      </w:r>
      <w:r w:rsidRPr="00386EEA">
        <w:rPr>
          <w:i/>
          <w:iCs/>
          <w:noProof/>
          <w:szCs w:val="24"/>
        </w:rPr>
        <w:t>Udayana Networking</w:t>
      </w:r>
      <w:r w:rsidRPr="00386EEA">
        <w:rPr>
          <w:noProof/>
          <w:szCs w:val="24"/>
        </w:rPr>
        <w:t xml:space="preserve"> 38(1).</w:t>
      </w:r>
    </w:p>
    <w:p w14:paraId="13D132E0"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Ridwan, H. R. 2009. </w:t>
      </w:r>
      <w:r w:rsidRPr="00386EEA">
        <w:rPr>
          <w:i/>
          <w:iCs/>
          <w:noProof/>
          <w:szCs w:val="24"/>
        </w:rPr>
        <w:t>Tiga Dimensi Hukum Administrasi Dan Peradilan Administrasi</w:t>
      </w:r>
      <w:r w:rsidRPr="00386EEA">
        <w:rPr>
          <w:noProof/>
          <w:szCs w:val="24"/>
        </w:rPr>
        <w:t>. Yogyakarta: FH UII Press.</w:t>
      </w:r>
    </w:p>
    <w:p w14:paraId="5B997658"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Ridwan, H. R. 2011. </w:t>
      </w:r>
      <w:r w:rsidRPr="00386EEA">
        <w:rPr>
          <w:i/>
          <w:iCs/>
          <w:noProof/>
          <w:szCs w:val="24"/>
        </w:rPr>
        <w:t>Hukum Administrasi Negara Edisi Revisi</w:t>
      </w:r>
      <w:r w:rsidRPr="00386EEA">
        <w:rPr>
          <w:noProof/>
          <w:szCs w:val="24"/>
        </w:rPr>
        <w:t>. Jakarta: Raja Grafindo Persada.</w:t>
      </w:r>
    </w:p>
    <w:p w14:paraId="295DE5F0"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Ridwan, H. R. 2013. </w:t>
      </w:r>
      <w:r w:rsidRPr="00386EEA">
        <w:rPr>
          <w:i/>
          <w:iCs/>
          <w:noProof/>
          <w:szCs w:val="24"/>
        </w:rPr>
        <w:t>Hukum Administrasi Negara</w:t>
      </w:r>
      <w:r w:rsidRPr="00386EEA">
        <w:rPr>
          <w:noProof/>
          <w:szCs w:val="24"/>
        </w:rPr>
        <w:t>. Jakarta: Raja Grafindo Persada.</w:t>
      </w:r>
    </w:p>
    <w:p w14:paraId="124AE51B"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Ridwan, H. R. 2022. </w:t>
      </w:r>
      <w:r w:rsidRPr="00386EEA">
        <w:rPr>
          <w:i/>
          <w:iCs/>
          <w:noProof/>
          <w:szCs w:val="24"/>
        </w:rPr>
        <w:t>Hukum Administrasi Negara</w:t>
      </w:r>
      <w:r w:rsidRPr="00386EEA">
        <w:rPr>
          <w:noProof/>
          <w:szCs w:val="24"/>
        </w:rPr>
        <w:t>. Yogyakarta: UII Press.</w:t>
      </w:r>
    </w:p>
    <w:p w14:paraId="5E440A22"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Ridwan, Despan Heryansyah, and Dian Kus Pratiwi. 2018. “Perluasan Kompetensi Absolut Pengadilan Tata Usaha Negara Dalam Undang-Undang Administrasi Pemerintahan.” </w:t>
      </w:r>
      <w:r w:rsidRPr="00386EEA">
        <w:rPr>
          <w:i/>
          <w:iCs/>
          <w:noProof/>
          <w:szCs w:val="24"/>
        </w:rPr>
        <w:t>Jurnal Hukum Ius Quia Iustum</w:t>
      </w:r>
      <w:r w:rsidRPr="00386EEA">
        <w:rPr>
          <w:noProof/>
          <w:szCs w:val="24"/>
        </w:rPr>
        <w:t xml:space="preserve"> 339–58. doi: 10.20885/iustum.vol25.iss2.art7.</w:t>
      </w:r>
    </w:p>
    <w:p w14:paraId="7345A592"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Santoso, Thomas. 2002. </w:t>
      </w:r>
      <w:r w:rsidRPr="00386EEA">
        <w:rPr>
          <w:i/>
          <w:iCs/>
          <w:noProof/>
          <w:szCs w:val="24"/>
        </w:rPr>
        <w:t>Kekerasan Agama Tanpa Agama</w:t>
      </w:r>
      <w:r w:rsidRPr="00386EEA">
        <w:rPr>
          <w:noProof/>
          <w:szCs w:val="24"/>
        </w:rPr>
        <w:t>. Jakarta: Pustaka Utan Kayu.</w:t>
      </w:r>
    </w:p>
    <w:p w14:paraId="51EDCF78"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Simatupang, Dian Puji N. 2020.“Undang Undang Administrasi Pemerintahan Dan Diskresi Yg Akuntabel.”</w:t>
      </w:r>
    </w:p>
    <w:p w14:paraId="2B3D0B22"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Simorangkir, JCT., and Dkk. 2008. </w:t>
      </w:r>
      <w:r w:rsidRPr="00386EEA">
        <w:rPr>
          <w:i/>
          <w:iCs/>
          <w:noProof/>
          <w:szCs w:val="24"/>
        </w:rPr>
        <w:t>Kamus Hukum</w:t>
      </w:r>
      <w:r w:rsidRPr="00386EEA">
        <w:rPr>
          <w:noProof/>
          <w:szCs w:val="24"/>
        </w:rPr>
        <w:t>. Jakarta: Sinar Grafika.</w:t>
      </w:r>
    </w:p>
    <w:p w14:paraId="5FE0D757" w14:textId="77777777" w:rsidR="00386EEA" w:rsidRPr="00386EEA" w:rsidRDefault="00386EEA" w:rsidP="00386EEA">
      <w:pPr>
        <w:widowControl w:val="0"/>
        <w:autoSpaceDE w:val="0"/>
        <w:autoSpaceDN w:val="0"/>
        <w:adjustRightInd w:val="0"/>
        <w:spacing w:before="120"/>
        <w:ind w:left="426" w:hanging="426"/>
        <w:jc w:val="both"/>
        <w:rPr>
          <w:noProof/>
          <w:szCs w:val="24"/>
        </w:rPr>
      </w:pPr>
      <w:r w:rsidRPr="00386EEA">
        <w:rPr>
          <w:noProof/>
          <w:szCs w:val="24"/>
        </w:rPr>
        <w:t xml:space="preserve">Soetami, A. Siti. 2000. </w:t>
      </w:r>
      <w:r w:rsidRPr="00386EEA">
        <w:rPr>
          <w:i/>
          <w:iCs/>
          <w:noProof/>
          <w:szCs w:val="24"/>
        </w:rPr>
        <w:t>Hukum Administrasi Negara</w:t>
      </w:r>
      <w:r w:rsidRPr="00386EEA">
        <w:rPr>
          <w:noProof/>
          <w:szCs w:val="24"/>
        </w:rPr>
        <w:t xml:space="preserve">. Semarang: Badan Penerbit Universitas Negeri </w:t>
      </w:r>
      <w:r w:rsidRPr="00386EEA">
        <w:rPr>
          <w:noProof/>
          <w:szCs w:val="24"/>
        </w:rPr>
        <w:lastRenderedPageBreak/>
        <w:t>Diponegoro.</w:t>
      </w:r>
    </w:p>
    <w:p w14:paraId="4FB20317" w14:textId="77777777" w:rsidR="00386EEA" w:rsidRPr="00386EEA" w:rsidRDefault="00386EEA" w:rsidP="00386EEA">
      <w:pPr>
        <w:widowControl w:val="0"/>
        <w:autoSpaceDE w:val="0"/>
        <w:autoSpaceDN w:val="0"/>
        <w:adjustRightInd w:val="0"/>
        <w:spacing w:before="120"/>
        <w:ind w:left="426" w:hanging="426"/>
        <w:jc w:val="both"/>
        <w:rPr>
          <w:noProof/>
        </w:rPr>
      </w:pPr>
      <w:r w:rsidRPr="00386EEA">
        <w:rPr>
          <w:noProof/>
          <w:szCs w:val="24"/>
        </w:rPr>
        <w:t xml:space="preserve">Wahyudi, Ari. 2021. “Eksekutorial Putusan PTUN Sebagai Lembaga Yudikatif.” </w:t>
      </w:r>
      <w:r w:rsidRPr="00386EEA">
        <w:rPr>
          <w:i/>
          <w:iCs/>
          <w:noProof/>
          <w:szCs w:val="24"/>
        </w:rPr>
        <w:t>Politea : Jurnal Politik Islam</w:t>
      </w:r>
      <w:r w:rsidRPr="00386EEA">
        <w:rPr>
          <w:noProof/>
          <w:szCs w:val="24"/>
        </w:rPr>
        <w:t xml:space="preserve"> 4(1):121–45. doi: 10.20414/politea.v4i1.3491.</w:t>
      </w:r>
    </w:p>
    <w:p w14:paraId="2BBBD01D" w14:textId="4FE1B079" w:rsidR="00002C5D" w:rsidRPr="00002C5D" w:rsidRDefault="00386EEA" w:rsidP="003B2088">
      <w:pPr>
        <w:pStyle w:val="DaftarPustaka"/>
        <w:spacing w:after="0"/>
        <w:ind w:left="0" w:firstLine="0"/>
        <w:rPr>
          <w:bCs/>
          <w:lang w:val="id-ID"/>
        </w:rPr>
      </w:pPr>
      <w:r>
        <w:rPr>
          <w:bCs/>
          <w:lang w:val="id-ID"/>
        </w:rPr>
        <w:fldChar w:fldCharType="end"/>
      </w:r>
    </w:p>
    <w:p w14:paraId="2BBBD01E" w14:textId="77777777" w:rsidR="00891BA0" w:rsidRPr="00891BA0" w:rsidRDefault="00891BA0" w:rsidP="001D2F56">
      <w:pPr>
        <w:pStyle w:val="DaftarPustaka"/>
        <w:rPr>
          <w:b/>
          <w:lang w:val="id-ID"/>
        </w:rPr>
      </w:pPr>
    </w:p>
    <w:sectPr w:rsidR="00891BA0" w:rsidRPr="00891BA0"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2D8E79" w14:textId="77777777" w:rsidR="007821FD" w:rsidRDefault="007821FD" w:rsidP="003D7F74">
      <w:r>
        <w:separator/>
      </w:r>
    </w:p>
  </w:endnote>
  <w:endnote w:type="continuationSeparator" w:id="0">
    <w:p w14:paraId="07274060" w14:textId="77777777" w:rsidR="007821FD" w:rsidRDefault="007821FD"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BD027" w14:textId="74B348D4" w:rsidR="008157C4" w:rsidRDefault="009739E5">
    <w:pPr>
      <w:pStyle w:val="Footer"/>
    </w:pPr>
    <w:r>
      <w:fldChar w:fldCharType="begin"/>
    </w:r>
    <w:r w:rsidR="008157C4">
      <w:instrText xml:space="preserve"> PAGE   \* MERGEFORMAT </w:instrText>
    </w:r>
    <w:r>
      <w:fldChar w:fldCharType="separate"/>
    </w:r>
    <w:r w:rsidR="00084D24">
      <w:rPr>
        <w:noProof/>
      </w:rPr>
      <w:t>8</w:t>
    </w:r>
    <w:r>
      <w:fldChar w:fldCharType="end"/>
    </w:r>
  </w:p>
  <w:p w14:paraId="2BBBD028" w14:textId="77777777" w:rsidR="008157C4" w:rsidRDefault="008157C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BD029" w14:textId="5304005D" w:rsidR="00B84020" w:rsidRDefault="009739E5">
    <w:pPr>
      <w:pStyle w:val="Footer"/>
    </w:pPr>
    <w:r>
      <w:fldChar w:fldCharType="begin"/>
    </w:r>
    <w:r w:rsidR="00693B10">
      <w:instrText xml:space="preserve"> PAGE   \* MERGEFORMAT </w:instrText>
    </w:r>
    <w:r>
      <w:fldChar w:fldCharType="separate"/>
    </w:r>
    <w:r w:rsidR="00084D24">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382B61" w14:textId="77777777" w:rsidR="007821FD" w:rsidRDefault="007821FD" w:rsidP="003D7F74">
      <w:r>
        <w:separator/>
      </w:r>
    </w:p>
  </w:footnote>
  <w:footnote w:type="continuationSeparator" w:id="0">
    <w:p w14:paraId="144019F1" w14:textId="77777777" w:rsidR="007821FD" w:rsidRDefault="007821FD"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BD025" w14:textId="77777777" w:rsidR="003904DD" w:rsidRPr="003904DD" w:rsidRDefault="00821DE1">
    <w:pPr>
      <w:pStyle w:val="Header"/>
      <w:rPr>
        <w:lang w:val="id-ID"/>
      </w:rPr>
    </w:pPr>
    <w:r>
      <w:t>Jurnal Hukum: Novum</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BD026" w14:textId="77777777" w:rsidR="003D7F74" w:rsidRPr="003A2B7C" w:rsidRDefault="00320825" w:rsidP="003904DD">
    <w:pPr>
      <w:pStyle w:val="Header"/>
      <w:rPr>
        <w:iCs/>
      </w:rPr>
    </w:pPr>
    <w:r>
      <w:rPr>
        <w:iCs/>
      </w:rPr>
      <w:t>Analisis Yuridis Putusan Pengadilan</w:t>
    </w:r>
    <w:r w:rsidR="003A2B7C">
      <w:rPr>
        <w:iCs/>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636DC"/>
    <w:multiLevelType w:val="hybridMultilevel"/>
    <w:tmpl w:val="B396FFFC"/>
    <w:lvl w:ilvl="0" w:tplc="0C00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2A5659"/>
    <w:multiLevelType w:val="hybridMultilevel"/>
    <w:tmpl w:val="3E4E819E"/>
    <w:lvl w:ilvl="0" w:tplc="5BE6EF70">
      <w:start w:val="1"/>
      <w:numFmt w:val="decimal"/>
      <w:lvlText w:val="(%1)"/>
      <w:lvlJc w:val="left"/>
      <w:pPr>
        <w:ind w:left="1146" w:hanging="360"/>
      </w:pPr>
      <w:rPr>
        <w:rFonts w:hint="default"/>
      </w:rPr>
    </w:lvl>
    <w:lvl w:ilvl="1" w:tplc="0C000019" w:tentative="1">
      <w:start w:val="1"/>
      <w:numFmt w:val="lowerLetter"/>
      <w:lvlText w:val="%2."/>
      <w:lvlJc w:val="left"/>
      <w:pPr>
        <w:ind w:left="1866" w:hanging="360"/>
      </w:pPr>
    </w:lvl>
    <w:lvl w:ilvl="2" w:tplc="0C00001B" w:tentative="1">
      <w:start w:val="1"/>
      <w:numFmt w:val="lowerRoman"/>
      <w:lvlText w:val="%3."/>
      <w:lvlJc w:val="right"/>
      <w:pPr>
        <w:ind w:left="2586" w:hanging="180"/>
      </w:pPr>
    </w:lvl>
    <w:lvl w:ilvl="3" w:tplc="0C00000F" w:tentative="1">
      <w:start w:val="1"/>
      <w:numFmt w:val="decimal"/>
      <w:lvlText w:val="%4."/>
      <w:lvlJc w:val="left"/>
      <w:pPr>
        <w:ind w:left="3306" w:hanging="360"/>
      </w:pPr>
    </w:lvl>
    <w:lvl w:ilvl="4" w:tplc="0C000019" w:tentative="1">
      <w:start w:val="1"/>
      <w:numFmt w:val="lowerLetter"/>
      <w:lvlText w:val="%5."/>
      <w:lvlJc w:val="left"/>
      <w:pPr>
        <w:ind w:left="4026" w:hanging="360"/>
      </w:pPr>
    </w:lvl>
    <w:lvl w:ilvl="5" w:tplc="0C00001B" w:tentative="1">
      <w:start w:val="1"/>
      <w:numFmt w:val="lowerRoman"/>
      <w:lvlText w:val="%6."/>
      <w:lvlJc w:val="right"/>
      <w:pPr>
        <w:ind w:left="4746" w:hanging="180"/>
      </w:pPr>
    </w:lvl>
    <w:lvl w:ilvl="6" w:tplc="0C00000F" w:tentative="1">
      <w:start w:val="1"/>
      <w:numFmt w:val="decimal"/>
      <w:lvlText w:val="%7."/>
      <w:lvlJc w:val="left"/>
      <w:pPr>
        <w:ind w:left="5466" w:hanging="360"/>
      </w:pPr>
    </w:lvl>
    <w:lvl w:ilvl="7" w:tplc="0C000019" w:tentative="1">
      <w:start w:val="1"/>
      <w:numFmt w:val="lowerLetter"/>
      <w:lvlText w:val="%8."/>
      <w:lvlJc w:val="left"/>
      <w:pPr>
        <w:ind w:left="6186" w:hanging="360"/>
      </w:pPr>
    </w:lvl>
    <w:lvl w:ilvl="8" w:tplc="0C00001B" w:tentative="1">
      <w:start w:val="1"/>
      <w:numFmt w:val="lowerRoman"/>
      <w:lvlText w:val="%9."/>
      <w:lvlJc w:val="right"/>
      <w:pPr>
        <w:ind w:left="6906" w:hanging="180"/>
      </w:pPr>
    </w:lvl>
  </w:abstractNum>
  <w:abstractNum w:abstractNumId="2" w15:restartNumberingAfterBreak="0">
    <w:nsid w:val="0DC90248"/>
    <w:multiLevelType w:val="multilevel"/>
    <w:tmpl w:val="44CE114E"/>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11D7236A"/>
    <w:multiLevelType w:val="multilevel"/>
    <w:tmpl w:val="C5224F64"/>
    <w:lvl w:ilvl="0">
      <w:start w:val="1"/>
      <w:numFmt w:val="upperRoman"/>
      <w:lvlText w:val="%1)"/>
      <w:lvlJc w:val="righ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4" w15:restartNumberingAfterBreak="0">
    <w:nsid w:val="12A5717B"/>
    <w:multiLevelType w:val="hybridMultilevel"/>
    <w:tmpl w:val="C2B2C1CE"/>
    <w:lvl w:ilvl="0" w:tplc="0C00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7CE6C52"/>
    <w:multiLevelType w:val="multilevel"/>
    <w:tmpl w:val="830CF168"/>
    <w:lvl w:ilvl="0">
      <w:start w:val="1"/>
      <w:numFmt w:val="upperRoman"/>
      <w:lvlText w:val="%1)"/>
      <w:lvlJc w:val="right"/>
      <w:pPr>
        <w:ind w:left="2160" w:hanging="360"/>
      </w:pPr>
      <w:rPr>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 w15:restartNumberingAfterBreak="0">
    <w:nsid w:val="184F42DD"/>
    <w:multiLevelType w:val="hybridMultilevel"/>
    <w:tmpl w:val="B624FE50"/>
    <w:lvl w:ilvl="0" w:tplc="0C000019">
      <w:start w:val="1"/>
      <w:numFmt w:val="lowerLetter"/>
      <w:lvlText w:val="%1."/>
      <w:lvlJc w:val="left"/>
      <w:pPr>
        <w:ind w:left="1430" w:hanging="360"/>
      </w:pPr>
    </w:lvl>
    <w:lvl w:ilvl="1" w:tplc="0C000019">
      <w:start w:val="1"/>
      <w:numFmt w:val="lowerLetter"/>
      <w:lvlText w:val="%2."/>
      <w:lvlJc w:val="left"/>
      <w:pPr>
        <w:ind w:left="2150" w:hanging="360"/>
      </w:pPr>
    </w:lvl>
    <w:lvl w:ilvl="2" w:tplc="0C00001B" w:tentative="1">
      <w:start w:val="1"/>
      <w:numFmt w:val="lowerRoman"/>
      <w:lvlText w:val="%3."/>
      <w:lvlJc w:val="right"/>
      <w:pPr>
        <w:ind w:left="2870" w:hanging="180"/>
      </w:pPr>
    </w:lvl>
    <w:lvl w:ilvl="3" w:tplc="0C00000F" w:tentative="1">
      <w:start w:val="1"/>
      <w:numFmt w:val="decimal"/>
      <w:lvlText w:val="%4."/>
      <w:lvlJc w:val="left"/>
      <w:pPr>
        <w:ind w:left="3590" w:hanging="360"/>
      </w:pPr>
    </w:lvl>
    <w:lvl w:ilvl="4" w:tplc="0C000019" w:tentative="1">
      <w:start w:val="1"/>
      <w:numFmt w:val="lowerLetter"/>
      <w:lvlText w:val="%5."/>
      <w:lvlJc w:val="left"/>
      <w:pPr>
        <w:ind w:left="4310" w:hanging="360"/>
      </w:pPr>
    </w:lvl>
    <w:lvl w:ilvl="5" w:tplc="0C00001B" w:tentative="1">
      <w:start w:val="1"/>
      <w:numFmt w:val="lowerRoman"/>
      <w:lvlText w:val="%6."/>
      <w:lvlJc w:val="right"/>
      <w:pPr>
        <w:ind w:left="5030" w:hanging="180"/>
      </w:pPr>
    </w:lvl>
    <w:lvl w:ilvl="6" w:tplc="0C00000F" w:tentative="1">
      <w:start w:val="1"/>
      <w:numFmt w:val="decimal"/>
      <w:lvlText w:val="%7."/>
      <w:lvlJc w:val="left"/>
      <w:pPr>
        <w:ind w:left="5750" w:hanging="360"/>
      </w:pPr>
    </w:lvl>
    <w:lvl w:ilvl="7" w:tplc="0C000019" w:tentative="1">
      <w:start w:val="1"/>
      <w:numFmt w:val="lowerLetter"/>
      <w:lvlText w:val="%8."/>
      <w:lvlJc w:val="left"/>
      <w:pPr>
        <w:ind w:left="6470" w:hanging="360"/>
      </w:pPr>
    </w:lvl>
    <w:lvl w:ilvl="8" w:tplc="0C00001B" w:tentative="1">
      <w:start w:val="1"/>
      <w:numFmt w:val="lowerRoman"/>
      <w:lvlText w:val="%9."/>
      <w:lvlJc w:val="right"/>
      <w:pPr>
        <w:ind w:left="7190" w:hanging="180"/>
      </w:pPr>
    </w:lvl>
  </w:abstractNum>
  <w:abstractNum w:abstractNumId="7" w15:restartNumberingAfterBreak="0">
    <w:nsid w:val="1A137447"/>
    <w:multiLevelType w:val="multilevel"/>
    <w:tmpl w:val="0CA6B8BA"/>
    <w:lvl w:ilvl="0">
      <w:start w:val="1"/>
      <w:numFmt w:val="decimal"/>
      <w:lvlText w:val="(%1)"/>
      <w:lvlJc w:val="left"/>
      <w:pPr>
        <w:ind w:left="2160" w:hanging="360"/>
      </w:pPr>
      <w:rPr>
        <w:rFonts w:hint="default"/>
        <w:u w:val="none"/>
      </w:rPr>
    </w:lvl>
    <w:lvl w:ilvl="1">
      <w:start w:val="1"/>
      <w:numFmt w:val="upperLetter"/>
      <w:lvlText w:val="%2."/>
      <w:lvlJc w:val="lef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decimal"/>
      <w:lvlText w:val="(%5)"/>
      <w:lvlJc w:val="left"/>
      <w:pPr>
        <w:ind w:left="5040" w:hanging="360"/>
      </w:pPr>
      <w:rPr>
        <w:u w:val="none"/>
      </w:rPr>
    </w:lvl>
    <w:lvl w:ilvl="5">
      <w:start w:val="1"/>
      <w:numFmt w:val="lowerLetter"/>
      <w:lvlText w:val="(%6)"/>
      <w:lvlJc w:val="left"/>
      <w:pPr>
        <w:ind w:left="5760" w:hanging="360"/>
      </w:pPr>
      <w:rPr>
        <w:u w:val="none"/>
      </w:rPr>
    </w:lvl>
    <w:lvl w:ilvl="6">
      <w:start w:val="1"/>
      <w:numFmt w:val="lowerRoman"/>
      <w:lvlText w:val="(%7)"/>
      <w:lvlJc w:val="righ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1A1E1ACC"/>
    <w:multiLevelType w:val="multilevel"/>
    <w:tmpl w:val="36E69AB2"/>
    <w:lvl w:ilvl="0">
      <w:start w:val="1"/>
      <w:numFmt w:val="upperRoman"/>
      <w:suff w:val="nothing"/>
      <w:lvlText w:val="BAB %1 "/>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ind w:left="720" w:hanging="360"/>
      </w:pPr>
      <w:rPr>
        <w:rFonts w:hint="default"/>
      </w:rPr>
    </w:lvl>
    <w:lvl w:ilvl="2">
      <w:start w:val="1"/>
      <w:numFmt w:val="decimal"/>
      <w:lvlText w:val="%3."/>
      <w:lvlJc w:val="left"/>
      <w:pPr>
        <w:ind w:left="1080" w:hanging="360"/>
      </w:pPr>
    </w:lvl>
    <w:lvl w:ilvl="3">
      <w:start w:val="1"/>
      <w:numFmt w:val="lowerLetter"/>
      <w:lvlText w:val="%4."/>
      <w:lvlJc w:val="left"/>
      <w:pPr>
        <w:ind w:left="1440" w:hanging="360"/>
      </w:pPr>
      <w:rPr>
        <w:rFonts w:hint="default"/>
        <w:b w:val="0"/>
        <w:bCs w:val="0"/>
        <w:i w:val="0"/>
        <w:iCs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AA26FE1"/>
    <w:multiLevelType w:val="hybridMultilevel"/>
    <w:tmpl w:val="D2D49134"/>
    <w:lvl w:ilvl="0" w:tplc="C9E25BE6">
      <w:start w:val="1"/>
      <w:numFmt w:val="lowerLetter"/>
      <w:lvlText w:val="%1)"/>
      <w:lvlJc w:val="left"/>
      <w:pPr>
        <w:ind w:left="927" w:hanging="360"/>
      </w:pPr>
      <w:rPr>
        <w:rFonts w:hint="default"/>
        <w:b w:val="0"/>
        <w:b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0"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1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3654616B"/>
    <w:multiLevelType w:val="hybridMultilevel"/>
    <w:tmpl w:val="BE462E8C"/>
    <w:lvl w:ilvl="0" w:tplc="7F1028A6">
      <w:start w:val="1"/>
      <w:numFmt w:val="decimal"/>
      <w:lvlText w:val="%1."/>
      <w:lvlJc w:val="left"/>
      <w:pPr>
        <w:ind w:left="785" w:hanging="360"/>
      </w:pPr>
      <w:rPr>
        <w:rFonts w:hint="default"/>
      </w:rPr>
    </w:lvl>
    <w:lvl w:ilvl="1" w:tplc="0C000019" w:tentative="1">
      <w:start w:val="1"/>
      <w:numFmt w:val="lowerLetter"/>
      <w:lvlText w:val="%2."/>
      <w:lvlJc w:val="left"/>
      <w:pPr>
        <w:ind w:left="1505" w:hanging="360"/>
      </w:pPr>
    </w:lvl>
    <w:lvl w:ilvl="2" w:tplc="0C00001B" w:tentative="1">
      <w:start w:val="1"/>
      <w:numFmt w:val="lowerRoman"/>
      <w:lvlText w:val="%3."/>
      <w:lvlJc w:val="right"/>
      <w:pPr>
        <w:ind w:left="2225" w:hanging="180"/>
      </w:pPr>
    </w:lvl>
    <w:lvl w:ilvl="3" w:tplc="0C00000F" w:tentative="1">
      <w:start w:val="1"/>
      <w:numFmt w:val="decimal"/>
      <w:lvlText w:val="%4."/>
      <w:lvlJc w:val="left"/>
      <w:pPr>
        <w:ind w:left="2945" w:hanging="360"/>
      </w:pPr>
    </w:lvl>
    <w:lvl w:ilvl="4" w:tplc="0C000019" w:tentative="1">
      <w:start w:val="1"/>
      <w:numFmt w:val="lowerLetter"/>
      <w:lvlText w:val="%5."/>
      <w:lvlJc w:val="left"/>
      <w:pPr>
        <w:ind w:left="3665" w:hanging="360"/>
      </w:pPr>
    </w:lvl>
    <w:lvl w:ilvl="5" w:tplc="0C00001B" w:tentative="1">
      <w:start w:val="1"/>
      <w:numFmt w:val="lowerRoman"/>
      <w:lvlText w:val="%6."/>
      <w:lvlJc w:val="right"/>
      <w:pPr>
        <w:ind w:left="4385" w:hanging="180"/>
      </w:pPr>
    </w:lvl>
    <w:lvl w:ilvl="6" w:tplc="0C00000F" w:tentative="1">
      <w:start w:val="1"/>
      <w:numFmt w:val="decimal"/>
      <w:lvlText w:val="%7."/>
      <w:lvlJc w:val="left"/>
      <w:pPr>
        <w:ind w:left="5105" w:hanging="360"/>
      </w:pPr>
    </w:lvl>
    <w:lvl w:ilvl="7" w:tplc="0C000019" w:tentative="1">
      <w:start w:val="1"/>
      <w:numFmt w:val="lowerLetter"/>
      <w:lvlText w:val="%8."/>
      <w:lvlJc w:val="left"/>
      <w:pPr>
        <w:ind w:left="5825" w:hanging="360"/>
      </w:pPr>
    </w:lvl>
    <w:lvl w:ilvl="8" w:tplc="0C00001B" w:tentative="1">
      <w:start w:val="1"/>
      <w:numFmt w:val="lowerRoman"/>
      <w:lvlText w:val="%9."/>
      <w:lvlJc w:val="right"/>
      <w:pPr>
        <w:ind w:left="6545" w:hanging="180"/>
      </w:pPr>
    </w:lvl>
  </w:abstractNum>
  <w:abstractNum w:abstractNumId="1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3AC96D84"/>
    <w:multiLevelType w:val="hybridMultilevel"/>
    <w:tmpl w:val="4D8A288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189603E"/>
    <w:multiLevelType w:val="multilevel"/>
    <w:tmpl w:val="669CF776"/>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val="0"/>
        <w:iCs w:val="0"/>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5DF32AA"/>
    <w:multiLevelType w:val="hybridMultilevel"/>
    <w:tmpl w:val="AB764BC0"/>
    <w:lvl w:ilvl="0" w:tplc="0C000015">
      <w:start w:val="1"/>
      <w:numFmt w:val="upperLetter"/>
      <w:lvlText w:val="%1."/>
      <w:lvlJc w:val="left"/>
      <w:pPr>
        <w:ind w:left="720" w:hanging="360"/>
      </w:pPr>
      <w:rPr>
        <w:rFonts w:hint="default"/>
      </w:rPr>
    </w:lvl>
    <w:lvl w:ilvl="1" w:tplc="9D82330A">
      <w:start w:val="1"/>
      <w:numFmt w:val="lowerLetter"/>
      <w:lvlText w:val="%2."/>
      <w:lvlJc w:val="left"/>
      <w:pPr>
        <w:ind w:left="1440" w:hanging="360"/>
      </w:pPr>
      <w:rPr>
        <w:rFonts w:hint="default"/>
      </w:r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FC72399"/>
    <w:multiLevelType w:val="hybridMultilevel"/>
    <w:tmpl w:val="AA6ED298"/>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2" w15:restartNumberingAfterBreak="0">
    <w:nsid w:val="646C5824"/>
    <w:multiLevelType w:val="hybridMultilevel"/>
    <w:tmpl w:val="26B08DFC"/>
    <w:lvl w:ilvl="0" w:tplc="0C00000F">
      <w:start w:val="1"/>
      <w:numFmt w:val="decimal"/>
      <w:lvlText w:val="%1."/>
      <w:lvlJc w:val="left"/>
      <w:pPr>
        <w:ind w:left="1287" w:hanging="360"/>
      </w:pPr>
    </w:lvl>
    <w:lvl w:ilvl="1" w:tplc="0C000019" w:tentative="1">
      <w:start w:val="1"/>
      <w:numFmt w:val="lowerLetter"/>
      <w:lvlText w:val="%2."/>
      <w:lvlJc w:val="left"/>
      <w:pPr>
        <w:ind w:left="2007" w:hanging="360"/>
      </w:pPr>
    </w:lvl>
    <w:lvl w:ilvl="2" w:tplc="0C00001B" w:tentative="1">
      <w:start w:val="1"/>
      <w:numFmt w:val="lowerRoman"/>
      <w:lvlText w:val="%3."/>
      <w:lvlJc w:val="right"/>
      <w:pPr>
        <w:ind w:left="2727" w:hanging="180"/>
      </w:pPr>
    </w:lvl>
    <w:lvl w:ilvl="3" w:tplc="0C00000F" w:tentative="1">
      <w:start w:val="1"/>
      <w:numFmt w:val="decimal"/>
      <w:lvlText w:val="%4."/>
      <w:lvlJc w:val="left"/>
      <w:pPr>
        <w:ind w:left="3447" w:hanging="360"/>
      </w:pPr>
    </w:lvl>
    <w:lvl w:ilvl="4" w:tplc="0C000019" w:tentative="1">
      <w:start w:val="1"/>
      <w:numFmt w:val="lowerLetter"/>
      <w:lvlText w:val="%5."/>
      <w:lvlJc w:val="left"/>
      <w:pPr>
        <w:ind w:left="4167" w:hanging="360"/>
      </w:pPr>
    </w:lvl>
    <w:lvl w:ilvl="5" w:tplc="0C00001B" w:tentative="1">
      <w:start w:val="1"/>
      <w:numFmt w:val="lowerRoman"/>
      <w:lvlText w:val="%6."/>
      <w:lvlJc w:val="right"/>
      <w:pPr>
        <w:ind w:left="4887" w:hanging="180"/>
      </w:pPr>
    </w:lvl>
    <w:lvl w:ilvl="6" w:tplc="0C00000F" w:tentative="1">
      <w:start w:val="1"/>
      <w:numFmt w:val="decimal"/>
      <w:lvlText w:val="%7."/>
      <w:lvlJc w:val="left"/>
      <w:pPr>
        <w:ind w:left="5607" w:hanging="360"/>
      </w:pPr>
    </w:lvl>
    <w:lvl w:ilvl="7" w:tplc="0C000019" w:tentative="1">
      <w:start w:val="1"/>
      <w:numFmt w:val="lowerLetter"/>
      <w:lvlText w:val="%8."/>
      <w:lvlJc w:val="left"/>
      <w:pPr>
        <w:ind w:left="6327" w:hanging="360"/>
      </w:pPr>
    </w:lvl>
    <w:lvl w:ilvl="8" w:tplc="0C00001B" w:tentative="1">
      <w:start w:val="1"/>
      <w:numFmt w:val="lowerRoman"/>
      <w:lvlText w:val="%9."/>
      <w:lvlJc w:val="right"/>
      <w:pPr>
        <w:ind w:left="7047" w:hanging="180"/>
      </w:pPr>
    </w:lvl>
  </w:abstractNum>
  <w:abstractNum w:abstractNumId="23" w15:restartNumberingAfterBreak="0">
    <w:nsid w:val="6929105C"/>
    <w:multiLevelType w:val="hybridMultilevel"/>
    <w:tmpl w:val="ABF672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6EE05D62"/>
    <w:multiLevelType w:val="hybridMultilevel"/>
    <w:tmpl w:val="864ED9BE"/>
    <w:lvl w:ilvl="0" w:tplc="0C000011">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7" w15:restartNumberingAfterBreak="0">
    <w:nsid w:val="758E1E62"/>
    <w:multiLevelType w:val="hybridMultilevel"/>
    <w:tmpl w:val="9372F504"/>
    <w:lvl w:ilvl="0" w:tplc="0C000019">
      <w:start w:val="1"/>
      <w:numFmt w:val="lowerLetter"/>
      <w:lvlText w:val="%1."/>
      <w:lvlJc w:val="left"/>
      <w:pPr>
        <w:ind w:left="1146" w:hanging="360"/>
      </w:pPr>
    </w:lvl>
    <w:lvl w:ilvl="1" w:tplc="0C000019">
      <w:start w:val="1"/>
      <w:numFmt w:val="lowerLetter"/>
      <w:lvlText w:val="%2."/>
      <w:lvlJc w:val="left"/>
      <w:pPr>
        <w:ind w:left="1866" w:hanging="360"/>
      </w:pPr>
    </w:lvl>
    <w:lvl w:ilvl="2" w:tplc="0C00001B" w:tentative="1">
      <w:start w:val="1"/>
      <w:numFmt w:val="lowerRoman"/>
      <w:lvlText w:val="%3."/>
      <w:lvlJc w:val="right"/>
      <w:pPr>
        <w:ind w:left="2586" w:hanging="180"/>
      </w:pPr>
    </w:lvl>
    <w:lvl w:ilvl="3" w:tplc="0C00000F" w:tentative="1">
      <w:start w:val="1"/>
      <w:numFmt w:val="decimal"/>
      <w:lvlText w:val="%4."/>
      <w:lvlJc w:val="left"/>
      <w:pPr>
        <w:ind w:left="3306" w:hanging="360"/>
      </w:pPr>
    </w:lvl>
    <w:lvl w:ilvl="4" w:tplc="0C000019" w:tentative="1">
      <w:start w:val="1"/>
      <w:numFmt w:val="lowerLetter"/>
      <w:lvlText w:val="%5."/>
      <w:lvlJc w:val="left"/>
      <w:pPr>
        <w:ind w:left="4026" w:hanging="360"/>
      </w:pPr>
    </w:lvl>
    <w:lvl w:ilvl="5" w:tplc="0C00001B" w:tentative="1">
      <w:start w:val="1"/>
      <w:numFmt w:val="lowerRoman"/>
      <w:lvlText w:val="%6."/>
      <w:lvlJc w:val="right"/>
      <w:pPr>
        <w:ind w:left="4746" w:hanging="180"/>
      </w:pPr>
    </w:lvl>
    <w:lvl w:ilvl="6" w:tplc="0C00000F" w:tentative="1">
      <w:start w:val="1"/>
      <w:numFmt w:val="decimal"/>
      <w:lvlText w:val="%7."/>
      <w:lvlJc w:val="left"/>
      <w:pPr>
        <w:ind w:left="5466" w:hanging="360"/>
      </w:pPr>
    </w:lvl>
    <w:lvl w:ilvl="7" w:tplc="0C000019" w:tentative="1">
      <w:start w:val="1"/>
      <w:numFmt w:val="lowerLetter"/>
      <w:lvlText w:val="%8."/>
      <w:lvlJc w:val="left"/>
      <w:pPr>
        <w:ind w:left="6186" w:hanging="360"/>
      </w:pPr>
    </w:lvl>
    <w:lvl w:ilvl="8" w:tplc="0C00001B" w:tentative="1">
      <w:start w:val="1"/>
      <w:numFmt w:val="lowerRoman"/>
      <w:lvlText w:val="%9."/>
      <w:lvlJc w:val="right"/>
      <w:pPr>
        <w:ind w:left="6906" w:hanging="180"/>
      </w:pPr>
    </w:lvl>
  </w:abstractNum>
  <w:abstractNum w:abstractNumId="28" w15:restartNumberingAfterBreak="0">
    <w:nsid w:val="791B653B"/>
    <w:multiLevelType w:val="hybridMultilevel"/>
    <w:tmpl w:val="910C00A4"/>
    <w:lvl w:ilvl="0" w:tplc="0C000019">
      <w:start w:val="1"/>
      <w:numFmt w:val="lowerLetter"/>
      <w:lvlText w:val="%1."/>
      <w:lvlJc w:val="left"/>
      <w:pPr>
        <w:ind w:left="1146" w:hanging="360"/>
      </w:pPr>
    </w:lvl>
    <w:lvl w:ilvl="1" w:tplc="CF0C992A">
      <w:start w:val="1"/>
      <w:numFmt w:val="decimal"/>
      <w:lvlText w:val="%2."/>
      <w:lvlJc w:val="left"/>
      <w:pPr>
        <w:ind w:left="1866" w:hanging="360"/>
      </w:pPr>
      <w:rPr>
        <w:rFonts w:hint="default"/>
      </w:rPr>
    </w:lvl>
    <w:lvl w:ilvl="2" w:tplc="0C00001B" w:tentative="1">
      <w:start w:val="1"/>
      <w:numFmt w:val="lowerRoman"/>
      <w:lvlText w:val="%3."/>
      <w:lvlJc w:val="right"/>
      <w:pPr>
        <w:ind w:left="2586" w:hanging="180"/>
      </w:pPr>
    </w:lvl>
    <w:lvl w:ilvl="3" w:tplc="0C00000F" w:tentative="1">
      <w:start w:val="1"/>
      <w:numFmt w:val="decimal"/>
      <w:lvlText w:val="%4."/>
      <w:lvlJc w:val="left"/>
      <w:pPr>
        <w:ind w:left="3306" w:hanging="360"/>
      </w:pPr>
    </w:lvl>
    <w:lvl w:ilvl="4" w:tplc="0C000019" w:tentative="1">
      <w:start w:val="1"/>
      <w:numFmt w:val="lowerLetter"/>
      <w:lvlText w:val="%5."/>
      <w:lvlJc w:val="left"/>
      <w:pPr>
        <w:ind w:left="4026" w:hanging="360"/>
      </w:pPr>
    </w:lvl>
    <w:lvl w:ilvl="5" w:tplc="0C00001B" w:tentative="1">
      <w:start w:val="1"/>
      <w:numFmt w:val="lowerRoman"/>
      <w:lvlText w:val="%6."/>
      <w:lvlJc w:val="right"/>
      <w:pPr>
        <w:ind w:left="4746" w:hanging="180"/>
      </w:pPr>
    </w:lvl>
    <w:lvl w:ilvl="6" w:tplc="0C00000F" w:tentative="1">
      <w:start w:val="1"/>
      <w:numFmt w:val="decimal"/>
      <w:lvlText w:val="%7."/>
      <w:lvlJc w:val="left"/>
      <w:pPr>
        <w:ind w:left="5466" w:hanging="360"/>
      </w:pPr>
    </w:lvl>
    <w:lvl w:ilvl="7" w:tplc="0C000019" w:tentative="1">
      <w:start w:val="1"/>
      <w:numFmt w:val="lowerLetter"/>
      <w:lvlText w:val="%8."/>
      <w:lvlJc w:val="left"/>
      <w:pPr>
        <w:ind w:left="6186" w:hanging="360"/>
      </w:pPr>
    </w:lvl>
    <w:lvl w:ilvl="8" w:tplc="0C00001B" w:tentative="1">
      <w:start w:val="1"/>
      <w:numFmt w:val="lowerRoman"/>
      <w:lvlText w:val="%9."/>
      <w:lvlJc w:val="right"/>
      <w:pPr>
        <w:ind w:left="6906" w:hanging="180"/>
      </w:pPr>
    </w:lvl>
  </w:abstractNum>
  <w:abstractNum w:abstractNumId="29" w15:restartNumberingAfterBreak="0">
    <w:nsid w:val="7D8C380C"/>
    <w:multiLevelType w:val="hybridMultilevel"/>
    <w:tmpl w:val="ABF672D2"/>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0" w15:restartNumberingAfterBreak="0">
    <w:nsid w:val="7E4D2E9C"/>
    <w:multiLevelType w:val="hybridMultilevel"/>
    <w:tmpl w:val="AEB49EF6"/>
    <w:lvl w:ilvl="0" w:tplc="0C000011">
      <w:start w:val="1"/>
      <w:numFmt w:val="decimal"/>
      <w:lvlText w:val="%1)"/>
      <w:lvlJc w:val="left"/>
      <w:pPr>
        <w:ind w:left="1287" w:hanging="360"/>
      </w:pPr>
    </w:lvl>
    <w:lvl w:ilvl="1" w:tplc="0C000019" w:tentative="1">
      <w:start w:val="1"/>
      <w:numFmt w:val="lowerLetter"/>
      <w:lvlText w:val="%2."/>
      <w:lvlJc w:val="left"/>
      <w:pPr>
        <w:ind w:left="2007" w:hanging="360"/>
      </w:pPr>
    </w:lvl>
    <w:lvl w:ilvl="2" w:tplc="0C00001B" w:tentative="1">
      <w:start w:val="1"/>
      <w:numFmt w:val="lowerRoman"/>
      <w:lvlText w:val="%3."/>
      <w:lvlJc w:val="right"/>
      <w:pPr>
        <w:ind w:left="2727" w:hanging="180"/>
      </w:pPr>
    </w:lvl>
    <w:lvl w:ilvl="3" w:tplc="0C00000F" w:tentative="1">
      <w:start w:val="1"/>
      <w:numFmt w:val="decimal"/>
      <w:lvlText w:val="%4."/>
      <w:lvlJc w:val="left"/>
      <w:pPr>
        <w:ind w:left="3447" w:hanging="360"/>
      </w:pPr>
    </w:lvl>
    <w:lvl w:ilvl="4" w:tplc="0C000019" w:tentative="1">
      <w:start w:val="1"/>
      <w:numFmt w:val="lowerLetter"/>
      <w:lvlText w:val="%5."/>
      <w:lvlJc w:val="left"/>
      <w:pPr>
        <w:ind w:left="4167" w:hanging="360"/>
      </w:pPr>
    </w:lvl>
    <w:lvl w:ilvl="5" w:tplc="0C00001B" w:tentative="1">
      <w:start w:val="1"/>
      <w:numFmt w:val="lowerRoman"/>
      <w:lvlText w:val="%6."/>
      <w:lvlJc w:val="right"/>
      <w:pPr>
        <w:ind w:left="4887" w:hanging="180"/>
      </w:pPr>
    </w:lvl>
    <w:lvl w:ilvl="6" w:tplc="0C00000F" w:tentative="1">
      <w:start w:val="1"/>
      <w:numFmt w:val="decimal"/>
      <w:lvlText w:val="%7."/>
      <w:lvlJc w:val="left"/>
      <w:pPr>
        <w:ind w:left="5607" w:hanging="360"/>
      </w:pPr>
    </w:lvl>
    <w:lvl w:ilvl="7" w:tplc="0C000019" w:tentative="1">
      <w:start w:val="1"/>
      <w:numFmt w:val="lowerLetter"/>
      <w:lvlText w:val="%8."/>
      <w:lvlJc w:val="left"/>
      <w:pPr>
        <w:ind w:left="6327" w:hanging="360"/>
      </w:pPr>
    </w:lvl>
    <w:lvl w:ilvl="8" w:tplc="0C00001B" w:tentative="1">
      <w:start w:val="1"/>
      <w:numFmt w:val="lowerRoman"/>
      <w:lvlText w:val="%9."/>
      <w:lvlJc w:val="right"/>
      <w:pPr>
        <w:ind w:left="7047" w:hanging="180"/>
      </w:pPr>
    </w:lvl>
  </w:abstractNum>
  <w:num w:numId="1">
    <w:abstractNumId w:val="14"/>
  </w:num>
  <w:num w:numId="2">
    <w:abstractNumId w:val="24"/>
  </w:num>
  <w:num w:numId="3">
    <w:abstractNumId w:val="12"/>
  </w:num>
  <w:num w:numId="4">
    <w:abstractNumId w:val="17"/>
  </w:num>
  <w:num w:numId="5">
    <w:abstractNumId w:val="17"/>
  </w:num>
  <w:num w:numId="6">
    <w:abstractNumId w:val="17"/>
  </w:num>
  <w:num w:numId="7">
    <w:abstractNumId w:val="17"/>
  </w:num>
  <w:num w:numId="8">
    <w:abstractNumId w:val="20"/>
  </w:num>
  <w:num w:numId="9">
    <w:abstractNumId w:val="25"/>
  </w:num>
  <w:num w:numId="10">
    <w:abstractNumId w:val="15"/>
  </w:num>
  <w:num w:numId="11">
    <w:abstractNumId w:val="11"/>
  </w:num>
  <w:num w:numId="12">
    <w:abstractNumId w:val="10"/>
  </w:num>
  <w:num w:numId="13">
    <w:abstractNumId w:val="18"/>
  </w:num>
  <w:num w:numId="14">
    <w:abstractNumId w:val="5"/>
  </w:num>
  <w:num w:numId="15">
    <w:abstractNumId w:val="7"/>
  </w:num>
  <w:num w:numId="16">
    <w:abstractNumId w:val="3"/>
  </w:num>
  <w:num w:numId="17">
    <w:abstractNumId w:val="2"/>
  </w:num>
  <w:num w:numId="18">
    <w:abstractNumId w:val="9"/>
  </w:num>
  <w:num w:numId="19">
    <w:abstractNumId w:val="8"/>
  </w:num>
  <w:num w:numId="20">
    <w:abstractNumId w:val="22"/>
  </w:num>
  <w:num w:numId="21">
    <w:abstractNumId w:val="19"/>
  </w:num>
  <w:num w:numId="22">
    <w:abstractNumId w:val="16"/>
  </w:num>
  <w:num w:numId="23">
    <w:abstractNumId w:val="29"/>
  </w:num>
  <w:num w:numId="24">
    <w:abstractNumId w:val="0"/>
  </w:num>
  <w:num w:numId="25">
    <w:abstractNumId w:val="30"/>
  </w:num>
  <w:num w:numId="26">
    <w:abstractNumId w:val="26"/>
  </w:num>
  <w:num w:numId="27">
    <w:abstractNumId w:val="23"/>
  </w:num>
  <w:num w:numId="28">
    <w:abstractNumId w:val="13"/>
  </w:num>
  <w:num w:numId="29">
    <w:abstractNumId w:val="21"/>
  </w:num>
  <w:num w:numId="30">
    <w:abstractNumId w:val="4"/>
  </w:num>
  <w:num w:numId="31">
    <w:abstractNumId w:val="27"/>
  </w:num>
  <w:num w:numId="32">
    <w:abstractNumId w:val="28"/>
  </w:num>
  <w:num w:numId="33">
    <w:abstractNumId w:val="1"/>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3D6"/>
    <w:rsid w:val="00002C5D"/>
    <w:rsid w:val="00011EEB"/>
    <w:rsid w:val="00030F86"/>
    <w:rsid w:val="0003112C"/>
    <w:rsid w:val="00046942"/>
    <w:rsid w:val="00050320"/>
    <w:rsid w:val="00053983"/>
    <w:rsid w:val="000629B5"/>
    <w:rsid w:val="0008103F"/>
    <w:rsid w:val="00082398"/>
    <w:rsid w:val="00084D24"/>
    <w:rsid w:val="0008677C"/>
    <w:rsid w:val="00087932"/>
    <w:rsid w:val="00094008"/>
    <w:rsid w:val="000A00C0"/>
    <w:rsid w:val="000A2263"/>
    <w:rsid w:val="000B0C35"/>
    <w:rsid w:val="000B7E26"/>
    <w:rsid w:val="000C567B"/>
    <w:rsid w:val="000D5746"/>
    <w:rsid w:val="000E4189"/>
    <w:rsid w:val="001009DF"/>
    <w:rsid w:val="00102A59"/>
    <w:rsid w:val="001058B4"/>
    <w:rsid w:val="00110FF0"/>
    <w:rsid w:val="00125DB5"/>
    <w:rsid w:val="00132A87"/>
    <w:rsid w:val="0016087D"/>
    <w:rsid w:val="00166A07"/>
    <w:rsid w:val="00185C72"/>
    <w:rsid w:val="00191BD6"/>
    <w:rsid w:val="00196EC8"/>
    <w:rsid w:val="001C67FE"/>
    <w:rsid w:val="001D2F56"/>
    <w:rsid w:val="001F31BE"/>
    <w:rsid w:val="001F469D"/>
    <w:rsid w:val="001F7BCD"/>
    <w:rsid w:val="00210A2E"/>
    <w:rsid w:val="0021593C"/>
    <w:rsid w:val="002214AF"/>
    <w:rsid w:val="0022247B"/>
    <w:rsid w:val="002249CC"/>
    <w:rsid w:val="0022781D"/>
    <w:rsid w:val="0023558B"/>
    <w:rsid w:val="00241DED"/>
    <w:rsid w:val="00242871"/>
    <w:rsid w:val="002A242A"/>
    <w:rsid w:val="002A251E"/>
    <w:rsid w:val="002A2DFD"/>
    <w:rsid w:val="002A39EF"/>
    <w:rsid w:val="002A7699"/>
    <w:rsid w:val="002B33E7"/>
    <w:rsid w:val="002B3560"/>
    <w:rsid w:val="002C36A4"/>
    <w:rsid w:val="002D29A1"/>
    <w:rsid w:val="002E405D"/>
    <w:rsid w:val="002E56AE"/>
    <w:rsid w:val="002F6FC8"/>
    <w:rsid w:val="00304987"/>
    <w:rsid w:val="0031490D"/>
    <w:rsid w:val="00315D18"/>
    <w:rsid w:val="00320825"/>
    <w:rsid w:val="00320EFC"/>
    <w:rsid w:val="003210F3"/>
    <w:rsid w:val="003246B4"/>
    <w:rsid w:val="00335DBE"/>
    <w:rsid w:val="00337271"/>
    <w:rsid w:val="003376E8"/>
    <w:rsid w:val="003413F5"/>
    <w:rsid w:val="00341FED"/>
    <w:rsid w:val="003438BC"/>
    <w:rsid w:val="00350483"/>
    <w:rsid w:val="00356729"/>
    <w:rsid w:val="00365812"/>
    <w:rsid w:val="00376BA1"/>
    <w:rsid w:val="00386AA9"/>
    <w:rsid w:val="00386EEA"/>
    <w:rsid w:val="003879D3"/>
    <w:rsid w:val="003904DD"/>
    <w:rsid w:val="003A1A01"/>
    <w:rsid w:val="003A2B7C"/>
    <w:rsid w:val="003B2088"/>
    <w:rsid w:val="003B507C"/>
    <w:rsid w:val="003C3182"/>
    <w:rsid w:val="003C7B46"/>
    <w:rsid w:val="003D1090"/>
    <w:rsid w:val="003D7F74"/>
    <w:rsid w:val="0040042A"/>
    <w:rsid w:val="004231F5"/>
    <w:rsid w:val="004243DE"/>
    <w:rsid w:val="00441F49"/>
    <w:rsid w:val="0044400E"/>
    <w:rsid w:val="004504E8"/>
    <w:rsid w:val="00452FEE"/>
    <w:rsid w:val="00462BC6"/>
    <w:rsid w:val="00467138"/>
    <w:rsid w:val="00474CFE"/>
    <w:rsid w:val="00476F90"/>
    <w:rsid w:val="00496268"/>
    <w:rsid w:val="004D122B"/>
    <w:rsid w:val="004D2E2F"/>
    <w:rsid w:val="004F652C"/>
    <w:rsid w:val="00500154"/>
    <w:rsid w:val="005116B0"/>
    <w:rsid w:val="00516A83"/>
    <w:rsid w:val="00523321"/>
    <w:rsid w:val="005234E8"/>
    <w:rsid w:val="005309C0"/>
    <w:rsid w:val="005426A9"/>
    <w:rsid w:val="00546AC5"/>
    <w:rsid w:val="005514E9"/>
    <w:rsid w:val="00551C3C"/>
    <w:rsid w:val="00552940"/>
    <w:rsid w:val="005529AF"/>
    <w:rsid w:val="00554733"/>
    <w:rsid w:val="0055573F"/>
    <w:rsid w:val="005576AD"/>
    <w:rsid w:val="00563720"/>
    <w:rsid w:val="00566129"/>
    <w:rsid w:val="0057337F"/>
    <w:rsid w:val="00575F44"/>
    <w:rsid w:val="005A36A3"/>
    <w:rsid w:val="005A7678"/>
    <w:rsid w:val="005B410A"/>
    <w:rsid w:val="005D34EA"/>
    <w:rsid w:val="005E2451"/>
    <w:rsid w:val="005E6458"/>
    <w:rsid w:val="005F7823"/>
    <w:rsid w:val="00610388"/>
    <w:rsid w:val="006112A5"/>
    <w:rsid w:val="006129BD"/>
    <w:rsid w:val="00613F20"/>
    <w:rsid w:val="00635556"/>
    <w:rsid w:val="006360E4"/>
    <w:rsid w:val="00637D2B"/>
    <w:rsid w:val="00642806"/>
    <w:rsid w:val="00644863"/>
    <w:rsid w:val="006767AF"/>
    <w:rsid w:val="00693B10"/>
    <w:rsid w:val="006A75DE"/>
    <w:rsid w:val="006B078A"/>
    <w:rsid w:val="006C273A"/>
    <w:rsid w:val="006D2AB0"/>
    <w:rsid w:val="006E19C4"/>
    <w:rsid w:val="006E491A"/>
    <w:rsid w:val="006F0567"/>
    <w:rsid w:val="00700B89"/>
    <w:rsid w:val="007052A6"/>
    <w:rsid w:val="007070C0"/>
    <w:rsid w:val="00713309"/>
    <w:rsid w:val="00723C2A"/>
    <w:rsid w:val="00726E49"/>
    <w:rsid w:val="00732122"/>
    <w:rsid w:val="00757F3E"/>
    <w:rsid w:val="00773E99"/>
    <w:rsid w:val="00775821"/>
    <w:rsid w:val="00777008"/>
    <w:rsid w:val="007821FD"/>
    <w:rsid w:val="0078476D"/>
    <w:rsid w:val="007A4A02"/>
    <w:rsid w:val="007B34ED"/>
    <w:rsid w:val="007C0BC2"/>
    <w:rsid w:val="007C3CED"/>
    <w:rsid w:val="007D62F7"/>
    <w:rsid w:val="007E52FF"/>
    <w:rsid w:val="007E5DE7"/>
    <w:rsid w:val="007F2E26"/>
    <w:rsid w:val="008157C4"/>
    <w:rsid w:val="00821DE1"/>
    <w:rsid w:val="008251F2"/>
    <w:rsid w:val="00826944"/>
    <w:rsid w:val="00830A5A"/>
    <w:rsid w:val="00834A38"/>
    <w:rsid w:val="00840517"/>
    <w:rsid w:val="008434D1"/>
    <w:rsid w:val="008438BB"/>
    <w:rsid w:val="00872554"/>
    <w:rsid w:val="0087698B"/>
    <w:rsid w:val="0089037D"/>
    <w:rsid w:val="00891BA0"/>
    <w:rsid w:val="00894EBA"/>
    <w:rsid w:val="00896C3D"/>
    <w:rsid w:val="008A4955"/>
    <w:rsid w:val="008A5693"/>
    <w:rsid w:val="008B7702"/>
    <w:rsid w:val="008C76CA"/>
    <w:rsid w:val="008D45D8"/>
    <w:rsid w:val="008F0D9E"/>
    <w:rsid w:val="00900114"/>
    <w:rsid w:val="009031EA"/>
    <w:rsid w:val="00913CEF"/>
    <w:rsid w:val="00915569"/>
    <w:rsid w:val="00924916"/>
    <w:rsid w:val="00926F89"/>
    <w:rsid w:val="00934F07"/>
    <w:rsid w:val="0093792D"/>
    <w:rsid w:val="00947BFB"/>
    <w:rsid w:val="00950528"/>
    <w:rsid w:val="009533E2"/>
    <w:rsid w:val="009538DB"/>
    <w:rsid w:val="0095608A"/>
    <w:rsid w:val="009739E5"/>
    <w:rsid w:val="00985574"/>
    <w:rsid w:val="00996A94"/>
    <w:rsid w:val="009A4892"/>
    <w:rsid w:val="009A52EA"/>
    <w:rsid w:val="009C2A99"/>
    <w:rsid w:val="009D10DB"/>
    <w:rsid w:val="009E23D9"/>
    <w:rsid w:val="009F113A"/>
    <w:rsid w:val="00A2497B"/>
    <w:rsid w:val="00A302D4"/>
    <w:rsid w:val="00A41027"/>
    <w:rsid w:val="00A55FB3"/>
    <w:rsid w:val="00A57842"/>
    <w:rsid w:val="00A6478D"/>
    <w:rsid w:val="00A67805"/>
    <w:rsid w:val="00A70F48"/>
    <w:rsid w:val="00A7320D"/>
    <w:rsid w:val="00A80D96"/>
    <w:rsid w:val="00A918F4"/>
    <w:rsid w:val="00A932DF"/>
    <w:rsid w:val="00AA1C1E"/>
    <w:rsid w:val="00AA6B08"/>
    <w:rsid w:val="00AB1636"/>
    <w:rsid w:val="00AB3155"/>
    <w:rsid w:val="00AB3C22"/>
    <w:rsid w:val="00AC4E23"/>
    <w:rsid w:val="00AD13DD"/>
    <w:rsid w:val="00AD2550"/>
    <w:rsid w:val="00AE08FF"/>
    <w:rsid w:val="00AF7021"/>
    <w:rsid w:val="00B05719"/>
    <w:rsid w:val="00B063D7"/>
    <w:rsid w:val="00B13591"/>
    <w:rsid w:val="00B24F49"/>
    <w:rsid w:val="00B35F82"/>
    <w:rsid w:val="00B35FD1"/>
    <w:rsid w:val="00B45547"/>
    <w:rsid w:val="00B57A1C"/>
    <w:rsid w:val="00B701F4"/>
    <w:rsid w:val="00B8379A"/>
    <w:rsid w:val="00B83F29"/>
    <w:rsid w:val="00B84020"/>
    <w:rsid w:val="00BA2601"/>
    <w:rsid w:val="00BB7E22"/>
    <w:rsid w:val="00BC106D"/>
    <w:rsid w:val="00BD6367"/>
    <w:rsid w:val="00BE5340"/>
    <w:rsid w:val="00BF496E"/>
    <w:rsid w:val="00BF6651"/>
    <w:rsid w:val="00BF79DF"/>
    <w:rsid w:val="00C11948"/>
    <w:rsid w:val="00C11A0E"/>
    <w:rsid w:val="00C16E3A"/>
    <w:rsid w:val="00C20E43"/>
    <w:rsid w:val="00C22AAF"/>
    <w:rsid w:val="00C30D5D"/>
    <w:rsid w:val="00C320AC"/>
    <w:rsid w:val="00C37220"/>
    <w:rsid w:val="00C53AE1"/>
    <w:rsid w:val="00C613CF"/>
    <w:rsid w:val="00C620A3"/>
    <w:rsid w:val="00C6538F"/>
    <w:rsid w:val="00C714BD"/>
    <w:rsid w:val="00C94E19"/>
    <w:rsid w:val="00C95E6B"/>
    <w:rsid w:val="00CA203E"/>
    <w:rsid w:val="00CA66F6"/>
    <w:rsid w:val="00CC6587"/>
    <w:rsid w:val="00CF479D"/>
    <w:rsid w:val="00D049A1"/>
    <w:rsid w:val="00D0538C"/>
    <w:rsid w:val="00D10C1B"/>
    <w:rsid w:val="00D216D7"/>
    <w:rsid w:val="00D224F4"/>
    <w:rsid w:val="00D27915"/>
    <w:rsid w:val="00D344E5"/>
    <w:rsid w:val="00D43C02"/>
    <w:rsid w:val="00D51E98"/>
    <w:rsid w:val="00D525FD"/>
    <w:rsid w:val="00D530E5"/>
    <w:rsid w:val="00D55A94"/>
    <w:rsid w:val="00D57DC5"/>
    <w:rsid w:val="00D6616D"/>
    <w:rsid w:val="00D71032"/>
    <w:rsid w:val="00D7405C"/>
    <w:rsid w:val="00D84219"/>
    <w:rsid w:val="00D90BBC"/>
    <w:rsid w:val="00D95915"/>
    <w:rsid w:val="00DA5663"/>
    <w:rsid w:val="00DC0993"/>
    <w:rsid w:val="00DC479A"/>
    <w:rsid w:val="00DC503F"/>
    <w:rsid w:val="00DD4B02"/>
    <w:rsid w:val="00DD5343"/>
    <w:rsid w:val="00DE3A57"/>
    <w:rsid w:val="00DE6294"/>
    <w:rsid w:val="00DE73E1"/>
    <w:rsid w:val="00E02346"/>
    <w:rsid w:val="00E02BE6"/>
    <w:rsid w:val="00E045AE"/>
    <w:rsid w:val="00E1327F"/>
    <w:rsid w:val="00E16D9F"/>
    <w:rsid w:val="00E54A50"/>
    <w:rsid w:val="00E61A12"/>
    <w:rsid w:val="00E664DD"/>
    <w:rsid w:val="00E67C16"/>
    <w:rsid w:val="00E767FF"/>
    <w:rsid w:val="00E82FE1"/>
    <w:rsid w:val="00E83970"/>
    <w:rsid w:val="00E96317"/>
    <w:rsid w:val="00EA1DC5"/>
    <w:rsid w:val="00EA50A2"/>
    <w:rsid w:val="00EA5368"/>
    <w:rsid w:val="00EB3466"/>
    <w:rsid w:val="00EC0B94"/>
    <w:rsid w:val="00ED13D6"/>
    <w:rsid w:val="00ED6B42"/>
    <w:rsid w:val="00ED7C70"/>
    <w:rsid w:val="00EE008C"/>
    <w:rsid w:val="00EF0F8A"/>
    <w:rsid w:val="00EF3E42"/>
    <w:rsid w:val="00EF40BE"/>
    <w:rsid w:val="00F023E5"/>
    <w:rsid w:val="00F040BA"/>
    <w:rsid w:val="00F0477A"/>
    <w:rsid w:val="00F11AE3"/>
    <w:rsid w:val="00F12242"/>
    <w:rsid w:val="00F174D4"/>
    <w:rsid w:val="00F264E7"/>
    <w:rsid w:val="00F3371D"/>
    <w:rsid w:val="00F40BAB"/>
    <w:rsid w:val="00F4200F"/>
    <w:rsid w:val="00F4482D"/>
    <w:rsid w:val="00F47B80"/>
    <w:rsid w:val="00F70467"/>
    <w:rsid w:val="00F81BE1"/>
    <w:rsid w:val="00F81BE5"/>
    <w:rsid w:val="00F935B2"/>
    <w:rsid w:val="00FA7C91"/>
    <w:rsid w:val="00FB35B5"/>
    <w:rsid w:val="00FB3C2D"/>
    <w:rsid w:val="00FB3E7D"/>
    <w:rsid w:val="00FB4410"/>
    <w:rsid w:val="00FB4FD2"/>
    <w:rsid w:val="00FB6B81"/>
    <w:rsid w:val="00FC570E"/>
    <w:rsid w:val="00FC7CBE"/>
    <w:rsid w:val="00FE0B2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BBCF4D"/>
  <w15:docId w15:val="{F1CE84D5-C0B8-461B-B888-C2D9435CE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rPr>
      <w:lang w:val="en-US" w:eastAsia="en-US"/>
    </w:rPr>
  </w:style>
  <w:style w:type="paragraph" w:styleId="Heading1">
    <w:name w:val="heading 1"/>
    <w:basedOn w:val="Normal"/>
    <w:next w:val="Normal"/>
    <w:uiPriority w:val="9"/>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uiPriority w:val="9"/>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uiPriority w:val="9"/>
    <w:qFormat/>
    <w:rsid w:val="005A7678"/>
    <w:pPr>
      <w:numPr>
        <w:ilvl w:val="2"/>
        <w:numId w:val="6"/>
      </w:numPr>
      <w:spacing w:line="240" w:lineRule="exact"/>
      <w:jc w:val="both"/>
      <w:outlineLvl w:val="2"/>
    </w:pPr>
    <w:rPr>
      <w:i/>
      <w:iCs/>
      <w:noProof/>
    </w:rPr>
  </w:style>
  <w:style w:type="paragraph" w:styleId="Heading4">
    <w:name w:val="heading 4"/>
    <w:basedOn w:val="Normal"/>
    <w:next w:val="Normal"/>
    <w:uiPriority w:val="9"/>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styleId="CommentReference">
    <w:name w:val="annotation reference"/>
    <w:rsid w:val="00732122"/>
    <w:rPr>
      <w:sz w:val="16"/>
      <w:szCs w:val="16"/>
    </w:rPr>
  </w:style>
  <w:style w:type="paragraph" w:styleId="CommentText">
    <w:name w:val="annotation text"/>
    <w:basedOn w:val="Normal"/>
    <w:link w:val="CommentTextChar"/>
    <w:rsid w:val="00732122"/>
  </w:style>
  <w:style w:type="character" w:customStyle="1" w:styleId="CommentTextChar">
    <w:name w:val="Comment Text Char"/>
    <w:link w:val="CommentText"/>
    <w:rsid w:val="00732122"/>
    <w:rPr>
      <w:lang w:val="en-US"/>
    </w:rPr>
  </w:style>
  <w:style w:type="paragraph" w:styleId="CommentSubject">
    <w:name w:val="annotation subject"/>
    <w:basedOn w:val="CommentText"/>
    <w:next w:val="CommentText"/>
    <w:link w:val="CommentSubjectChar"/>
    <w:rsid w:val="00732122"/>
    <w:rPr>
      <w:b/>
      <w:bCs/>
    </w:rPr>
  </w:style>
  <w:style w:type="character" w:customStyle="1" w:styleId="CommentSubjectChar">
    <w:name w:val="Comment Subject Char"/>
    <w:link w:val="CommentSubject"/>
    <w:rsid w:val="00732122"/>
    <w:rPr>
      <w:b/>
      <w:bCs/>
      <w:lang w:val="en-US"/>
    </w:rPr>
  </w:style>
  <w:style w:type="paragraph" w:styleId="ListParagraph">
    <w:name w:val="List Paragraph"/>
    <w:basedOn w:val="Normal"/>
    <w:uiPriority w:val="34"/>
    <w:qFormat/>
    <w:rsid w:val="00900114"/>
    <w:pPr>
      <w:ind w:left="720"/>
      <w:contextualSpacing/>
    </w:pPr>
  </w:style>
  <w:style w:type="paragraph" w:styleId="BalloonText">
    <w:name w:val="Balloon Text"/>
    <w:basedOn w:val="Normal"/>
    <w:link w:val="BalloonTextChar"/>
    <w:rsid w:val="00094008"/>
    <w:rPr>
      <w:rFonts w:ascii="Tahoma" w:hAnsi="Tahoma" w:cs="Tahoma"/>
      <w:sz w:val="16"/>
      <w:szCs w:val="16"/>
    </w:rPr>
  </w:style>
  <w:style w:type="character" w:customStyle="1" w:styleId="BalloonTextChar">
    <w:name w:val="Balloon Text Char"/>
    <w:basedOn w:val="DefaultParagraphFont"/>
    <w:link w:val="BalloonText"/>
    <w:rsid w:val="00094008"/>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836957">
      <w:bodyDiv w:val="1"/>
      <w:marLeft w:val="0"/>
      <w:marRight w:val="0"/>
      <w:marTop w:val="0"/>
      <w:marBottom w:val="0"/>
      <w:divBdr>
        <w:top w:val="none" w:sz="0" w:space="0" w:color="auto"/>
        <w:left w:val="none" w:sz="0" w:space="0" w:color="auto"/>
        <w:bottom w:val="none" w:sz="0" w:space="0" w:color="auto"/>
        <w:right w:val="none" w:sz="0" w:space="0" w:color="auto"/>
      </w:divBdr>
    </w:div>
    <w:div w:id="611671453">
      <w:bodyDiv w:val="1"/>
      <w:marLeft w:val="0"/>
      <w:marRight w:val="0"/>
      <w:marTop w:val="0"/>
      <w:marBottom w:val="0"/>
      <w:divBdr>
        <w:top w:val="none" w:sz="0" w:space="0" w:color="auto"/>
        <w:left w:val="none" w:sz="0" w:space="0" w:color="auto"/>
        <w:bottom w:val="none" w:sz="0" w:space="0" w:color="auto"/>
        <w:right w:val="none" w:sz="0" w:space="0" w:color="auto"/>
      </w:divBdr>
    </w:div>
    <w:div w:id="712272738">
      <w:bodyDiv w:val="1"/>
      <w:marLeft w:val="0"/>
      <w:marRight w:val="0"/>
      <w:marTop w:val="0"/>
      <w:marBottom w:val="0"/>
      <w:divBdr>
        <w:top w:val="none" w:sz="0" w:space="0" w:color="auto"/>
        <w:left w:val="none" w:sz="0" w:space="0" w:color="auto"/>
        <w:bottom w:val="none" w:sz="0" w:space="0" w:color="auto"/>
        <w:right w:val="none" w:sz="0" w:space="0" w:color="auto"/>
      </w:divBdr>
    </w:div>
    <w:div w:id="748698357">
      <w:bodyDiv w:val="1"/>
      <w:marLeft w:val="0"/>
      <w:marRight w:val="0"/>
      <w:marTop w:val="0"/>
      <w:marBottom w:val="0"/>
      <w:divBdr>
        <w:top w:val="none" w:sz="0" w:space="0" w:color="auto"/>
        <w:left w:val="none" w:sz="0" w:space="0" w:color="auto"/>
        <w:bottom w:val="none" w:sz="0" w:space="0" w:color="auto"/>
        <w:right w:val="none" w:sz="0" w:space="0" w:color="auto"/>
      </w:divBdr>
    </w:div>
    <w:div w:id="808478520">
      <w:bodyDiv w:val="1"/>
      <w:marLeft w:val="0"/>
      <w:marRight w:val="0"/>
      <w:marTop w:val="0"/>
      <w:marBottom w:val="0"/>
      <w:divBdr>
        <w:top w:val="none" w:sz="0" w:space="0" w:color="auto"/>
        <w:left w:val="none" w:sz="0" w:space="0" w:color="auto"/>
        <w:bottom w:val="none" w:sz="0" w:space="0" w:color="auto"/>
        <w:right w:val="none" w:sz="0" w:space="0" w:color="auto"/>
      </w:divBdr>
    </w:div>
    <w:div w:id="1020621253">
      <w:bodyDiv w:val="1"/>
      <w:marLeft w:val="0"/>
      <w:marRight w:val="0"/>
      <w:marTop w:val="0"/>
      <w:marBottom w:val="0"/>
      <w:divBdr>
        <w:top w:val="none" w:sz="0" w:space="0" w:color="auto"/>
        <w:left w:val="none" w:sz="0" w:space="0" w:color="auto"/>
        <w:bottom w:val="none" w:sz="0" w:space="0" w:color="auto"/>
        <w:right w:val="none" w:sz="0" w:space="0" w:color="auto"/>
      </w:divBdr>
    </w:div>
    <w:div w:id="1503206082">
      <w:bodyDiv w:val="1"/>
      <w:marLeft w:val="0"/>
      <w:marRight w:val="0"/>
      <w:marTop w:val="0"/>
      <w:marBottom w:val="0"/>
      <w:divBdr>
        <w:top w:val="none" w:sz="0" w:space="0" w:color="auto"/>
        <w:left w:val="none" w:sz="0" w:space="0" w:color="auto"/>
        <w:bottom w:val="none" w:sz="0" w:space="0" w:color="auto"/>
        <w:right w:val="none" w:sz="0" w:space="0" w:color="auto"/>
      </w:divBdr>
    </w:div>
    <w:div w:id="1850366383">
      <w:bodyDiv w:val="1"/>
      <w:marLeft w:val="0"/>
      <w:marRight w:val="0"/>
      <w:marTop w:val="0"/>
      <w:marBottom w:val="0"/>
      <w:divBdr>
        <w:top w:val="none" w:sz="0" w:space="0" w:color="auto"/>
        <w:left w:val="none" w:sz="0" w:space="0" w:color="auto"/>
        <w:bottom w:val="none" w:sz="0" w:space="0" w:color="auto"/>
        <w:right w:val="none" w:sz="0" w:space="0" w:color="auto"/>
      </w:divBdr>
    </w:div>
    <w:div w:id="1965651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18A13FD-4874-41F9-B285-64EF5ECFC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6</Pages>
  <Words>16117</Words>
  <Characters>91870</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ditya Ferryan Sugiarto</dc:creator>
  <cp:keywords/>
  <cp:lastModifiedBy>ASUS</cp:lastModifiedBy>
  <cp:revision>17</cp:revision>
  <cp:lastPrinted>2021-09-21T00:42:00Z</cp:lastPrinted>
  <dcterms:created xsi:type="dcterms:W3CDTF">2022-05-18T23:11:00Z</dcterms:created>
  <dcterms:modified xsi:type="dcterms:W3CDTF">2022-06-0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7216d2-8b43-37ff-9ea0-f15129d85ed0</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